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7A62C1" w14:textId="5AF59527" w:rsidR="00B95D17" w:rsidRPr="00E30A33" w:rsidRDefault="0096579F" w:rsidP="001012B9">
      <w:pPr>
        <w:keepNext/>
        <w:keepLines/>
        <w:spacing w:line="360" w:lineRule="auto"/>
        <w:outlineLvl w:val="0"/>
        <w:rPr>
          <w:rFonts w:eastAsia="SimSun" w:cs="Times New Roman"/>
          <w:b/>
        </w:rPr>
      </w:pPr>
      <w:bookmarkStart w:id="0" w:name="_GoBack"/>
      <w:bookmarkEnd w:id="0"/>
      <w:r w:rsidRPr="00E30A33">
        <w:rPr>
          <w:rFonts w:eastAsia="SimSun" w:cs="Times New Roman"/>
          <w:b/>
        </w:rPr>
        <w:t xml:space="preserve">Exploring </w:t>
      </w:r>
      <w:r w:rsidR="00C267BC" w:rsidRPr="00E30A33">
        <w:rPr>
          <w:rFonts w:eastAsia="SimSun" w:cs="Times New Roman"/>
          <w:b/>
        </w:rPr>
        <w:t xml:space="preserve">a </w:t>
      </w:r>
      <w:r w:rsidRPr="00E30A33">
        <w:rPr>
          <w:rFonts w:eastAsia="SimSun" w:cs="Times New Roman"/>
          <w:b/>
        </w:rPr>
        <w:t xml:space="preserve">potential </w:t>
      </w:r>
      <w:r w:rsidR="00C267BC" w:rsidRPr="00E30A33">
        <w:rPr>
          <w:rFonts w:eastAsia="SimSun" w:cs="Times New Roman"/>
          <w:b/>
        </w:rPr>
        <w:t xml:space="preserve">mechanistic </w:t>
      </w:r>
      <w:r w:rsidRPr="00E30A33">
        <w:rPr>
          <w:rFonts w:eastAsia="SimSun" w:cs="Times New Roman"/>
          <w:b/>
        </w:rPr>
        <w:t>role of DNA methylation</w:t>
      </w:r>
      <w:r w:rsidR="009F4B9D" w:rsidRPr="00E30A33">
        <w:rPr>
          <w:rFonts w:eastAsia="SimSun" w:cs="Times New Roman"/>
          <w:b/>
        </w:rPr>
        <w:t xml:space="preserve"> in the relationship between</w:t>
      </w:r>
      <w:r w:rsidR="008E1C72" w:rsidRPr="00E30A33">
        <w:rPr>
          <w:rFonts w:eastAsia="SimSun" w:cs="Times New Roman"/>
          <w:b/>
        </w:rPr>
        <w:t xml:space="preserve"> </w:t>
      </w:r>
      <w:r w:rsidR="009F4B9D" w:rsidRPr="00E30A33">
        <w:rPr>
          <w:rFonts w:eastAsia="SimSun" w:cs="Times New Roman"/>
          <w:b/>
          <w:i/>
        </w:rPr>
        <w:t>in utero</w:t>
      </w:r>
      <w:r w:rsidR="00444477" w:rsidRPr="00E30A33">
        <w:rPr>
          <w:rFonts w:eastAsia="SimSun" w:cs="Times New Roman"/>
          <w:b/>
        </w:rPr>
        <w:t xml:space="preserve"> and post-natal</w:t>
      </w:r>
      <w:r w:rsidR="009F4B9D" w:rsidRPr="00E30A33">
        <w:rPr>
          <w:rFonts w:eastAsia="SimSun" w:cs="Times New Roman"/>
          <w:b/>
        </w:rPr>
        <w:t xml:space="preserve"> environmental exposures and risk of</w:t>
      </w:r>
      <w:r w:rsidR="00A170DE" w:rsidRPr="00E30A33">
        <w:rPr>
          <w:rFonts w:eastAsia="SimSun" w:cs="Times New Roman"/>
          <w:b/>
        </w:rPr>
        <w:t xml:space="preserve"> childhood</w:t>
      </w:r>
      <w:r w:rsidR="009F4B9D" w:rsidRPr="00E30A33">
        <w:rPr>
          <w:rFonts w:eastAsia="SimSun" w:cs="Times New Roman"/>
          <w:b/>
        </w:rPr>
        <w:t xml:space="preserve"> </w:t>
      </w:r>
      <w:r w:rsidR="008E1C72" w:rsidRPr="00E30A33">
        <w:rPr>
          <w:rFonts w:eastAsia="SimSun" w:cs="Times New Roman"/>
          <w:b/>
        </w:rPr>
        <w:t xml:space="preserve">acute lymphoblastic leukaemia </w:t>
      </w:r>
    </w:p>
    <w:p w14:paraId="4E91E245" w14:textId="1405FFBE" w:rsidR="00BF1408" w:rsidRPr="00E30A33" w:rsidRDefault="00EB5ECD" w:rsidP="001012B9">
      <w:pPr>
        <w:spacing w:line="360" w:lineRule="auto"/>
        <w:rPr>
          <w:rFonts w:cs="Times New Roman"/>
          <w:bCs/>
          <w:vertAlign w:val="superscript"/>
          <w:lang w:val="en-US"/>
        </w:rPr>
      </w:pPr>
      <w:r w:rsidRPr="00E30A33">
        <w:rPr>
          <w:rFonts w:cs="Times New Roman"/>
          <w:bCs/>
          <w:lang w:val="en-US"/>
        </w:rPr>
        <w:t>Jessica A Timms</w:t>
      </w:r>
      <w:r w:rsidR="00BF1408" w:rsidRPr="00E30A33">
        <w:rPr>
          <w:rFonts w:cs="Times New Roman"/>
          <w:bCs/>
          <w:vertAlign w:val="superscript"/>
          <w:lang w:val="en-US"/>
        </w:rPr>
        <w:t xml:space="preserve"> 1</w:t>
      </w:r>
      <w:r w:rsidR="00BF1408" w:rsidRPr="00E30A33">
        <w:rPr>
          <w:rFonts w:cs="Times New Roman"/>
          <w:bCs/>
          <w:lang w:val="en-US"/>
        </w:rPr>
        <w:t>, Caroline L Relton</w:t>
      </w:r>
      <w:r w:rsidR="00BF1408" w:rsidRPr="00E30A33">
        <w:rPr>
          <w:rFonts w:cs="Times New Roman"/>
          <w:bCs/>
          <w:vertAlign w:val="superscript"/>
          <w:lang w:val="en-US"/>
        </w:rPr>
        <w:t>2</w:t>
      </w:r>
      <w:r w:rsidR="00BF1408" w:rsidRPr="00E30A33">
        <w:rPr>
          <w:rFonts w:cs="Times New Roman"/>
          <w:bCs/>
          <w:lang w:val="en-US"/>
        </w:rPr>
        <w:t xml:space="preserve">, Gemma </w:t>
      </w:r>
      <w:r w:rsidR="00044219" w:rsidRPr="00E30A33">
        <w:rPr>
          <w:rFonts w:cs="Times New Roman"/>
          <w:bCs/>
          <w:lang w:val="en-US"/>
        </w:rPr>
        <w:t xml:space="preserve">C </w:t>
      </w:r>
      <w:r w:rsidR="00BF1408" w:rsidRPr="00E30A33">
        <w:rPr>
          <w:rFonts w:cs="Times New Roman"/>
          <w:bCs/>
          <w:lang w:val="en-US"/>
        </w:rPr>
        <w:t>Sharp</w:t>
      </w:r>
      <w:r w:rsidR="00BF1408" w:rsidRPr="00E30A33">
        <w:rPr>
          <w:rFonts w:cs="Times New Roman"/>
          <w:bCs/>
          <w:vertAlign w:val="superscript"/>
          <w:lang w:val="en-US"/>
        </w:rPr>
        <w:t>2</w:t>
      </w:r>
      <w:r w:rsidR="00BF1408" w:rsidRPr="00E30A33">
        <w:rPr>
          <w:rFonts w:cs="Times New Roman"/>
          <w:bCs/>
          <w:lang w:val="en-US"/>
        </w:rPr>
        <w:t>, Judith Rankin</w:t>
      </w:r>
      <w:r w:rsidR="00BF1408" w:rsidRPr="00E30A33">
        <w:rPr>
          <w:rFonts w:cs="Times New Roman"/>
          <w:bCs/>
          <w:vertAlign w:val="superscript"/>
          <w:lang w:val="en-US"/>
        </w:rPr>
        <w:t>1</w:t>
      </w:r>
      <w:r w:rsidR="00BF1408" w:rsidRPr="00E30A33">
        <w:rPr>
          <w:rFonts w:cs="Times New Roman"/>
          <w:bCs/>
          <w:lang w:val="en-US"/>
        </w:rPr>
        <w:t>, Gordon Strathdee</w:t>
      </w:r>
      <w:r w:rsidR="00BF1408" w:rsidRPr="00E30A33">
        <w:rPr>
          <w:rFonts w:cs="Times New Roman"/>
          <w:bCs/>
          <w:vertAlign w:val="superscript"/>
          <w:lang w:val="en-US"/>
        </w:rPr>
        <w:t>3</w:t>
      </w:r>
      <w:r w:rsidR="00BF1408" w:rsidRPr="00E30A33">
        <w:rPr>
          <w:rFonts w:cs="Times New Roman"/>
          <w:bCs/>
          <w:lang w:val="en-US"/>
        </w:rPr>
        <w:t>, Jill A M</w:t>
      </w:r>
      <w:r w:rsidR="00BF1408" w:rsidRPr="00E30A33">
        <w:rPr>
          <w:rFonts w:cs="Times New Roman"/>
          <w:bCs/>
          <w:vertAlign w:val="superscript"/>
          <w:lang w:val="en-US"/>
        </w:rPr>
        <w:t>c</w:t>
      </w:r>
      <w:r w:rsidR="00BF1408" w:rsidRPr="00E30A33">
        <w:rPr>
          <w:rFonts w:cs="Times New Roman"/>
          <w:bCs/>
          <w:lang w:val="en-US"/>
        </w:rPr>
        <w:t>Kay</w:t>
      </w:r>
      <w:r w:rsidR="00BF1408" w:rsidRPr="00E30A33">
        <w:rPr>
          <w:rFonts w:cs="Times New Roman"/>
          <w:bCs/>
          <w:vertAlign w:val="superscript"/>
          <w:lang w:val="en-US"/>
        </w:rPr>
        <w:t>1</w:t>
      </w:r>
      <w:r w:rsidR="0077201F" w:rsidRPr="00E30A33">
        <w:rPr>
          <w:rFonts w:cs="Times New Roman"/>
          <w:bCs/>
          <w:vertAlign w:val="superscript"/>
          <w:lang w:val="en-US"/>
        </w:rPr>
        <w:t>,4</w:t>
      </w:r>
    </w:p>
    <w:p w14:paraId="678A0379" w14:textId="6351ABB8" w:rsidR="0077201F" w:rsidRPr="00E30A33" w:rsidRDefault="0077201F" w:rsidP="0077201F">
      <w:pPr>
        <w:spacing w:line="360" w:lineRule="auto"/>
        <w:rPr>
          <w:rFonts w:cs="Times New Roman"/>
          <w:i/>
        </w:rPr>
      </w:pPr>
      <w:r w:rsidRPr="00E30A33">
        <w:rPr>
          <w:rFonts w:cs="Times New Roman"/>
          <w:i/>
          <w:vertAlign w:val="superscript"/>
          <w:lang w:val="en-US"/>
        </w:rPr>
        <w:t>1</w:t>
      </w:r>
      <w:r w:rsidRPr="00E30A33">
        <w:rPr>
          <w:rFonts w:cs="Times New Roman"/>
          <w:i/>
          <w:lang w:val="en-US"/>
        </w:rPr>
        <w:t xml:space="preserve">Institute of Health &amp; Society, Newcastle University, U.K., </w:t>
      </w:r>
      <w:r w:rsidRPr="00E30A33">
        <w:rPr>
          <w:rFonts w:cs="Times New Roman"/>
          <w:i/>
          <w:vertAlign w:val="superscript"/>
        </w:rPr>
        <w:t>2</w:t>
      </w:r>
      <w:r w:rsidRPr="00E30A33">
        <w:rPr>
          <w:rFonts w:cs="Times New Roman"/>
          <w:i/>
        </w:rPr>
        <w:t>MRC Integrative Epidemiology Unit, Population Health Sciences, Bristol Medical School, University of Bristol,</w:t>
      </w:r>
      <w:r w:rsidRPr="00E30A33" w:rsidDel="00DC0605">
        <w:rPr>
          <w:rFonts w:cs="Times New Roman"/>
          <w:i/>
          <w:vertAlign w:val="superscript"/>
          <w:lang w:val="en-US"/>
        </w:rPr>
        <w:t xml:space="preserve"> </w:t>
      </w:r>
      <w:r w:rsidRPr="00E30A33">
        <w:rPr>
          <w:rFonts w:cs="Times New Roman"/>
          <w:i/>
          <w:vertAlign w:val="superscript"/>
          <w:lang w:val="en-US"/>
        </w:rPr>
        <w:t>3</w:t>
      </w:r>
      <w:r w:rsidRPr="00E30A33">
        <w:rPr>
          <w:rFonts w:cs="Times New Roman"/>
          <w:i/>
        </w:rPr>
        <w:t xml:space="preserve">Northern Institute for Cancer Research, Newcastle University, U.K, </w:t>
      </w:r>
      <w:r w:rsidRPr="00E30A33">
        <w:rPr>
          <w:rFonts w:cs="Times New Roman"/>
          <w:i/>
          <w:vertAlign w:val="superscript"/>
        </w:rPr>
        <w:t>4</w:t>
      </w:r>
      <w:r w:rsidRPr="00E30A33">
        <w:rPr>
          <w:rFonts w:cs="Times New Roman"/>
          <w:i/>
        </w:rPr>
        <w:t>Department of Applied Sciences, Northumbria University.</w:t>
      </w:r>
    </w:p>
    <w:p w14:paraId="08B2DEF5" w14:textId="029FD4F8" w:rsidR="00962EE3" w:rsidRPr="00E30A33" w:rsidRDefault="00962EE3" w:rsidP="00050DA7">
      <w:pPr>
        <w:spacing w:line="360" w:lineRule="auto"/>
        <w:rPr>
          <w:rFonts w:cs="Times New Roman"/>
        </w:rPr>
      </w:pPr>
      <w:r w:rsidRPr="00E30A33">
        <w:rPr>
          <w:rFonts w:cs="Times New Roman"/>
          <w:b/>
        </w:rPr>
        <w:t>Corresponding author:</w:t>
      </w:r>
      <w:r w:rsidRPr="00E30A33">
        <w:rPr>
          <w:rFonts w:cs="Times New Roman"/>
        </w:rPr>
        <w:t xml:space="preserve"> Jessica Ann Timms, </w:t>
      </w:r>
      <w:r w:rsidR="00050DA7">
        <w:rPr>
          <w:noProof/>
          <w:lang w:eastAsia="en-GB"/>
        </w:rPr>
        <w:t>Research Oncology, King’s College London, 3rd Floor, Bermondsey Wing, Guy’s Hospital, London, SE1 9RT</w:t>
      </w:r>
      <w:r w:rsidRPr="00E30A33">
        <w:rPr>
          <w:noProof/>
          <w:lang w:eastAsia="en-GB"/>
        </w:rPr>
        <w:t xml:space="preserve">; </w:t>
      </w:r>
      <w:r w:rsidR="00C778D6">
        <w:rPr>
          <w:rFonts w:cs="Times New Roman"/>
        </w:rPr>
        <w:t>e</w:t>
      </w:r>
      <w:r w:rsidRPr="00E30A33">
        <w:rPr>
          <w:rFonts w:cs="Times New Roman"/>
        </w:rPr>
        <w:t xml:space="preserve">mail: </w:t>
      </w:r>
      <w:r w:rsidR="00050DA7">
        <w:t>Jessica.timms@kcl</w:t>
      </w:r>
      <w:r w:rsidR="0079161D" w:rsidRPr="00E30A33">
        <w:t>.ac.uk</w:t>
      </w:r>
    </w:p>
    <w:p w14:paraId="05048FF8" w14:textId="09DCF4D0" w:rsidR="00FC199A" w:rsidRPr="00E30A33" w:rsidRDefault="00FC199A" w:rsidP="001012B9">
      <w:pPr>
        <w:spacing w:line="360" w:lineRule="auto"/>
        <w:rPr>
          <w:b/>
        </w:rPr>
      </w:pPr>
      <w:r w:rsidRPr="00E30A33">
        <w:rPr>
          <w:b/>
        </w:rPr>
        <w:t xml:space="preserve">Keywords: </w:t>
      </w:r>
      <w:r w:rsidR="00D213F9" w:rsidRPr="00E30A33">
        <w:t xml:space="preserve">radiation; </w:t>
      </w:r>
      <w:r w:rsidR="005144A3" w:rsidRPr="00E30A33">
        <w:t xml:space="preserve">alcohol; </w:t>
      </w:r>
      <w:r w:rsidR="00D213F9" w:rsidRPr="00E30A33">
        <w:t xml:space="preserve">smoking; caffeine; </w:t>
      </w:r>
      <w:r w:rsidR="00126022" w:rsidRPr="00E30A33">
        <w:t>ALSPAC</w:t>
      </w:r>
    </w:p>
    <w:p w14:paraId="704760D6" w14:textId="7B4820B7" w:rsidR="00962EE3" w:rsidRPr="00E30A33" w:rsidRDefault="00962EE3" w:rsidP="00962EE3">
      <w:pPr>
        <w:spacing w:line="360" w:lineRule="auto"/>
        <w:rPr>
          <w:b/>
        </w:rPr>
      </w:pPr>
      <w:r w:rsidRPr="00E30A33">
        <w:rPr>
          <w:rFonts w:cs="Times New Roman"/>
          <w:b/>
        </w:rPr>
        <w:t>Word count</w:t>
      </w:r>
      <w:r w:rsidR="002F02FB" w:rsidRPr="00E30A33">
        <w:rPr>
          <w:rFonts w:cs="Times New Roman"/>
        </w:rPr>
        <w:t xml:space="preserve">: </w:t>
      </w:r>
      <w:r w:rsidR="00CD3BC5">
        <w:rPr>
          <w:rFonts w:cs="Times New Roman"/>
        </w:rPr>
        <w:t>4653</w:t>
      </w:r>
    </w:p>
    <w:p w14:paraId="6946CFA4" w14:textId="1B6E1B1A" w:rsidR="00B04D10" w:rsidRPr="00E30A33" w:rsidRDefault="00FC199A" w:rsidP="00B04D10">
      <w:pPr>
        <w:spacing w:line="360" w:lineRule="auto"/>
        <w:rPr>
          <w:rFonts w:cs="Times New Roman"/>
        </w:rPr>
      </w:pPr>
      <w:r w:rsidRPr="00E30A33">
        <w:rPr>
          <w:rFonts w:cs="Times New Roman"/>
          <w:b/>
        </w:rPr>
        <w:t>Financial support:</w:t>
      </w:r>
      <w:r w:rsidR="00F75FA9" w:rsidRPr="00E30A33">
        <w:t xml:space="preserve"> </w:t>
      </w:r>
      <w:r w:rsidR="00F75FA9" w:rsidRPr="00E30A33">
        <w:rPr>
          <w:rFonts w:cs="Times New Roman"/>
        </w:rPr>
        <w:t>Funding was provided via a studentship from the Institute of Health and Society, Newcastle University, UK, and from the North of England Children's Cancer Research charity (NECCR). CL Relton is supported by the UK Medical Research Council Integrative Epidemiology Unit (MC_UU_12013_2) and Cancer Research UK (C18281/A19169).</w:t>
      </w:r>
      <w:r w:rsidR="00B04D10" w:rsidRPr="00E30A33">
        <w:t xml:space="preserve"> </w:t>
      </w:r>
      <w:r w:rsidR="00B04D10" w:rsidRPr="00E30A33">
        <w:rPr>
          <w:rFonts w:cs="Times New Roman"/>
        </w:rPr>
        <w:t xml:space="preserve">The UK Medical Research Council and Wellcome (Grant ref: 102215/2/13/2) and the University of Bristol provide core support for ALSPAC. This publication is the work of the authors and </w:t>
      </w:r>
      <w:r w:rsidR="00B04D10" w:rsidRPr="00E30A33">
        <w:rPr>
          <w:rFonts w:cs="Times New Roman"/>
          <w:bCs/>
          <w:lang w:val="en-US"/>
        </w:rPr>
        <w:t>Jessica A Timms, Caroline L Relton, Gemma C Sharp, Judith Rankin, Gordon Strathdee, and Jill A M</w:t>
      </w:r>
      <w:r w:rsidR="00B04D10" w:rsidRPr="00E30A33">
        <w:rPr>
          <w:rFonts w:cs="Times New Roman"/>
          <w:bCs/>
          <w:vertAlign w:val="superscript"/>
          <w:lang w:val="en-US"/>
        </w:rPr>
        <w:t>c</w:t>
      </w:r>
      <w:r w:rsidR="00B04D10" w:rsidRPr="00E30A33">
        <w:rPr>
          <w:rFonts w:cs="Times New Roman"/>
          <w:bCs/>
          <w:lang w:val="en-US"/>
        </w:rPr>
        <w:t xml:space="preserve">Kay </w:t>
      </w:r>
      <w:r w:rsidR="00B04D10" w:rsidRPr="00E30A33">
        <w:rPr>
          <w:rFonts w:cs="Times New Roman"/>
        </w:rPr>
        <w:t>will serve as guarantors for the contents of this paper.</w:t>
      </w:r>
      <w:r w:rsidR="00AE7ABA" w:rsidRPr="00E30A33">
        <w:t xml:space="preserve"> </w:t>
      </w:r>
      <w:r w:rsidR="00AE7ABA" w:rsidRPr="00E30A33">
        <w:rPr>
          <w:rFonts w:cs="Times New Roman"/>
        </w:rPr>
        <w:t>The Accessible Resource for Integrated Epigenomics Studies (ARIES) was funded by the UK Biotechnology and Biological Sciences Research Council (BB/I025751/1</w:t>
      </w:r>
      <w:r w:rsidR="00962EE3" w:rsidRPr="00E30A33">
        <w:rPr>
          <w:rFonts w:cs="Times New Roman"/>
        </w:rPr>
        <w:t>; and BB/I025263/1)</w:t>
      </w:r>
      <w:r w:rsidR="00F75FA9" w:rsidRPr="00E30A33">
        <w:rPr>
          <w:rFonts w:cs="Times New Roman"/>
        </w:rPr>
        <w:t>.</w:t>
      </w:r>
      <w:r w:rsidR="00F75FA9" w:rsidRPr="00E30A33">
        <w:rPr>
          <w:rFonts w:cs="Times New Roman"/>
          <w:b/>
        </w:rPr>
        <w:t xml:space="preserve"> </w:t>
      </w:r>
      <w:r w:rsidR="00F75FA9" w:rsidRPr="00E30A33">
        <w:rPr>
          <w:rFonts w:cs="Times New Roman"/>
        </w:rPr>
        <w:t>No writing assistance was utilized in the production of this manuscript.</w:t>
      </w:r>
    </w:p>
    <w:p w14:paraId="0E04FF64" w14:textId="625EE2DA" w:rsidR="00962EE3" w:rsidRPr="00E30A33" w:rsidRDefault="00962EE3" w:rsidP="00B04D10">
      <w:pPr>
        <w:spacing w:line="360" w:lineRule="auto"/>
        <w:rPr>
          <w:rFonts w:cs="Times New Roman"/>
          <w:b/>
        </w:rPr>
      </w:pPr>
      <w:r w:rsidRPr="00E30A33">
        <w:rPr>
          <w:rFonts w:cs="Times New Roman"/>
          <w:b/>
        </w:rPr>
        <w:t>Brief description – “Novelty and Impact”</w:t>
      </w:r>
    </w:p>
    <w:p w14:paraId="3B15ABF2" w14:textId="2ED54364" w:rsidR="009334E7" w:rsidRPr="00E30A33" w:rsidRDefault="009334E7" w:rsidP="00B04D10">
      <w:pPr>
        <w:spacing w:line="360" w:lineRule="auto"/>
        <w:rPr>
          <w:rFonts w:cs="Times New Roman"/>
        </w:rPr>
      </w:pPr>
      <w:r w:rsidRPr="00E30A33">
        <w:rPr>
          <w:rFonts w:cs="Times New Roman"/>
        </w:rPr>
        <w:t xml:space="preserve">Childhood acute lymphoblastic leukaemia (ALL) is a multi “hit” disease, </w:t>
      </w:r>
      <w:r w:rsidR="00647779" w:rsidRPr="00E30A33">
        <w:rPr>
          <w:rFonts w:cs="Times New Roman"/>
        </w:rPr>
        <w:t>whereby</w:t>
      </w:r>
      <w:r w:rsidR="007D0037" w:rsidRPr="00E30A33">
        <w:rPr>
          <w:rFonts w:cs="Times New Roman"/>
        </w:rPr>
        <w:t xml:space="preserve"> </w:t>
      </w:r>
      <w:r w:rsidR="009C4611" w:rsidRPr="00E30A33">
        <w:rPr>
          <w:rFonts w:cs="Times New Roman"/>
        </w:rPr>
        <w:t>additional “hits” are required</w:t>
      </w:r>
      <w:r w:rsidRPr="00E30A33">
        <w:rPr>
          <w:rFonts w:cs="Times New Roman"/>
        </w:rPr>
        <w:t xml:space="preserve"> to transform pre-malignant cells carrying ALL-associated genetic translocation</w:t>
      </w:r>
      <w:r w:rsidR="007D0037" w:rsidRPr="00E30A33">
        <w:rPr>
          <w:rFonts w:cs="Times New Roman"/>
        </w:rPr>
        <w:t>s</w:t>
      </w:r>
      <w:r w:rsidRPr="00E30A33">
        <w:rPr>
          <w:rFonts w:cs="Times New Roman"/>
        </w:rPr>
        <w:t>.</w:t>
      </w:r>
      <w:r w:rsidR="007D0037" w:rsidRPr="00E30A33">
        <w:rPr>
          <w:rFonts w:cs="Times New Roman"/>
        </w:rPr>
        <w:t xml:space="preserve"> W</w:t>
      </w:r>
      <w:r w:rsidR="00647779" w:rsidRPr="00E30A33">
        <w:rPr>
          <w:rFonts w:cs="Times New Roman"/>
        </w:rPr>
        <w:t>e investigated the potential that</w:t>
      </w:r>
      <w:r w:rsidRPr="00E30A33">
        <w:rPr>
          <w:rFonts w:cs="Times New Roman"/>
        </w:rPr>
        <w:t xml:space="preserve"> environmental exposures associated with increased </w:t>
      </w:r>
      <w:r w:rsidR="00647779" w:rsidRPr="00E30A33">
        <w:rPr>
          <w:rFonts w:cs="Times New Roman"/>
        </w:rPr>
        <w:t xml:space="preserve">ALL </w:t>
      </w:r>
      <w:r w:rsidRPr="00E30A33">
        <w:rPr>
          <w:rFonts w:cs="Times New Roman"/>
        </w:rPr>
        <w:t xml:space="preserve">risk </w:t>
      </w:r>
      <w:r w:rsidR="00647779" w:rsidRPr="00E30A33">
        <w:rPr>
          <w:rFonts w:cs="Times New Roman"/>
        </w:rPr>
        <w:t xml:space="preserve">influenced changes in </w:t>
      </w:r>
      <w:r w:rsidRPr="00E30A33">
        <w:rPr>
          <w:rFonts w:cs="Times New Roman"/>
        </w:rPr>
        <w:t>DNA methylation patterns in offspring, and their concordance with methylation changes identified in ALL disease. We found</w:t>
      </w:r>
      <w:r w:rsidR="00BB54D1" w:rsidRPr="00E30A33">
        <w:rPr>
          <w:rFonts w:cs="Times New Roman"/>
        </w:rPr>
        <w:t xml:space="preserve"> statistically significant</w:t>
      </w:r>
      <w:r w:rsidRPr="00E30A33">
        <w:rPr>
          <w:rFonts w:cs="Times New Roman"/>
        </w:rPr>
        <w:t xml:space="preserve"> directionally concordant changes in methylation for</w:t>
      </w:r>
      <w:r w:rsidR="00BB54D1" w:rsidRPr="00E30A33">
        <w:rPr>
          <w:rFonts w:cs="Times New Roman"/>
        </w:rPr>
        <w:t xml:space="preserve"> maternal radiation exposure, alcohol, sugary caffeinated drinks; and childhood day care attendance.</w:t>
      </w:r>
    </w:p>
    <w:p w14:paraId="071EC2CE" w14:textId="77777777" w:rsidR="007B6AB2" w:rsidRPr="00E30A33" w:rsidRDefault="007B6AB2" w:rsidP="001012B9">
      <w:pPr>
        <w:keepNext/>
        <w:keepLines/>
        <w:spacing w:line="360" w:lineRule="auto"/>
        <w:outlineLvl w:val="0"/>
        <w:rPr>
          <w:rFonts w:eastAsia="SimSun" w:cs="Times New Roman"/>
          <w:b/>
        </w:rPr>
      </w:pPr>
      <w:r w:rsidRPr="00E30A33">
        <w:rPr>
          <w:rFonts w:eastAsia="SimSun" w:cs="Times New Roman"/>
          <w:b/>
        </w:rPr>
        <w:lastRenderedPageBreak/>
        <w:t>Abstract</w:t>
      </w:r>
    </w:p>
    <w:p w14:paraId="42241048" w14:textId="35761D1B" w:rsidR="007B6AB2" w:rsidRPr="00E30A33" w:rsidRDefault="004E2118" w:rsidP="001012B9">
      <w:pPr>
        <w:spacing w:line="360" w:lineRule="auto"/>
      </w:pPr>
      <w:r w:rsidRPr="00E30A33">
        <w:t>The aetiology of childhood a</w:t>
      </w:r>
      <w:r w:rsidR="00221C7E" w:rsidRPr="00E30A33">
        <w:t xml:space="preserve">cute lymphoblastic leukaemia </w:t>
      </w:r>
      <w:r w:rsidRPr="00E30A33">
        <w:t>(ALL)</w:t>
      </w:r>
      <w:r w:rsidR="00DB0DCA" w:rsidRPr="00E30A33">
        <w:t xml:space="preserve"> is unclear</w:t>
      </w:r>
      <w:r w:rsidRPr="00E30A33">
        <w:t>.</w:t>
      </w:r>
      <w:r w:rsidR="00A605A2" w:rsidRPr="00E30A33">
        <w:t xml:space="preserve"> Genetic abnormalities have been identified in a number of ALL cases, although these </w:t>
      </w:r>
      <w:r w:rsidR="00DB0DCA" w:rsidRPr="00E30A33">
        <w:t xml:space="preserve">alone </w:t>
      </w:r>
      <w:r w:rsidR="00AC6B59" w:rsidRPr="00E30A33">
        <w:t>are</w:t>
      </w:r>
      <w:r w:rsidR="00DB0DCA" w:rsidRPr="00E30A33">
        <w:t xml:space="preserve"> not sufficient for leukaemic transformation.</w:t>
      </w:r>
      <w:r w:rsidR="00A605A2" w:rsidRPr="00E30A33">
        <w:t xml:space="preserve"> </w:t>
      </w:r>
      <w:r w:rsidR="00DB0DCA" w:rsidRPr="00E30A33">
        <w:t xml:space="preserve">Various </w:t>
      </w:r>
      <w:r w:rsidR="00DB0DCA" w:rsidRPr="00E30A33">
        <w:rPr>
          <w:i/>
        </w:rPr>
        <w:t>in utero</w:t>
      </w:r>
      <w:r w:rsidR="00DB0DCA" w:rsidRPr="00E30A33">
        <w:t xml:space="preserve"> and post-natal environmental exposures have been </w:t>
      </w:r>
      <w:r w:rsidR="00504649">
        <w:t>suggested to</w:t>
      </w:r>
      <w:r w:rsidR="00DB0DCA" w:rsidRPr="00E30A33">
        <w:t xml:space="preserve"> </w:t>
      </w:r>
      <w:r w:rsidRPr="00E30A33">
        <w:t>alter</w:t>
      </w:r>
      <w:r w:rsidR="00DB0DCA" w:rsidRPr="00E30A33">
        <w:t xml:space="preserve"> risk of </w:t>
      </w:r>
      <w:r w:rsidRPr="00E30A33">
        <w:t xml:space="preserve">childhood </w:t>
      </w:r>
      <w:r w:rsidR="00DB0DCA" w:rsidRPr="00E30A33">
        <w:t>ALL</w:t>
      </w:r>
      <w:r w:rsidR="00FE14AD" w:rsidRPr="00E30A33">
        <w:t xml:space="preserve">. DNA methylation patterns can be influenced </w:t>
      </w:r>
      <w:r w:rsidR="008E5445" w:rsidRPr="00E30A33">
        <w:t xml:space="preserve">by </w:t>
      </w:r>
      <w:r w:rsidR="00FE14AD" w:rsidRPr="00E30A33">
        <w:t xml:space="preserve">environmental exposures, </w:t>
      </w:r>
      <w:r w:rsidRPr="00E30A33">
        <w:t xml:space="preserve">and are reported to be </w:t>
      </w:r>
      <w:r w:rsidR="00FE14AD" w:rsidRPr="00E30A33">
        <w:t xml:space="preserve">altered in ALL, suggesting a potential </w:t>
      </w:r>
      <w:r w:rsidR="00FE14AD" w:rsidRPr="00E30A33">
        <w:rPr>
          <w:rFonts w:eastAsia="Calibri" w:cs="Times New Roman"/>
        </w:rPr>
        <w:t>mediating mechanism</w:t>
      </w:r>
      <w:r w:rsidR="00DB0DCA" w:rsidRPr="00E30A33">
        <w:t xml:space="preserve"> </w:t>
      </w:r>
      <w:r w:rsidR="00FE14AD" w:rsidRPr="00E30A33">
        <w:t xml:space="preserve">between environment and ALL disease risk. </w:t>
      </w:r>
      <w:r w:rsidR="00394686" w:rsidRPr="00E30A33">
        <w:t xml:space="preserve">To investigate this, we used a </w:t>
      </w:r>
      <w:r w:rsidR="003F2089" w:rsidRPr="00E30A33">
        <w:t>‘</w:t>
      </w:r>
      <w:r w:rsidR="00394686" w:rsidRPr="00E30A33">
        <w:t>meet in the middle</w:t>
      </w:r>
      <w:r w:rsidR="003F2089" w:rsidRPr="00E30A33">
        <w:t>’</w:t>
      </w:r>
      <w:r w:rsidR="00394686" w:rsidRPr="00E30A33">
        <w:t xml:space="preserve"> approach, investigating the overlap between exposure-associated and disease-associated methylation change. G</w:t>
      </w:r>
      <w:r w:rsidR="00F4582F" w:rsidRPr="00E30A33">
        <w:t xml:space="preserve">enome-wide DNA methylation changes in response to </w:t>
      </w:r>
      <w:r w:rsidR="00504649">
        <w:t xml:space="preserve">possible </w:t>
      </w:r>
      <w:r w:rsidR="00F4582F" w:rsidRPr="00E30A33">
        <w:t>ALL-risk exposures</w:t>
      </w:r>
      <w:r w:rsidR="00E572FF" w:rsidRPr="00E30A33">
        <w:t xml:space="preserve"> (i.e. breast feedin</w:t>
      </w:r>
      <w:r w:rsidR="00645B03" w:rsidRPr="00E30A33">
        <w:t xml:space="preserve">g, infection history, </w:t>
      </w:r>
      <w:r w:rsidR="00E572FF" w:rsidRPr="00E30A33">
        <w:t xml:space="preserve">day care attendance, </w:t>
      </w:r>
      <w:r w:rsidR="008E5445" w:rsidRPr="00E30A33">
        <w:t xml:space="preserve">maternal </w:t>
      </w:r>
      <w:r w:rsidR="00E572FF" w:rsidRPr="00E30A33">
        <w:t>smoking, alcohol, caffeine, folic acid, iron, and radiation exposure</w:t>
      </w:r>
      <w:r w:rsidR="00E572FF" w:rsidRPr="00E30A33">
        <w:rPr>
          <w:rStyle w:val="CommentReference"/>
          <w:sz w:val="22"/>
          <w:szCs w:val="22"/>
        </w:rPr>
        <w:t>) w</w:t>
      </w:r>
      <w:r w:rsidR="00394686" w:rsidRPr="00E30A33">
        <w:t xml:space="preserve">ere investigated in </w:t>
      </w:r>
      <w:r w:rsidR="008760A7" w:rsidRPr="00E30A33">
        <w:t>a sub-population of the</w:t>
      </w:r>
      <w:r w:rsidR="00394686" w:rsidRPr="00E30A33">
        <w:t xml:space="preserve"> </w:t>
      </w:r>
      <w:r w:rsidR="00394686" w:rsidRPr="00E30A33">
        <w:rPr>
          <w:rFonts w:eastAsia="Calibri" w:cs="Times New Roman"/>
        </w:rPr>
        <w:t>Avon Longitudinal Study of Parents and Children</w:t>
      </w:r>
      <w:r w:rsidR="009301F6" w:rsidRPr="00E30A33">
        <w:rPr>
          <w:rFonts w:eastAsia="Calibri" w:cs="Times New Roman"/>
        </w:rPr>
        <w:t xml:space="preserve"> (ALSPAC)</w:t>
      </w:r>
      <w:r w:rsidR="00394686" w:rsidRPr="00E30A33">
        <w:rPr>
          <w:rFonts w:eastAsia="Calibri" w:cs="Times New Roman"/>
        </w:rPr>
        <w:t xml:space="preserve"> cohort</w:t>
      </w:r>
      <w:r w:rsidR="00F874BA" w:rsidRPr="00E30A33">
        <w:rPr>
          <w:rFonts w:eastAsia="Calibri" w:cs="Times New Roman"/>
        </w:rPr>
        <w:t xml:space="preserve"> </w:t>
      </w:r>
      <w:r w:rsidR="00645B03" w:rsidRPr="00E30A33">
        <w:rPr>
          <w:rFonts w:eastAsia="Calibri" w:cs="Times New Roman"/>
        </w:rPr>
        <w:t xml:space="preserve">using </w:t>
      </w:r>
      <w:r w:rsidR="008E5445" w:rsidRPr="00E30A33">
        <w:rPr>
          <w:rFonts w:eastAsia="Calibri" w:cs="Times New Roman"/>
        </w:rPr>
        <w:t xml:space="preserve">an </w:t>
      </w:r>
      <w:r w:rsidR="00645B03" w:rsidRPr="00E30A33">
        <w:rPr>
          <w:rFonts w:eastAsia="Calibri" w:cs="Times New Roman"/>
        </w:rPr>
        <w:t>epigenome-wide association stud</w:t>
      </w:r>
      <w:r w:rsidR="008E5445" w:rsidRPr="00E30A33">
        <w:rPr>
          <w:rFonts w:eastAsia="Calibri" w:cs="Times New Roman"/>
        </w:rPr>
        <w:t>y</w:t>
      </w:r>
      <w:r w:rsidR="00F874BA" w:rsidRPr="00E30A33">
        <w:rPr>
          <w:rFonts w:eastAsia="Calibri" w:cs="Times New Roman"/>
        </w:rPr>
        <w:t xml:space="preserve"> (EWAS)</w:t>
      </w:r>
      <w:r w:rsidR="008E5445" w:rsidRPr="00E30A33">
        <w:rPr>
          <w:rFonts w:eastAsia="Calibri" w:cs="Times New Roman"/>
        </w:rPr>
        <w:t xml:space="preserve"> approach (n=</w:t>
      </w:r>
      <w:r w:rsidR="00FB1A79" w:rsidRPr="00E30A33">
        <w:rPr>
          <w:rFonts w:eastAsia="Calibri" w:cs="Times New Roman"/>
        </w:rPr>
        <w:t>861-927</w:t>
      </w:r>
      <w:r w:rsidR="008E5445" w:rsidRPr="00E30A33">
        <w:rPr>
          <w:rFonts w:eastAsia="Calibri" w:cs="Times New Roman"/>
        </w:rPr>
        <w:t>)</w:t>
      </w:r>
      <w:r w:rsidR="009301F6" w:rsidRPr="00E30A33">
        <w:rPr>
          <w:rFonts w:eastAsia="Calibri" w:cs="Times New Roman"/>
        </w:rPr>
        <w:t>,</w:t>
      </w:r>
      <w:r w:rsidR="008760A7" w:rsidRPr="00E30A33">
        <w:t xml:space="preserve"> </w:t>
      </w:r>
      <w:r w:rsidR="00F32F55" w:rsidRPr="00E30A33">
        <w:t xml:space="preserve">and </w:t>
      </w:r>
      <w:r w:rsidR="008760A7" w:rsidRPr="00E30A33">
        <w:t>compared to a list</w:t>
      </w:r>
      <w:r w:rsidR="009301F6" w:rsidRPr="00E30A33">
        <w:t xml:space="preserve"> of</w:t>
      </w:r>
      <w:r w:rsidR="008760A7" w:rsidRPr="00E30A33">
        <w:t xml:space="preserve"> </w:t>
      </w:r>
      <w:r w:rsidR="00372993" w:rsidRPr="00E30A33">
        <w:t>ALL disease</w:t>
      </w:r>
      <w:r w:rsidR="008760A7" w:rsidRPr="00E30A33">
        <w:t xml:space="preserve">-associated methylation changes compiled from </w:t>
      </w:r>
      <w:r w:rsidR="008E5445" w:rsidRPr="00E30A33">
        <w:t>published data</w:t>
      </w:r>
      <w:r w:rsidR="00F32F55" w:rsidRPr="00E30A33">
        <w:t>.</w:t>
      </w:r>
      <w:r w:rsidR="00805F95" w:rsidRPr="00E30A33">
        <w:t xml:space="preserve"> </w:t>
      </w:r>
      <w:r w:rsidR="007470B0" w:rsidRPr="00E30A33">
        <w:t>Hypergeometric</w:t>
      </w:r>
      <w:r w:rsidR="00805F95" w:rsidRPr="00E30A33">
        <w:t xml:space="preserve"> probability</w:t>
      </w:r>
      <w:r w:rsidR="007470B0" w:rsidRPr="00E30A33">
        <w:t xml:space="preserve"> tests </w:t>
      </w:r>
      <w:r w:rsidR="00805F95" w:rsidRPr="00E30A33">
        <w:t xml:space="preserve">suggested that </w:t>
      </w:r>
      <w:r w:rsidR="007470B0" w:rsidRPr="00E30A33">
        <w:t>the</w:t>
      </w:r>
      <w:r w:rsidR="00B64CC5" w:rsidRPr="00E30A33">
        <w:t xml:space="preserve"> number of directionally concordant gene methylation changes observed in ALL</w:t>
      </w:r>
      <w:r w:rsidR="00805F95" w:rsidRPr="00E30A33">
        <w:t xml:space="preserve"> disease</w:t>
      </w:r>
      <w:r w:rsidR="00B64CC5" w:rsidRPr="00E30A33">
        <w:t xml:space="preserve"> and in response to the following exposures; maternal radiation exposure (p</w:t>
      </w:r>
      <w:r w:rsidR="00EB417B" w:rsidRPr="00E30A33">
        <w:t>=0.001), alcohol intake (p=0.006</w:t>
      </w:r>
      <w:r w:rsidR="00B64CC5" w:rsidRPr="00E30A33">
        <w:t xml:space="preserve">); sugary caffeinated drink intake during pregnancy (p=0.045); </w:t>
      </w:r>
      <w:r w:rsidR="009301F6" w:rsidRPr="00E30A33">
        <w:t xml:space="preserve">and </w:t>
      </w:r>
      <w:r w:rsidR="00B64CC5" w:rsidRPr="00E30A33">
        <w:t>infant day care attendance (p=0.003)</w:t>
      </w:r>
      <w:r w:rsidR="00805F95" w:rsidRPr="00E30A33">
        <w:t>, were not due to chance</w:t>
      </w:r>
      <w:r w:rsidR="00B64CC5" w:rsidRPr="00E30A33">
        <w:t>.</w:t>
      </w:r>
      <w:r w:rsidR="00F32F55" w:rsidRPr="00E30A33">
        <w:t xml:space="preserve"> Data presented</w:t>
      </w:r>
      <w:r w:rsidR="00B64CC5" w:rsidRPr="00E30A33">
        <w:t xml:space="preserve"> </w:t>
      </w:r>
      <w:r w:rsidR="00F32F55" w:rsidRPr="00E30A33">
        <w:t xml:space="preserve">suggests </w:t>
      </w:r>
      <w:r w:rsidR="008E5445" w:rsidRPr="00E30A33">
        <w:t xml:space="preserve">that </w:t>
      </w:r>
      <w:r w:rsidR="00F32F55" w:rsidRPr="00E30A33">
        <w:t>DNA methylation may be one mediating mechanism in the multiple hit pathway needed for ALL disease manifestation.</w:t>
      </w:r>
      <w:r w:rsidR="00DB0DCA" w:rsidRPr="00E30A33">
        <w:t xml:space="preserve">       </w:t>
      </w:r>
    </w:p>
    <w:p w14:paraId="7C9183E0" w14:textId="00120CA0" w:rsidR="007B6AB2" w:rsidRPr="00E30A33" w:rsidRDefault="007B6AB2" w:rsidP="00FD6DCA">
      <w:pPr>
        <w:keepNext/>
        <w:keepLines/>
        <w:tabs>
          <w:tab w:val="left" w:pos="3270"/>
        </w:tabs>
        <w:spacing w:line="360" w:lineRule="auto"/>
        <w:outlineLvl w:val="0"/>
        <w:rPr>
          <w:rFonts w:eastAsia="SimSun" w:cs="Times New Roman"/>
          <w:b/>
        </w:rPr>
      </w:pPr>
      <w:r w:rsidRPr="00E30A33">
        <w:rPr>
          <w:rFonts w:eastAsia="SimSun" w:cs="Times New Roman"/>
          <w:b/>
        </w:rPr>
        <w:t>Introduction</w:t>
      </w:r>
      <w:r w:rsidR="00FD6DCA" w:rsidRPr="00E30A33">
        <w:rPr>
          <w:rFonts w:eastAsia="SimSun" w:cs="Times New Roman"/>
          <w:b/>
        </w:rPr>
        <w:tab/>
      </w:r>
    </w:p>
    <w:p w14:paraId="6451B6C3" w14:textId="42BB2D87" w:rsidR="00DA630B" w:rsidRDefault="008C6348" w:rsidP="001012B9">
      <w:pPr>
        <w:spacing w:line="360" w:lineRule="auto"/>
      </w:pPr>
      <w:r w:rsidRPr="00E30A33">
        <w:t>Acute lymphoblastic leukaemia (ALL) is the most common f</w:t>
      </w:r>
      <w:r w:rsidR="00CE4789" w:rsidRPr="00E30A33">
        <w:t>orm of childhood cancer</w:t>
      </w:r>
      <w:r w:rsidR="00F45A27" w:rsidRPr="00E30A33">
        <w:t xml:space="preserve"> </w:t>
      </w:r>
      <w:r w:rsidR="00F45A27" w:rsidRPr="00E30A33">
        <w:fldChar w:fldCharType="begin"/>
      </w:r>
      <w:r w:rsidR="00C46E2C">
        <w:instrText xml:space="preserve"> ADDIN EN.CITE &lt;EndNote&gt;&lt;Cite&gt;&lt;Author&gt;Siegel&lt;/Author&gt;&lt;Year&gt;2017&lt;/Year&gt;&lt;RecNum&gt;595&lt;/RecNum&gt;&lt;DisplayText&gt;[1]&lt;/DisplayText&gt;&lt;record&gt;&lt;rec-number&gt;595&lt;/rec-number&gt;&lt;foreign-keys&gt;&lt;key app="EN" db-id="0v9rx5zattxxreezx02vsrzj0z9d0sepv9rx" timestamp="1522842262"&gt;595&lt;/key&gt;&lt;/foreign-keys&gt;&lt;ref-type name="Journal Article"&gt;17&lt;/ref-type&gt;&lt;contributors&gt;&lt;authors&gt;&lt;author&gt;Siegel, D. A.&lt;/author&gt;&lt;author&gt;Henley, S. J.&lt;/author&gt;&lt;author&gt;Li, J.&lt;/author&gt;&lt;author&gt;Pollack, L. A.&lt;/author&gt;&lt;author&gt;Van Dyne, E. A.&lt;/author&gt;&lt;author&gt;White, A.&lt;/author&gt;&lt;/authors&gt;&lt;/contributors&gt;&lt;titles&gt;&lt;title&gt;Rates and Trends of Pediatric Acute Lymphoblastic Leukemia - United States, 2001-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950-954&lt;/pages&gt;&lt;volume&gt;66&lt;/volume&gt;&lt;number&gt;36&lt;/number&gt;&lt;edition&gt;2017/09/15&lt;/edition&gt;&lt;keywords&gt;&lt;keyword&gt;Adolescent&lt;/keyword&gt;&lt;keyword&gt;Child&lt;/keyword&gt;&lt;keyword&gt;Child, Preschool&lt;/keyword&gt;&lt;keyword&gt;Female&lt;/keyword&gt;&lt;keyword&gt;Humans&lt;/keyword&gt;&lt;keyword&gt;Incidence&lt;/keyword&gt;&lt;keyword&gt;Infant&lt;/keyword&gt;&lt;keyword&gt;Male&lt;/keyword&gt;&lt;keyword&gt;*Population Surveillance&lt;/keyword&gt;&lt;keyword&gt;Precursor Cell Lymphoblastic Leukemia-Lymphoma/*epidemiology&lt;/keyword&gt;&lt;keyword&gt;United States/epidemiology&lt;/keyword&gt;&lt;keyword&gt;Young Adult&lt;/keyword&gt;&lt;/keywords&gt;&lt;dates&gt;&lt;year&gt;2017&lt;/year&gt;&lt;pub-dates&gt;&lt;date&gt;Sep 15&lt;/date&gt;&lt;/pub-dates&gt;&lt;/dates&gt;&lt;isbn&gt;0149-2195&lt;/isbn&gt;&lt;accession-num&gt;28910269&lt;/accession-num&gt;&lt;urls&gt;&lt;/urls&gt;&lt;custom2&gt;PMC5657918&lt;/custom2&gt;&lt;electronic-resource-num&gt;10.15585/mmwr.mm6636a3&lt;/electronic-resource-num&gt;&lt;remote-database-provider&gt;NLM&lt;/remote-database-provider&gt;&lt;language&gt;eng&lt;/language&gt;&lt;/record&gt;&lt;/Cite&gt;&lt;/EndNote&gt;</w:instrText>
      </w:r>
      <w:r w:rsidR="00F45A27" w:rsidRPr="00E30A33">
        <w:fldChar w:fldCharType="separate"/>
      </w:r>
      <w:r w:rsidR="00F45A27" w:rsidRPr="00E30A33">
        <w:rPr>
          <w:noProof/>
        </w:rPr>
        <w:t>[</w:t>
      </w:r>
      <w:hyperlink w:anchor="_ENREF_1" w:tooltip="Siegel, 2017 #595" w:history="1">
        <w:r w:rsidR="00DA630B" w:rsidRPr="00E30A33">
          <w:rPr>
            <w:noProof/>
          </w:rPr>
          <w:t>1</w:t>
        </w:r>
      </w:hyperlink>
      <w:r w:rsidR="00F45A27" w:rsidRPr="00E30A33">
        <w:rPr>
          <w:noProof/>
        </w:rPr>
        <w:t>]</w:t>
      </w:r>
      <w:r w:rsidR="00F45A27" w:rsidRPr="00E30A33">
        <w:fldChar w:fldCharType="end"/>
      </w:r>
      <w:r w:rsidR="00EA09F3" w:rsidRPr="00E30A33">
        <w:t>.</w:t>
      </w:r>
      <w:r w:rsidRPr="00E30A33">
        <w:t xml:space="preserve"> Although survival rates have improved, with 5-year survival rate increasing from 60-90% </w:t>
      </w:r>
      <w:r w:rsidRPr="00E30A33">
        <w:fldChar w:fldCharType="begin"/>
      </w:r>
      <w:r w:rsidR="00C46E2C">
        <w:instrText xml:space="preserve"> ADDIN EN.CITE &lt;EndNote&gt;&lt;Cite&gt;&lt;Author&gt;Board&lt;/Author&gt;&lt;Year&gt;2002-2017&lt;/Year&gt;&lt;RecNum&gt;513&lt;/RecNum&gt;&lt;DisplayText&gt;[2]&lt;/DisplayText&gt;&lt;record&gt;&lt;rec-number&gt;513&lt;/rec-number&gt;&lt;foreign-keys&gt;&lt;key app="EN" db-id="0v9rx5zattxxreezx02vsrzj0z9d0sepv9rx" timestamp="1494940674"&gt;513&lt;/key&gt;&lt;/foreign-keys&gt;&lt;ref-type name="Book Section"&gt;5&lt;/ref-type&gt;&lt;contributors&gt;&lt;authors&gt;&lt;author&gt;P. D. Q. Pediatric Treatment Editorial Board&lt;/author&gt;&lt;/authors&gt;&lt;/contributors&gt;&lt;titles&gt;&lt;title&gt;Childhood Acute Lymphoblastic Leukemia Treatment (PDQ(R)): Health Professional Version&lt;/title&gt;&lt;secondary-title&gt;PDQ Cancer Information Summaries&lt;/secondary-title&gt;&lt;/titles&gt;&lt;dates&gt;&lt;year&gt;2002-2017&lt;/year&gt;&lt;/dates&gt;&lt;pub-location&gt;Bethesda (MD)&lt;/pub-location&gt;&lt;publisher&gt;National Cancer Institute (US)&lt;/publisher&gt;&lt;accession-num&gt;26389206&lt;/accession-num&gt;&lt;urls&gt;&lt;/urls&gt;&lt;language&gt;eng&lt;/language&gt;&lt;/record&gt;&lt;/Cite&gt;&lt;/EndNote&gt;</w:instrText>
      </w:r>
      <w:r w:rsidRPr="00E30A33">
        <w:fldChar w:fldCharType="separate"/>
      </w:r>
      <w:r w:rsidR="00F45A27" w:rsidRPr="00E30A33">
        <w:rPr>
          <w:noProof/>
        </w:rPr>
        <w:t>[</w:t>
      </w:r>
      <w:hyperlink w:anchor="_ENREF_2" w:tooltip="Board, 2002-2017 #513" w:history="1">
        <w:r w:rsidR="00DA630B" w:rsidRPr="00E30A33">
          <w:rPr>
            <w:noProof/>
          </w:rPr>
          <w:t>2</w:t>
        </w:r>
      </w:hyperlink>
      <w:r w:rsidR="00F45A27" w:rsidRPr="00E30A33">
        <w:rPr>
          <w:noProof/>
        </w:rPr>
        <w:t>]</w:t>
      </w:r>
      <w:r w:rsidRPr="00E30A33">
        <w:fldChar w:fldCharType="end"/>
      </w:r>
      <w:r w:rsidRPr="00E30A33">
        <w:t xml:space="preserve">, </w:t>
      </w:r>
      <w:r w:rsidR="00F80B8A" w:rsidRPr="00E30A33">
        <w:t>overall incidence of childhood ALL has been slowly increasing</w:t>
      </w:r>
      <w:r w:rsidR="00231779" w:rsidRPr="00E30A33">
        <w:t xml:space="preserve"> </w:t>
      </w:r>
      <w:r w:rsidR="00231779" w:rsidRPr="00E30A33">
        <w:fldChar w:fldCharType="begin">
          <w:fldData xml:space="preserve">PEVuZE5vdGU+PENpdGU+PEF1dGhvcj5MaW5ldDwvQXV0aG9yPjxZZWFyPjIwMTY8L1llYXI+PFJl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4xODYyLTc0PC9wYWdl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</w:fldData>
        </w:fldChar>
      </w:r>
      <w:r w:rsidR="006C5B56" w:rsidRPr="00E30A33">
        <w:instrText xml:space="preserve"> ADDIN EN.CITE </w:instrText>
      </w:r>
      <w:r w:rsidR="006C5B56" w:rsidRPr="00E30A33">
        <w:fldChar w:fldCharType="begin">
          <w:fldData xml:space="preserve">PEVuZE5vdGU+PENpdGU+PEF1dGhvcj5MaW5ldDwvQXV0aG9yPjxZZWFyPjIwMTY8L1llYXI+PFJl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4xODYyLTc0PC9wYWdl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</w:fldData>
        </w:fldChar>
      </w:r>
      <w:r w:rsidR="006C5B56" w:rsidRPr="00E30A33">
        <w:instrText xml:space="preserve"> ADDIN EN.CITE.DATA </w:instrText>
      </w:r>
      <w:r w:rsidR="006C5B56" w:rsidRPr="00E30A33">
        <w:fldChar w:fldCharType="end"/>
      </w:r>
      <w:r w:rsidR="00231779" w:rsidRPr="00E30A33">
        <w:fldChar w:fldCharType="separate"/>
      </w:r>
      <w:r w:rsidR="00231779" w:rsidRPr="00E30A33">
        <w:rPr>
          <w:noProof/>
        </w:rPr>
        <w:t>[</w:t>
      </w:r>
      <w:hyperlink w:anchor="_ENREF_3" w:tooltip="Linet, 2016 #50" w:history="1">
        <w:r w:rsidR="00DA630B" w:rsidRPr="00E30A33">
          <w:rPr>
            <w:noProof/>
          </w:rPr>
          <w:t>3</w:t>
        </w:r>
      </w:hyperlink>
      <w:r w:rsidR="00231779" w:rsidRPr="00E30A33">
        <w:rPr>
          <w:noProof/>
        </w:rPr>
        <w:t>]</w:t>
      </w:r>
      <w:r w:rsidR="00231779" w:rsidRPr="00E30A33">
        <w:fldChar w:fldCharType="end"/>
      </w:r>
      <w:r w:rsidR="00B013D0" w:rsidRPr="00E30A33">
        <w:t>.</w:t>
      </w:r>
      <w:r w:rsidR="00F80B8A" w:rsidRPr="00E30A33">
        <w:t xml:space="preserve"> </w:t>
      </w:r>
      <w:r w:rsidR="00A605A2" w:rsidRPr="00E30A33">
        <w:t>G</w:t>
      </w:r>
      <w:r w:rsidR="00B013D0" w:rsidRPr="00E30A33">
        <w:t xml:space="preserve">enetic aberrations </w:t>
      </w:r>
      <w:r w:rsidR="00A605A2" w:rsidRPr="00E30A33">
        <w:t xml:space="preserve">such as </w:t>
      </w:r>
      <w:r w:rsidR="00B013D0" w:rsidRPr="00E30A33">
        <w:t>chromosomal translocations</w:t>
      </w:r>
      <w:r w:rsidR="00666B59" w:rsidRPr="00E30A33">
        <w:t xml:space="preserve"> and hyperdiploidy</w:t>
      </w:r>
      <w:r w:rsidR="00A605A2" w:rsidRPr="00E30A33">
        <w:t xml:space="preserve"> have been suggested to play a role in </w:t>
      </w:r>
      <w:r w:rsidR="00B013D0" w:rsidRPr="00E30A33">
        <w:t>ALL</w:t>
      </w:r>
      <w:r w:rsidR="00A605A2" w:rsidRPr="00E30A33">
        <w:t xml:space="preserve"> disease</w:t>
      </w:r>
      <w:r w:rsidR="00B013D0" w:rsidRPr="00E30A33">
        <w:t xml:space="preserve"> development</w:t>
      </w:r>
      <w:r w:rsidR="00A170DE" w:rsidRPr="00E30A33">
        <w:t xml:space="preserve">, </w:t>
      </w:r>
      <w:r w:rsidR="00A605A2" w:rsidRPr="00E30A33">
        <w:t>yet these</w:t>
      </w:r>
      <w:r w:rsidR="00B013D0" w:rsidRPr="00E30A33">
        <w:t xml:space="preserve"> events</w:t>
      </w:r>
      <w:r w:rsidR="00A170DE" w:rsidRPr="00E30A33">
        <w:t xml:space="preserve"> alone </w:t>
      </w:r>
      <w:r w:rsidR="00B013D0" w:rsidRPr="00E30A33">
        <w:t>are</w:t>
      </w:r>
      <w:r w:rsidR="00A170DE" w:rsidRPr="00E30A33">
        <w:t xml:space="preserve"> not sufficient for disease manifestation</w:t>
      </w:r>
      <w:r w:rsidR="00B013D0" w:rsidRPr="00E30A33">
        <w:t>.</w:t>
      </w:r>
      <w:r w:rsidR="00A170DE" w:rsidRPr="00E30A33">
        <w:t xml:space="preserve"> </w:t>
      </w:r>
      <w:r w:rsidR="00B013D0" w:rsidRPr="00E30A33">
        <w:t>For example,</w:t>
      </w:r>
      <w:r w:rsidR="00A170DE" w:rsidRPr="00E30A33">
        <w:t xml:space="preserve"> </w:t>
      </w:r>
      <w:r w:rsidR="00860203" w:rsidRPr="00E30A33">
        <w:t xml:space="preserve">a </w:t>
      </w:r>
      <w:r w:rsidR="00B013D0" w:rsidRPr="00E30A33">
        <w:t xml:space="preserve">translocation resulting in </w:t>
      </w:r>
      <w:r w:rsidR="00A170DE" w:rsidRPr="00E30A33">
        <w:t xml:space="preserve">the </w:t>
      </w:r>
      <w:r w:rsidR="00A170DE" w:rsidRPr="00E30A33">
        <w:rPr>
          <w:i/>
        </w:rPr>
        <w:t>TEL-AML1</w:t>
      </w:r>
      <w:r w:rsidR="00A170DE" w:rsidRPr="00E30A33">
        <w:t xml:space="preserve"> fusion g</w:t>
      </w:r>
      <w:r w:rsidR="00B013D0" w:rsidRPr="00E30A33">
        <w:t>ene associated with</w:t>
      </w:r>
      <w:r w:rsidR="007776B4" w:rsidRPr="00E30A33">
        <w:t xml:space="preserve"> B-cell lineage </w:t>
      </w:r>
      <w:r w:rsidR="00B013D0" w:rsidRPr="00E30A33">
        <w:t xml:space="preserve">ALL </w:t>
      </w:r>
      <w:r w:rsidR="007776B4" w:rsidRPr="00E30A33">
        <w:fldChar w:fldCharType="begin">
          <w:fldData xml:space="preserve">PEVuZE5vdGU+PENpdGU+PEF1dGhvcj5BbG08L0F1dGhvcj48WWVhcj4yMDE3PC9ZZWFyPjxSZWNO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</w:fldData>
        </w:fldChar>
      </w:r>
      <w:r w:rsidR="00C46E2C">
        <w:instrText xml:space="preserve"> ADDIN EN.CITE </w:instrText>
      </w:r>
      <w:r w:rsidR="00C46E2C">
        <w:fldChar w:fldCharType="begin">
          <w:fldData xml:space="preserve">PEVuZE5vdGU+PENpdGU+PEF1dGhvcj5BbG08L0F1dGhvcj48WWVhcj4yMDE3PC9ZZWFyPjxSZWNO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</w:fldData>
        </w:fldChar>
      </w:r>
      <w:r w:rsidR="00C46E2C">
        <w:instrText xml:space="preserve"> ADDIN EN.CITE.DATA </w:instrText>
      </w:r>
      <w:r w:rsidR="00C46E2C">
        <w:fldChar w:fldCharType="end"/>
      </w:r>
      <w:r w:rsidR="007776B4" w:rsidRPr="00E30A33">
        <w:fldChar w:fldCharType="separate"/>
      </w:r>
      <w:r w:rsidR="00231779" w:rsidRPr="00E30A33">
        <w:rPr>
          <w:noProof/>
        </w:rPr>
        <w:t>[</w:t>
      </w:r>
      <w:hyperlink w:anchor="_ENREF_4" w:tooltip="Alm, 2017 #548" w:history="1">
        <w:r w:rsidR="00DA630B" w:rsidRPr="00E30A33">
          <w:rPr>
            <w:noProof/>
          </w:rPr>
          <w:t>4</w:t>
        </w:r>
      </w:hyperlink>
      <w:r w:rsidR="00231779" w:rsidRPr="00E30A33">
        <w:rPr>
          <w:noProof/>
        </w:rPr>
        <w:t>]</w:t>
      </w:r>
      <w:r w:rsidR="007776B4" w:rsidRPr="00E30A33">
        <w:fldChar w:fldCharType="end"/>
      </w:r>
      <w:r w:rsidR="00B013D0" w:rsidRPr="00E30A33">
        <w:t xml:space="preserve"> </w:t>
      </w:r>
      <w:r w:rsidR="00860203" w:rsidRPr="00E30A33">
        <w:t>has</w:t>
      </w:r>
      <w:r w:rsidR="00A170DE" w:rsidRPr="00E30A33">
        <w:t xml:space="preserve"> been found</w:t>
      </w:r>
      <w:r w:rsidR="00B013D0" w:rsidRPr="00E30A33">
        <w:t xml:space="preserve"> </w:t>
      </w:r>
      <w:r w:rsidR="008760A7" w:rsidRPr="00E30A33">
        <w:t xml:space="preserve">to be </w:t>
      </w:r>
      <w:r w:rsidR="00B013D0" w:rsidRPr="00E30A33">
        <w:t xml:space="preserve">present </w:t>
      </w:r>
      <w:r w:rsidR="00A170DE" w:rsidRPr="00E30A33">
        <w:t xml:space="preserve">in roughly 1% of newborns at birth </w:t>
      </w:r>
      <w:r w:rsidR="00A170DE" w:rsidRPr="00E30A33">
        <w:fldChar w:fldCharType="begin"/>
      </w:r>
      <w:r w:rsidR="00C46E2C">
        <w:instrText xml:space="preserve"> ADDIN EN.CITE &lt;EndNote&gt;&lt;Cite&gt;&lt;Author&gt;Pui&lt;/Author&gt;&lt;Year&gt;2008&lt;/Year&gt;&lt;RecNum&gt;132&lt;/RecNum&gt;&lt;DisplayText&gt;[5]&lt;/DisplayText&gt;&lt;record&gt;&lt;rec-number&gt;132&lt;/rec-number&gt;&lt;foreign-keys&gt;&lt;key app="EN" db-id="0v9rx5zattxxreezx02vsrzj0z9d0sepv9rx" timestamp="1396964969"&gt;132&lt;/key&gt;&lt;/foreign-keys&gt;&lt;ref-type name="Journal Article"&gt;17&lt;/ref-type&gt;&lt;contributors&gt;&lt;authors&gt;&lt;author&gt;Pui, Ching-Hon&lt;/author&gt;&lt;author&gt;Robison, Leslie L.&lt;/author&gt;&lt;author&gt;Look, A. Thomas&lt;/author&gt;&lt;/authors&gt;&lt;/contributors&gt;&lt;titles&gt;&lt;title&gt;Acute lymphoblastic leukaemia&lt;/title&gt;&lt;secondary-title&gt;The Lancet&lt;/secondary-title&gt;&lt;/titles&gt;&lt;periodical&gt;&lt;full-title&gt;The Lancet&lt;/full-title&gt;&lt;/periodical&gt;&lt;pages&gt;1030-1043&lt;/pages&gt;&lt;volume&gt;371&lt;/volume&gt;&lt;number&gt;9617&lt;/number&gt;&lt;dates&gt;&lt;year&gt;2008&lt;/year&gt;&lt;pub-dates&gt;&lt;date&gt;//&lt;/date&gt;&lt;/pub-dates&gt;&lt;/dates&gt;&lt;isbn&gt;0140-6736&lt;/isbn&gt;&lt;urls&gt;&lt;related-urls&gt;&lt;url&gt;http://www.sciencedirect.com/science/article/pii/S0140673608604572&lt;/url&gt;&lt;/related-urls&gt;&lt;/urls&gt;&lt;electronic-resource-num&gt;http://dx.doi.org/10.1016/S0140-6736(08)60457-2&lt;/electronic-resource-num&gt;&lt;access-date&gt;2008/3/28/&lt;/access-date&gt;&lt;/record&gt;&lt;/Cite&gt;&lt;/EndNote&gt;</w:instrText>
      </w:r>
      <w:r w:rsidR="00A170DE" w:rsidRPr="00E30A33">
        <w:fldChar w:fldCharType="separate"/>
      </w:r>
      <w:r w:rsidR="00231779" w:rsidRPr="00E30A33">
        <w:rPr>
          <w:noProof/>
        </w:rPr>
        <w:t>[</w:t>
      </w:r>
      <w:hyperlink w:anchor="_ENREF_5" w:tooltip="Pui, 2008 #132" w:history="1">
        <w:r w:rsidR="00DA630B" w:rsidRPr="00E30A33">
          <w:rPr>
            <w:noProof/>
          </w:rPr>
          <w:t>5</w:t>
        </w:r>
      </w:hyperlink>
      <w:r w:rsidR="00231779" w:rsidRPr="00E30A33">
        <w:rPr>
          <w:noProof/>
        </w:rPr>
        <w:t>]</w:t>
      </w:r>
      <w:r w:rsidR="00A170DE" w:rsidRPr="00E30A33">
        <w:fldChar w:fldCharType="end"/>
      </w:r>
      <w:r w:rsidR="00A170DE" w:rsidRPr="00E30A33">
        <w:t xml:space="preserve">, which </w:t>
      </w:r>
      <w:r w:rsidR="003F7197" w:rsidRPr="00E30A33">
        <w:t>is</w:t>
      </w:r>
      <w:r w:rsidR="00666B59" w:rsidRPr="00E30A33">
        <w:t xml:space="preserve"> approximately 100-fold</w:t>
      </w:r>
      <w:r w:rsidR="00A170DE" w:rsidRPr="00E30A33">
        <w:t xml:space="preserve"> higher</w:t>
      </w:r>
      <w:r w:rsidR="00B013D0" w:rsidRPr="00E30A33">
        <w:t xml:space="preserve"> incidence rate</w:t>
      </w:r>
      <w:r w:rsidR="00A170DE" w:rsidRPr="00E30A33">
        <w:t xml:space="preserve"> than th</w:t>
      </w:r>
      <w:r w:rsidR="00B013D0" w:rsidRPr="00E30A33">
        <w:t>at of childhood</w:t>
      </w:r>
      <w:r w:rsidR="007776B4" w:rsidRPr="00E30A33">
        <w:t xml:space="preserve"> B-cell lineage </w:t>
      </w:r>
      <w:r w:rsidR="00A170DE" w:rsidRPr="00E30A33">
        <w:t>ALL.</w:t>
      </w:r>
      <w:r w:rsidR="005F3FB3" w:rsidRPr="00E30A33">
        <w:t xml:space="preserve"> </w:t>
      </w:r>
      <w:r w:rsidR="00F347A2" w:rsidRPr="00E30A33">
        <w:t>The peak incidence of childhood ALL</w:t>
      </w:r>
      <w:r w:rsidR="00666B59" w:rsidRPr="00E30A33">
        <w:t xml:space="preserve">, </w:t>
      </w:r>
      <w:r w:rsidR="00F347A2" w:rsidRPr="00E30A33">
        <w:t xml:space="preserve">between 2-5 years of age, suggests that </w:t>
      </w:r>
      <w:r w:rsidR="00F347A2" w:rsidRPr="00E30A33">
        <w:rPr>
          <w:i/>
        </w:rPr>
        <w:t>in utero</w:t>
      </w:r>
      <w:r w:rsidR="00F347A2" w:rsidRPr="00E30A33">
        <w:t xml:space="preserve"> and early life events, including environmental factors, may contribute to disease risk. </w:t>
      </w:r>
      <w:r w:rsidR="008E4758" w:rsidRPr="00E30A33">
        <w:t>Blood chimerism in twins, occurring via</w:t>
      </w:r>
      <w:r w:rsidR="00FF0FD1" w:rsidRPr="00E30A33">
        <w:t xml:space="preserve"> the</w:t>
      </w:r>
      <w:r w:rsidR="008E4758" w:rsidRPr="00E30A33">
        <w:t xml:space="preserve"> </w:t>
      </w:r>
      <w:r w:rsidR="00FF0FD1" w:rsidRPr="00E30A33">
        <w:t>transfer of hematopoietic stem cells between the foetuses</w:t>
      </w:r>
      <w:r w:rsidR="00C164E9" w:rsidRPr="00E30A33">
        <w:t>,</w:t>
      </w:r>
      <w:r w:rsidR="00FF0FD1" w:rsidRPr="00E30A33">
        <w:t xml:space="preserve"> results in</w:t>
      </w:r>
      <w:r w:rsidR="008E4758" w:rsidRPr="00E30A33">
        <w:t xml:space="preserve"> c</w:t>
      </w:r>
      <w:r w:rsidR="00FA60D7" w:rsidRPr="00E30A33">
        <w:t>oncordant twin cases of leukaemia</w:t>
      </w:r>
      <w:r w:rsidR="00BE3FEE" w:rsidRPr="00E30A33">
        <w:t xml:space="preserve"> </w:t>
      </w:r>
      <w:r w:rsidR="00BE3FEE" w:rsidRPr="00E30A33">
        <w:fldChar w:fldCharType="begin"/>
      </w:r>
      <w:r w:rsidR="006C5B56" w:rsidRPr="00E30A33">
        <w:instrText xml:space="preserve"> ADDIN EN.CITE &lt;EndNote&gt;&lt;Cite&gt;&lt;Author&gt;Greaves&lt;/Author&gt;&lt;Year&gt;2003&lt;/Year&gt;&lt;RecNum&gt;53&lt;/RecNum&gt;&lt;DisplayText&gt;[6]&lt;/DisplayText&gt;&lt;record&gt;&lt;rec-number&gt;53&lt;/rec-number&gt;&lt;foreign-keys&gt;&lt;key app="EN" db-id="zx50zxptlwt9f5ee9r8xfx5me0rs0srft2t9" timestamp="1531301645"&gt;53&lt;/key&gt;&lt;/foreign-keys&gt;&lt;ref-type name="Journal Article"&gt;17&lt;/ref-type&gt;&lt;contributors&gt;&lt;authors&gt;&lt;author&gt;Greaves, M. F.&lt;/author&gt;&lt;author&gt;Wiemels, J.&lt;/author&gt;&lt;/authors&gt;&lt;/contributors&gt;&lt;auth-address&gt;LRF Centre for Cell and Molecular Biology, Institute of Cancer Research, Chester Beatty Laboratories, 237 Fulham Road, London SW3 6JB, UK. mel.greaves@icr.ac.uk&lt;/auth-address&gt;&lt;titles&gt;&lt;title&gt;Origins of chromosome translocations in childhood leukaemi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39-49&lt;/pages&gt;&lt;volume&gt;3&lt;/volume&gt;&lt;number&gt;9&lt;/number&gt;&lt;edition&gt;2003/09/03&lt;/edition&gt;&lt;keywords&gt;&lt;keyword&gt;Child&lt;/keyword&gt;&lt;keyword&gt;Fetal Diseases/embryology&lt;/keyword&gt;&lt;keyword&gt;Hematopoiesis/*genetics&lt;/keyword&gt;&lt;keyword&gt;Humans&lt;/keyword&gt;&lt;keyword&gt;Leukemia/etiology/*genetics/physiopathology&lt;/keyword&gt;&lt;keyword&gt;Translocation, Genetic/*genetics&lt;/keyword&gt;&lt;/keywords&gt;&lt;dates&gt;&lt;year&gt;2003&lt;/year&gt;&lt;pub-dates&gt;&lt;date&gt;Sep&lt;/date&gt;&lt;/pub-dates&gt;&lt;/dates&gt;&lt;isbn&gt;1474-175X (Print)&amp;#xD;1474-175x&lt;/isbn&gt;&lt;accession-num&gt;12951583&lt;/accession-num&gt;&lt;urls&gt;&lt;/urls&gt;&lt;electronic-resource-num&gt;10.1038/nrc1164&lt;/electronic-resource-num&gt;&lt;remote-database-provider&gt;NLM&lt;/remote-database-provider&gt;&lt;language&gt;eng&lt;/language&gt;&lt;/record&gt;&lt;/Cite&gt;&lt;/EndNote&gt;</w:instrText>
      </w:r>
      <w:r w:rsidR="00BE3FEE" w:rsidRPr="00E30A33">
        <w:fldChar w:fldCharType="separate"/>
      </w:r>
      <w:r w:rsidR="00231779" w:rsidRPr="00E30A33">
        <w:rPr>
          <w:noProof/>
        </w:rPr>
        <w:t>[</w:t>
      </w:r>
      <w:hyperlink w:anchor="_ENREF_6" w:tooltip="Greaves, 2003 #53" w:history="1">
        <w:r w:rsidR="00DA630B" w:rsidRPr="00E30A33">
          <w:rPr>
            <w:noProof/>
          </w:rPr>
          <w:t>6</w:t>
        </w:r>
      </w:hyperlink>
      <w:r w:rsidR="00231779" w:rsidRPr="00E30A33">
        <w:rPr>
          <w:noProof/>
        </w:rPr>
        <w:t>]</w:t>
      </w:r>
      <w:r w:rsidR="00BE3FEE" w:rsidRPr="00E30A33">
        <w:fldChar w:fldCharType="end"/>
      </w:r>
      <w:r w:rsidR="00FF0FD1" w:rsidRPr="00E30A33">
        <w:t xml:space="preserve">; these have been identified as having </w:t>
      </w:r>
      <w:r w:rsidR="00FA60D7" w:rsidRPr="00E30A33">
        <w:t xml:space="preserve">the same fusion-gene sequence or </w:t>
      </w:r>
      <w:r w:rsidR="00FA60D7" w:rsidRPr="00E30A33">
        <w:rPr>
          <w:i/>
        </w:rPr>
        <w:t>IGH/TCR</w:t>
      </w:r>
      <w:r w:rsidR="00FA60D7" w:rsidRPr="00E30A33">
        <w:t xml:space="preserve"> sequences</w:t>
      </w:r>
      <w:r w:rsidR="00FF0FD1" w:rsidRPr="00E30A33">
        <w:t>, supporting</w:t>
      </w:r>
      <w:r w:rsidR="00FA60D7" w:rsidRPr="00E30A33">
        <w:t xml:space="preserve"> the notion of ALL originating </w:t>
      </w:r>
      <w:r w:rsidR="00FA60D7" w:rsidRPr="00E30A33">
        <w:rPr>
          <w:i/>
        </w:rPr>
        <w:t>in utero</w:t>
      </w:r>
      <w:r w:rsidR="00FF0FD1" w:rsidRPr="00E30A33">
        <w:t>.</w:t>
      </w:r>
      <w:r w:rsidR="00FA60D7" w:rsidRPr="00E30A33">
        <w:t xml:space="preserve"> </w:t>
      </w:r>
      <w:r w:rsidR="00717FE0" w:rsidRPr="00E30A33">
        <w:t xml:space="preserve">Concordance in identical twins is estimated to be 10%, yet 70% of these </w:t>
      </w:r>
      <w:r w:rsidR="00717FE0" w:rsidRPr="00E30A33">
        <w:lastRenderedPageBreak/>
        <w:t xml:space="preserve">share the same placenta, suggesting secondary events are required, and have a major impact on the likelihood of leukaemia development </w:t>
      </w:r>
      <w:r w:rsidR="00717FE0" w:rsidRPr="00E30A33">
        <w:fldChar w:fldCharType="begin"/>
      </w:r>
      <w:r w:rsidR="00C46E2C">
        <w:instrText xml:space="preserve"> ADDIN EN.CITE &lt;EndNote&gt;&lt;Cite&gt;&lt;Author&gt;Greaves&lt;/Author&gt;&lt;Year&gt;2003&lt;/Year&gt;&lt;RecNum&gt;561&lt;/RecNum&gt;&lt;DisplayText&gt;[7]&lt;/DisplayText&gt;&lt;record&gt;&lt;rec-number&gt;561&lt;/rec-number&gt;&lt;foreign-keys&gt;&lt;key app="EN" db-id="0v9rx5zattxxreezx02vsrzj0z9d0sepv9rx" timestamp="1510842756"&gt;561&lt;/key&gt;&lt;/foreign-keys&gt;&lt;ref-type name="Journal Article"&gt;17&lt;/ref-type&gt;&lt;contributors&gt;&lt;authors&gt;&lt;author&gt;Greaves, M. F.&lt;/author&gt;&lt;author&gt;Maia, A. T.&lt;/author&gt;&lt;author&gt;Wiemels, J. L.&lt;/author&gt;&lt;author&gt;Ford, A. M.&lt;/author&gt;&lt;/authors&gt;&lt;/contributors&gt;&lt;auth-address&gt;Leukemia Research Fund Centre, Institute of Cancer Research, Chester Beatty Laboratories, 237 Fulham Rd, London SW3 6JB, United Kingdom. m.greaves@icr.ac.uk&lt;/auth-address&gt;&lt;titles&gt;&lt;title&gt;Leukemia in twins: lessons in natural history&lt;/title&gt;&lt;secondary-title&gt;Blood&lt;/secondary-title&gt;&lt;alt-title&gt;Blood&lt;/alt-title&gt;&lt;/titles&gt;&lt;periodical&gt;&lt;full-title&gt;Blood&lt;/full-title&gt;&lt;/periodical&gt;&lt;alt-periodical&gt;&lt;full-title&gt;Blood&lt;/full-title&gt;&lt;/alt-periodical&gt;&lt;pages&gt;2321-33&lt;/pages&gt;&lt;volume&gt;102&lt;/volume&gt;&lt;number&gt;7&lt;/number&gt;&lt;edition&gt;2003/06/07&lt;/edition&gt;&lt;keywords&gt;&lt;keyword&gt;Humans&lt;/keyword&gt;&lt;keyword&gt;Leukemia/*etiology/*genetics/physiopathology&lt;/keyword&gt;&lt;keyword&gt;*Twins, Monozygotic&lt;/keyword&gt;&lt;/keywords&gt;&lt;dates&gt;&lt;year&gt;2003&lt;/year&gt;&lt;pub-dates&gt;&lt;date&gt;Oct 01&lt;/date&gt;&lt;/pub-dates&gt;&lt;/dates&gt;&lt;isbn&gt;0006-4971 (Print)&amp;#xD;0006-4971&lt;/isbn&gt;&lt;accession-num&gt;12791663&lt;/accession-num&gt;&lt;urls&gt;&lt;/urls&gt;&lt;electronic-resource-num&gt;10.1182/blood-2002-12-3817&lt;/electronic-resource-num&gt;&lt;remote-database-provider&gt;NLM&lt;/remote-database-provider&gt;&lt;language&gt;eng&lt;/language&gt;&lt;/record&gt;&lt;/Cite&gt;&lt;/EndNote&gt;</w:instrText>
      </w:r>
      <w:r w:rsidR="00717FE0" w:rsidRPr="00E30A33">
        <w:fldChar w:fldCharType="separate"/>
      </w:r>
      <w:r w:rsidR="00231779" w:rsidRPr="00E30A33">
        <w:rPr>
          <w:noProof/>
        </w:rPr>
        <w:t>[</w:t>
      </w:r>
      <w:hyperlink w:anchor="_ENREF_7" w:tooltip="Greaves, 2003 #561" w:history="1">
        <w:r w:rsidR="00DA630B" w:rsidRPr="00E30A33">
          <w:rPr>
            <w:noProof/>
          </w:rPr>
          <w:t>7</w:t>
        </w:r>
      </w:hyperlink>
      <w:r w:rsidR="00231779" w:rsidRPr="00E30A33">
        <w:rPr>
          <w:noProof/>
        </w:rPr>
        <w:t>]</w:t>
      </w:r>
      <w:r w:rsidR="00717FE0" w:rsidRPr="00E30A33">
        <w:fldChar w:fldCharType="end"/>
      </w:r>
      <w:r w:rsidR="00717FE0" w:rsidRPr="00E30A33">
        <w:t xml:space="preserve">. </w:t>
      </w:r>
      <w:r w:rsidR="00F347A2" w:rsidRPr="00E30A33">
        <w:t>Furthermore</w:t>
      </w:r>
      <w:r w:rsidR="00F52E11" w:rsidRPr="00E30A33">
        <w:t>,</w:t>
      </w:r>
      <w:r w:rsidR="00FA60D7" w:rsidRPr="00E30A33">
        <w:t xml:space="preserve"> </w:t>
      </w:r>
      <w:r w:rsidR="00F347A2" w:rsidRPr="00E30A33">
        <w:t>a recent study observed spatial clustering of ALL cases</w:t>
      </w:r>
      <w:r w:rsidR="00666B59" w:rsidRPr="00E30A33">
        <w:t>,</w:t>
      </w:r>
      <w:r w:rsidR="00F347A2" w:rsidRPr="00E30A33">
        <w:t xml:space="preserve"> using addresses of mothers during pregnancy, suggesting </w:t>
      </w:r>
      <w:r w:rsidR="008E5445" w:rsidRPr="00E30A33">
        <w:t xml:space="preserve">that </w:t>
      </w:r>
      <w:r w:rsidR="00F347A2" w:rsidRPr="00E30A33">
        <w:t xml:space="preserve">environmental factors may play a role in disease development </w:t>
      </w:r>
      <w:r w:rsidR="00F347A2" w:rsidRPr="00E30A33">
        <w:fldChar w:fldCharType="begin">
          <w:fldData xml:space="preserve">PEVuZE5vdGU+PENpdGU+PEF1dGhvcj5DYXJjZWxlcy1BbHZhcmV6PC9BdXRob3I+PFllYXI+MjAx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</w:fldData>
        </w:fldChar>
      </w:r>
      <w:r w:rsidR="006C5B56" w:rsidRPr="00E30A33">
        <w:instrText xml:space="preserve"> ADDIN EN.CITE </w:instrText>
      </w:r>
      <w:r w:rsidR="006C5B56" w:rsidRPr="00E30A33">
        <w:fldChar w:fldCharType="begin">
          <w:fldData xml:space="preserve">PEVuZE5vdGU+PENpdGU+PEF1dGhvcj5DYXJjZWxlcy1BbHZhcmV6PC9BdXRob3I+PFllYXI+MjAx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</w:fldData>
        </w:fldChar>
      </w:r>
      <w:r w:rsidR="006C5B56" w:rsidRPr="00E30A33">
        <w:instrText xml:space="preserve"> ADDIN EN.CITE.DATA </w:instrText>
      </w:r>
      <w:r w:rsidR="006C5B56" w:rsidRPr="00E30A33">
        <w:fldChar w:fldCharType="end"/>
      </w:r>
      <w:r w:rsidR="00F347A2" w:rsidRPr="00E30A33">
        <w:fldChar w:fldCharType="separate"/>
      </w:r>
      <w:r w:rsidR="00231779" w:rsidRPr="00E30A33">
        <w:rPr>
          <w:noProof/>
        </w:rPr>
        <w:t>[</w:t>
      </w:r>
      <w:hyperlink w:anchor="_ENREF_8" w:tooltip="Carceles-Alvarez, 2017 #14" w:history="1">
        <w:r w:rsidR="00DA630B" w:rsidRPr="00E30A33">
          <w:rPr>
            <w:noProof/>
          </w:rPr>
          <w:t>8</w:t>
        </w:r>
      </w:hyperlink>
      <w:r w:rsidR="00231779" w:rsidRPr="00E30A33">
        <w:rPr>
          <w:noProof/>
        </w:rPr>
        <w:t>]</w:t>
      </w:r>
      <w:r w:rsidR="00F347A2" w:rsidRPr="00E30A33">
        <w:fldChar w:fldCharType="end"/>
      </w:r>
      <w:r w:rsidR="00F347A2" w:rsidRPr="00E30A33">
        <w:t>.</w:t>
      </w:r>
      <w:r w:rsidR="00F347A2" w:rsidRPr="00E30A33">
        <w:rPr>
          <w:rFonts w:eastAsiaTheme="minorEastAsia"/>
          <w:lang w:eastAsia="zh-CN"/>
        </w:rPr>
        <w:t xml:space="preserve"> </w:t>
      </w:r>
      <w:r w:rsidR="00504649">
        <w:rPr>
          <w:rFonts w:eastAsiaTheme="minorEastAsia"/>
          <w:lang w:eastAsia="zh-CN"/>
        </w:rPr>
        <w:t>Various</w:t>
      </w:r>
      <w:r w:rsidR="00D2164A" w:rsidRPr="00E30A33">
        <w:rPr>
          <w:rFonts w:eastAsiaTheme="minorEastAsia"/>
          <w:lang w:eastAsia="zh-CN"/>
        </w:rPr>
        <w:t xml:space="preserve"> </w:t>
      </w:r>
      <w:r w:rsidR="00D2164A" w:rsidRPr="00E30A33">
        <w:rPr>
          <w:i/>
        </w:rPr>
        <w:t>in utero</w:t>
      </w:r>
      <w:r w:rsidR="00D2164A" w:rsidRPr="00E30A33">
        <w:t xml:space="preserve"> and early childhood exposures</w:t>
      </w:r>
      <w:r w:rsidR="00D2164A" w:rsidRPr="00E30A33">
        <w:rPr>
          <w:rFonts w:eastAsiaTheme="minorEastAsia"/>
          <w:lang w:eastAsia="zh-CN"/>
        </w:rPr>
        <w:t xml:space="preserve"> have been i</w:t>
      </w:r>
      <w:r w:rsidR="00504649">
        <w:rPr>
          <w:rFonts w:eastAsiaTheme="minorEastAsia"/>
          <w:lang w:eastAsia="zh-CN"/>
        </w:rPr>
        <w:t>nvestigated</w:t>
      </w:r>
      <w:r w:rsidR="00D2164A" w:rsidRPr="00E30A33">
        <w:rPr>
          <w:rFonts w:eastAsiaTheme="minorEastAsia"/>
          <w:lang w:eastAsia="zh-CN"/>
        </w:rPr>
        <w:t xml:space="preserve"> in the aetiology of childhood ALL </w:t>
      </w:r>
      <w:r w:rsidR="00D2164A" w:rsidRPr="00E30A33">
        <w:rPr>
          <w:rFonts w:eastAsiaTheme="minorEastAsia"/>
          <w:lang w:eastAsia="zh-CN"/>
        </w:rPr>
        <w:fldChar w:fldCharType="begin">
          <w:fldData xml:space="preserve">PEVuZE5vdGU+PENpdGU+PEF1dGhvcj5XaWVtZWxzPC9BdXRob3I+PFllYXI+MjAxMjwvWWVhcj48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</w:fldData>
        </w:fldChar>
      </w:r>
      <w:r w:rsidR="00C46E2C">
        <w:rPr>
          <w:rFonts w:eastAsiaTheme="minorEastAsia"/>
          <w:lang w:eastAsia="zh-CN"/>
        </w:rPr>
        <w:instrText xml:space="preserve"> ADDIN EN.CITE </w:instrText>
      </w:r>
      <w:r w:rsidR="00C46E2C">
        <w:rPr>
          <w:rFonts w:eastAsiaTheme="minorEastAsia"/>
          <w:lang w:eastAsia="zh-CN"/>
        </w:rPr>
        <w:fldChar w:fldCharType="begin">
          <w:fldData xml:space="preserve">PEVuZE5vdGU+PENpdGU+PEF1dGhvcj5XaWVtZWxzPC9BdXRob3I+PFllYXI+MjAxMjwvWWVhcj48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</w:fldData>
        </w:fldChar>
      </w:r>
      <w:r w:rsidR="00C46E2C">
        <w:rPr>
          <w:rFonts w:eastAsiaTheme="minorEastAsia"/>
          <w:lang w:eastAsia="zh-CN"/>
        </w:rPr>
        <w:instrText xml:space="preserve"> ADDIN EN.CITE.DATA </w:instrText>
      </w:r>
      <w:r w:rsidR="00C46E2C">
        <w:rPr>
          <w:rFonts w:eastAsiaTheme="minorEastAsia"/>
          <w:lang w:eastAsia="zh-CN"/>
        </w:rPr>
      </w:r>
      <w:r w:rsidR="00C46E2C">
        <w:rPr>
          <w:rFonts w:eastAsiaTheme="minorEastAsia"/>
          <w:lang w:eastAsia="zh-CN"/>
        </w:rPr>
        <w:fldChar w:fldCharType="end"/>
      </w:r>
      <w:r w:rsidR="00D2164A" w:rsidRPr="00E30A33">
        <w:rPr>
          <w:rFonts w:eastAsiaTheme="minorEastAsia"/>
          <w:lang w:eastAsia="zh-CN"/>
        </w:rPr>
      </w:r>
      <w:r w:rsidR="00D2164A" w:rsidRPr="00E30A33">
        <w:rPr>
          <w:rFonts w:eastAsiaTheme="minorEastAsia"/>
          <w:lang w:eastAsia="zh-CN"/>
        </w:rPr>
        <w:fldChar w:fldCharType="separate"/>
      </w:r>
      <w:r w:rsidR="00231779" w:rsidRPr="00E30A33">
        <w:rPr>
          <w:rFonts w:eastAsiaTheme="minorEastAsia"/>
          <w:noProof/>
          <w:lang w:eastAsia="zh-CN"/>
        </w:rPr>
        <w:t>[</w:t>
      </w:r>
      <w:hyperlink w:anchor="_ENREF_9" w:tooltip="Wiemels, 2012 #3" w:history="1">
        <w:r w:rsidR="00DA630B" w:rsidRPr="00E30A33">
          <w:rPr>
            <w:rFonts w:eastAsiaTheme="minorEastAsia"/>
            <w:noProof/>
            <w:lang w:eastAsia="zh-CN"/>
          </w:rPr>
          <w:t>9</w:t>
        </w:r>
      </w:hyperlink>
      <w:r w:rsidR="00231779" w:rsidRPr="00E30A33">
        <w:rPr>
          <w:rFonts w:eastAsiaTheme="minorEastAsia"/>
          <w:noProof/>
          <w:lang w:eastAsia="zh-CN"/>
        </w:rPr>
        <w:t xml:space="preserve">, </w:t>
      </w:r>
      <w:hyperlink w:anchor="_ENREF_10" w:tooltip="Whitehead, 2016 #436" w:history="1">
        <w:r w:rsidR="00DA630B" w:rsidRPr="00E30A33">
          <w:rPr>
            <w:rFonts w:eastAsiaTheme="minorEastAsia"/>
            <w:noProof/>
            <w:lang w:eastAsia="zh-CN"/>
          </w:rPr>
          <w:t>10</w:t>
        </w:r>
      </w:hyperlink>
      <w:r w:rsidR="00231779" w:rsidRPr="00E30A33">
        <w:rPr>
          <w:rFonts w:eastAsiaTheme="minorEastAsia"/>
          <w:noProof/>
          <w:lang w:eastAsia="zh-CN"/>
        </w:rPr>
        <w:t>]</w:t>
      </w:r>
      <w:r w:rsidR="00D2164A" w:rsidRPr="00E30A33">
        <w:rPr>
          <w:rFonts w:eastAsiaTheme="minorEastAsia"/>
          <w:lang w:eastAsia="zh-CN"/>
        </w:rPr>
        <w:fldChar w:fldCharType="end"/>
      </w:r>
      <w:r w:rsidR="00D2164A" w:rsidRPr="00E30A33">
        <w:rPr>
          <w:rFonts w:eastAsiaTheme="minorEastAsia"/>
          <w:lang w:eastAsia="zh-CN"/>
        </w:rPr>
        <w:t xml:space="preserve">. </w:t>
      </w:r>
      <w:r w:rsidR="00621A9A" w:rsidRPr="00E30A33">
        <w:t>These include</w:t>
      </w:r>
      <w:r w:rsidR="00D2164A" w:rsidRPr="00E30A33">
        <w:t xml:space="preserve"> breast feeding</w:t>
      </w:r>
      <w:r w:rsidR="00DC16C1" w:rsidRPr="00E30A33">
        <w:t xml:space="preserve"> </w:t>
      </w:r>
      <w:r w:rsidR="00DC16C1" w:rsidRPr="00E30A33">
        <w:fldChar w:fldCharType="begin">
          <w:fldData xml:space="preserve">PEVuZE5vdGU+PENpdGU+PEF1dGhvcj5SdWRhbnQ8L0F1dGhvcj48WWVhcj4yMDE1PC9ZZWFyPjxS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TQ5LTYyPC9wYWdlcz48dm9sdW1lPjE4MTwvdm9sdW1lPjxudW1iZXI+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</w:fldData>
        </w:fldChar>
      </w:r>
      <w:r w:rsidR="006C5B56" w:rsidRPr="00E30A33">
        <w:instrText xml:space="preserve"> ADDIN EN.CITE </w:instrText>
      </w:r>
      <w:r w:rsidR="006C5B56" w:rsidRPr="00E30A33">
        <w:fldChar w:fldCharType="begin">
          <w:fldData xml:space="preserve">PEVuZE5vdGU+PENpdGU+PEF1dGhvcj5SdWRhbnQ8L0F1dGhvcj48WWVhcj4yMDE1PC9ZZWFyPjxS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TQ5LTYyPC9wYWdlcz48dm9sdW1lPjE4MTwvdm9sdW1lPjxudW1iZXI+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</w:fldData>
        </w:fldChar>
      </w:r>
      <w:r w:rsidR="006C5B56" w:rsidRPr="00E30A33">
        <w:instrText xml:space="preserve"> ADDIN EN.CITE.DATA </w:instrText>
      </w:r>
      <w:r w:rsidR="006C5B56" w:rsidRPr="00E30A33">
        <w:fldChar w:fldCharType="end"/>
      </w:r>
      <w:r w:rsidR="00DC16C1" w:rsidRPr="00E30A33">
        <w:fldChar w:fldCharType="separate"/>
      </w:r>
      <w:r w:rsidR="00DC16C1" w:rsidRPr="00E30A33">
        <w:rPr>
          <w:noProof/>
        </w:rPr>
        <w:t>[</w:t>
      </w:r>
      <w:hyperlink w:anchor="_ENREF_11" w:tooltip="Rudant, 2015 #234" w:history="1">
        <w:r w:rsidR="00DA630B" w:rsidRPr="00E30A33">
          <w:rPr>
            <w:noProof/>
          </w:rPr>
          <w:t>11</w:t>
        </w:r>
      </w:hyperlink>
      <w:r w:rsidR="00DC16C1" w:rsidRPr="00E30A33">
        <w:rPr>
          <w:noProof/>
        </w:rPr>
        <w:t>]</w:t>
      </w:r>
      <w:r w:rsidR="00DC16C1" w:rsidRPr="00E30A33">
        <w:fldChar w:fldCharType="end"/>
      </w:r>
      <w:r w:rsidR="00D2164A" w:rsidRPr="00E30A33">
        <w:t>, infection history</w:t>
      </w:r>
      <w:r w:rsidR="006A35EE" w:rsidRPr="00E30A33">
        <w:t xml:space="preserve"> </w:t>
      </w:r>
      <w:r w:rsidR="00DC16C1" w:rsidRPr="00E30A33">
        <w:fldChar w:fldCharType="begin">
          <w:fldData xml:space="preserve">PEVuZE5vdGU+PENpdGU+PEF1dGhvcj5BanJvdWNoZTwvQXV0aG9yPjxZZWFyPjIwMTU8L1llYXI+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MTctMjY8L3BhZ2VzPjx2b2x1bWU+MTEyPC92b2x1bWU+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</w:fldData>
        </w:fldChar>
      </w:r>
      <w:r w:rsidR="00C46E2C">
        <w:instrText xml:space="preserve"> ADDIN EN.CITE </w:instrText>
      </w:r>
      <w:r w:rsidR="00C46E2C">
        <w:fldChar w:fldCharType="begin">
          <w:fldData xml:space="preserve">PEVuZE5vdGU+PENpdGU+PEF1dGhvcj5BanJvdWNoZTwvQXV0aG9yPjxZZWFyPjIwMTU8L1llYXI+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MTctMjY8L3BhZ2VzPjx2b2x1bWU+MTEyPC92b2x1bWU+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</w:fldData>
        </w:fldChar>
      </w:r>
      <w:r w:rsidR="00C46E2C">
        <w:instrText xml:space="preserve"> ADDIN EN.CITE.DATA </w:instrText>
      </w:r>
      <w:r w:rsidR="00C46E2C">
        <w:fldChar w:fldCharType="end"/>
      </w:r>
      <w:r w:rsidR="00DC16C1" w:rsidRPr="00E30A33">
        <w:fldChar w:fldCharType="separate"/>
      </w:r>
      <w:r w:rsidR="00DC16C1" w:rsidRPr="00E30A33">
        <w:rPr>
          <w:noProof/>
        </w:rPr>
        <w:t>[</w:t>
      </w:r>
      <w:hyperlink w:anchor="_ENREF_12" w:tooltip="Ajrouche, 2015 #235" w:history="1">
        <w:r w:rsidR="00DA630B" w:rsidRPr="00E30A33">
          <w:rPr>
            <w:noProof/>
          </w:rPr>
          <w:t>12</w:t>
        </w:r>
      </w:hyperlink>
      <w:r w:rsidR="00DC16C1" w:rsidRPr="00E30A33">
        <w:rPr>
          <w:noProof/>
        </w:rPr>
        <w:t>]</w:t>
      </w:r>
      <w:r w:rsidR="00DC16C1" w:rsidRPr="00E30A33">
        <w:fldChar w:fldCharType="end"/>
      </w:r>
      <w:r w:rsidR="00860203" w:rsidRPr="00E30A33">
        <w:t>, childcare/</w:t>
      </w:r>
      <w:r w:rsidR="00D2164A" w:rsidRPr="00E30A33">
        <w:t>day care attendance</w:t>
      </w:r>
      <w:r w:rsidR="00DC16C1" w:rsidRPr="00E30A33">
        <w:t xml:space="preserve"> </w:t>
      </w:r>
      <w:r w:rsidR="00DC16C1" w:rsidRPr="00E30A33">
        <w:fldChar w:fldCharType="begin">
          <w:fldData xml:space="preserve">PEVuZE5vdGU+PENpdGU+PEF1dGhvcj5SdWRhbnQ8L0F1dGhvcj48WWVhcj4yMDE1PC9ZZWFyPjxS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U0OS02MjwvcGFnZXM+PHZvbHVtZT4xODE8L3ZvbHVtZT48bnVt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AxNy0yNjwvcGFnZXM+PHZvbHVtZT4xMTI8L3ZvbHVtZT48bnVtYmVyPjY8L251bWJlcj48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==
</w:fldData>
        </w:fldChar>
      </w:r>
      <w:r w:rsidR="00C46E2C">
        <w:instrText xml:space="preserve"> ADDIN EN.CITE </w:instrText>
      </w:r>
      <w:r w:rsidR="00C46E2C">
        <w:fldChar w:fldCharType="begin">
          <w:fldData xml:space="preserve">PEVuZE5vdGU+PENpdGU+PEF1dGhvcj5SdWRhbnQ8L0F1dGhvcj48WWVhcj4yMDE1PC9ZZWFyPjxS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U0OS02MjwvcGFnZXM+PHZvbHVtZT4xODE8L3ZvbHVtZT48bnVt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AxNy0yNjwvcGFnZXM+PHZvbHVtZT4xMTI8L3ZvbHVtZT48bnVtYmVyPjY8L251bWJlcj48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==
</w:fldData>
        </w:fldChar>
      </w:r>
      <w:r w:rsidR="00C46E2C">
        <w:instrText xml:space="preserve"> ADDIN EN.CITE.DATA </w:instrText>
      </w:r>
      <w:r w:rsidR="00C46E2C">
        <w:fldChar w:fldCharType="end"/>
      </w:r>
      <w:r w:rsidR="00DC16C1" w:rsidRPr="00E30A33">
        <w:fldChar w:fldCharType="separate"/>
      </w:r>
      <w:r w:rsidR="00DC16C1" w:rsidRPr="00E30A33">
        <w:rPr>
          <w:noProof/>
        </w:rPr>
        <w:t>[</w:t>
      </w:r>
      <w:hyperlink w:anchor="_ENREF_11" w:tooltip="Rudant, 2015 #234" w:history="1">
        <w:r w:rsidR="00DA630B" w:rsidRPr="00E30A33">
          <w:rPr>
            <w:noProof/>
          </w:rPr>
          <w:t>11</w:t>
        </w:r>
      </w:hyperlink>
      <w:r w:rsidR="00DC16C1" w:rsidRPr="00E30A33">
        <w:rPr>
          <w:noProof/>
        </w:rPr>
        <w:t xml:space="preserve">, </w:t>
      </w:r>
      <w:hyperlink w:anchor="_ENREF_12" w:tooltip="Ajrouche, 2015 #235" w:history="1">
        <w:r w:rsidR="00DA630B" w:rsidRPr="00E30A33">
          <w:rPr>
            <w:noProof/>
          </w:rPr>
          <w:t>12</w:t>
        </w:r>
      </w:hyperlink>
      <w:r w:rsidR="00DC16C1" w:rsidRPr="00E30A33">
        <w:rPr>
          <w:noProof/>
        </w:rPr>
        <w:t>]</w:t>
      </w:r>
      <w:r w:rsidR="00DC16C1" w:rsidRPr="00E30A33">
        <w:fldChar w:fldCharType="end"/>
      </w:r>
      <w:r w:rsidR="00D2164A" w:rsidRPr="00E30A33">
        <w:t>,</w:t>
      </w:r>
      <w:r w:rsidR="008E5445" w:rsidRPr="00E30A33">
        <w:t xml:space="preserve"> maternal</w:t>
      </w:r>
      <w:r w:rsidR="00D2164A" w:rsidRPr="00E30A33">
        <w:t xml:space="preserve"> smoking</w:t>
      </w:r>
      <w:r w:rsidR="00C2099A" w:rsidRPr="00E30A33">
        <w:t xml:space="preserve"> </w:t>
      </w:r>
      <w:r w:rsidR="00C2099A" w:rsidRPr="00E30A33">
        <w:fldChar w:fldCharType="begin">
          <w:fldData xml:space="preserve">PEVuZE5vdGU+PENpdGU+PEF1dGhvcj5kZSBTbWl0aDwvQXV0aG9yPjxZZWFyPjIwMTc8L1llYXI+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AxNjUwNDA8L3BhZ2VzPjx2b2x1bWU+MTE8L3ZvbHVtZT48bnVtYmVyPjEx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</w:fldData>
        </w:fldChar>
      </w:r>
      <w:r w:rsidR="00C46E2C">
        <w:instrText xml:space="preserve"> ADDIN EN.CITE </w:instrText>
      </w:r>
      <w:r w:rsidR="00C46E2C">
        <w:fldChar w:fldCharType="begin">
          <w:fldData xml:space="preserve">PEVuZE5vdGU+PENpdGU+PEF1dGhvcj5kZSBTbWl0aDwvQXV0aG9yPjxZZWFyPjIwMTc8L1llYXI+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AxNjUwNDA8L3BhZ2VzPjx2b2x1bWU+MTE8L3ZvbHVtZT48bnVtYmVyPjEx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</w:fldData>
        </w:fldChar>
      </w:r>
      <w:r w:rsidR="00C46E2C">
        <w:instrText xml:space="preserve"> ADDIN EN.CITE.DATA </w:instrText>
      </w:r>
      <w:r w:rsidR="00C46E2C">
        <w:fldChar w:fldCharType="end"/>
      </w:r>
      <w:r w:rsidR="00C2099A" w:rsidRPr="00E30A33">
        <w:fldChar w:fldCharType="separate"/>
      </w:r>
      <w:r w:rsidR="00C46E2C">
        <w:rPr>
          <w:noProof/>
        </w:rPr>
        <w:t>[</w:t>
      </w:r>
      <w:hyperlink w:anchor="_ENREF_13" w:tooltip="de Smith, 2017 #589" w:history="1">
        <w:r w:rsidR="00DA630B">
          <w:rPr>
            <w:noProof/>
          </w:rPr>
          <w:t>13</w:t>
        </w:r>
      </w:hyperlink>
      <w:r w:rsidR="00C46E2C">
        <w:rPr>
          <w:noProof/>
        </w:rPr>
        <w:t xml:space="preserve">, </w:t>
      </w:r>
      <w:hyperlink w:anchor="_ENREF_14" w:tooltip="Rumrich, 2016 #609" w:history="1">
        <w:r w:rsidR="00DA630B">
          <w:rPr>
            <w:noProof/>
          </w:rPr>
          <w:t>14</w:t>
        </w:r>
      </w:hyperlink>
      <w:r w:rsidR="00C46E2C">
        <w:rPr>
          <w:noProof/>
        </w:rPr>
        <w:t>]</w:t>
      </w:r>
      <w:r w:rsidR="00C2099A" w:rsidRPr="00E30A33">
        <w:fldChar w:fldCharType="end"/>
      </w:r>
      <w:r w:rsidR="00D2164A" w:rsidRPr="00E30A33">
        <w:t>, alcohol</w:t>
      </w:r>
      <w:r w:rsidR="00FD5AC3" w:rsidRPr="00E30A33">
        <w:t xml:space="preserve"> </w:t>
      </w:r>
      <w:r w:rsidR="00FD5AC3" w:rsidRPr="00E30A33">
        <w:fldChar w:fldCharType="begin">
          <w:fldData xml:space="preserve">PEVuZE5vdGU+PENpdGU+PEF1dGhvcj5NZW5lZ2F1eDwvQXV0aG9yPjxZZWFyPjIwMDU8L1llYXI+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</w:fldData>
        </w:fldChar>
      </w:r>
      <w:r w:rsidR="00C46E2C">
        <w:instrText xml:space="preserve"> ADDIN EN.CITE </w:instrText>
      </w:r>
      <w:r w:rsidR="00C46E2C">
        <w:fldChar w:fldCharType="begin">
          <w:fldData xml:space="preserve">PEVuZE5vdGU+PENpdGU+PEF1dGhvcj5NZW5lZ2F1eDwvQXV0aG9yPjxZZWFyPjIwMDU8L1llYXI+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</w:fldData>
        </w:fldChar>
      </w:r>
      <w:r w:rsidR="00C46E2C">
        <w:instrText xml:space="preserve"> ADDIN EN.CITE.DATA </w:instrText>
      </w:r>
      <w:r w:rsidR="00C46E2C">
        <w:fldChar w:fldCharType="end"/>
      </w:r>
      <w:r w:rsidR="00FD5AC3" w:rsidRPr="00E30A33">
        <w:fldChar w:fldCharType="separate"/>
      </w:r>
      <w:r w:rsidR="00C46E2C">
        <w:rPr>
          <w:noProof/>
        </w:rPr>
        <w:t>[</w:t>
      </w:r>
      <w:hyperlink w:anchor="_ENREF_15" w:tooltip="Menegaux, 2005 #72" w:history="1">
        <w:r w:rsidR="00DA630B">
          <w:rPr>
            <w:noProof/>
          </w:rPr>
          <w:t>15</w:t>
        </w:r>
      </w:hyperlink>
      <w:r w:rsidR="00C46E2C">
        <w:rPr>
          <w:noProof/>
        </w:rPr>
        <w:t xml:space="preserve">, </w:t>
      </w:r>
      <w:hyperlink w:anchor="_ENREF_16" w:tooltip="Karalexi, 2017 #610" w:history="1">
        <w:r w:rsidR="00DA630B">
          <w:rPr>
            <w:noProof/>
          </w:rPr>
          <w:t>16</w:t>
        </w:r>
      </w:hyperlink>
      <w:r w:rsidR="00C46E2C">
        <w:rPr>
          <w:noProof/>
        </w:rPr>
        <w:t>]</w:t>
      </w:r>
      <w:r w:rsidR="00FD5AC3" w:rsidRPr="00E30A33">
        <w:fldChar w:fldCharType="end"/>
      </w:r>
      <w:r w:rsidR="00D2164A" w:rsidRPr="00E30A33">
        <w:t>, caffeine</w:t>
      </w:r>
      <w:r w:rsidR="00FD5AC3" w:rsidRPr="00E30A33">
        <w:t xml:space="preserve"> </w:t>
      </w:r>
      <w:r w:rsidR="00FD5AC3" w:rsidRPr="00E30A33">
        <w:fldChar w:fldCharType="begin">
          <w:fldData xml:space="preserve">PEVuZE5vdGU+PENpdGU+PEF1dGhvcj5UaG9tb3BvdWxvczwvQXV0aG9yPjxZZWFyPjIwMTU8L1ll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</w:fldData>
        </w:fldChar>
      </w:r>
      <w:r w:rsidR="00241BA5">
        <w:instrText xml:space="preserve"> ADDIN EN.CITE </w:instrText>
      </w:r>
      <w:r w:rsidR="00241BA5">
        <w:fldChar w:fldCharType="begin">
          <w:fldData xml:space="preserve">PEVuZE5vdGU+PENpdGU+PEF1dGhvcj5UaG9tb3BvdWxvczwvQXV0aG9yPjxZZWFyPjIwMTU8L1ll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</w:fldData>
        </w:fldChar>
      </w:r>
      <w:r w:rsidR="00241BA5">
        <w:instrText xml:space="preserve"> ADDIN EN.CITE.DATA </w:instrText>
      </w:r>
      <w:r w:rsidR="00241BA5">
        <w:fldChar w:fldCharType="end"/>
      </w:r>
      <w:r w:rsidR="00FD5AC3" w:rsidRPr="00E30A33">
        <w:fldChar w:fldCharType="separate"/>
      </w:r>
      <w:r w:rsidR="00C46E2C">
        <w:rPr>
          <w:noProof/>
        </w:rPr>
        <w:t>[</w:t>
      </w:r>
      <w:hyperlink w:anchor="_ENREF_15" w:tooltip="Menegaux, 2005 #72" w:history="1">
        <w:r w:rsidR="00DA630B">
          <w:rPr>
            <w:noProof/>
          </w:rPr>
          <w:t>15</w:t>
        </w:r>
      </w:hyperlink>
      <w:r w:rsidR="00C46E2C">
        <w:rPr>
          <w:noProof/>
        </w:rPr>
        <w:t xml:space="preserve">, </w:t>
      </w:r>
      <w:hyperlink w:anchor="_ENREF_17" w:tooltip="Thomopoulos, 2015 #391" w:history="1">
        <w:r w:rsidR="00DA630B">
          <w:rPr>
            <w:noProof/>
          </w:rPr>
          <w:t>17</w:t>
        </w:r>
      </w:hyperlink>
      <w:r w:rsidR="00C46E2C">
        <w:rPr>
          <w:noProof/>
        </w:rPr>
        <w:t>]</w:t>
      </w:r>
      <w:r w:rsidR="00FD5AC3" w:rsidRPr="00E30A33">
        <w:fldChar w:fldCharType="end"/>
      </w:r>
      <w:r w:rsidR="00D2164A" w:rsidRPr="00E30A33">
        <w:t>, folic acid</w:t>
      </w:r>
      <w:r w:rsidR="00E173E1" w:rsidRPr="00E30A33">
        <w:t xml:space="preserve"> </w:t>
      </w:r>
      <w:r w:rsidR="00E173E1" w:rsidRPr="00E30A33">
        <w:fldChar w:fldCharType="begin">
          <w:fldData xml:space="preserve">PEVuZE5vdGU+PENpdGU+PEF1dGhvcj5LYcWCdcW8bmE8L0F1dGhvcj48WWVhcj4yMDE3PC9ZZWFy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</w:fldData>
        </w:fldChar>
      </w:r>
      <w:r w:rsidR="00241BA5">
        <w:instrText xml:space="preserve"> ADDIN EN.CITE </w:instrText>
      </w:r>
      <w:r w:rsidR="00241BA5">
        <w:fldChar w:fldCharType="begin">
          <w:fldData xml:space="preserve">PEVuZE5vdGU+PENpdGU+PEF1dGhvcj5LYcWCdcW8bmE8L0F1dGhvcj48WWVhcj4yMDE3PC9ZZWFy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</w:fldData>
        </w:fldChar>
      </w:r>
      <w:r w:rsidR="00241BA5">
        <w:instrText xml:space="preserve"> ADDIN EN.CITE.DATA </w:instrText>
      </w:r>
      <w:r w:rsidR="00241BA5">
        <w:fldChar w:fldCharType="end"/>
      </w:r>
      <w:r w:rsidR="00E173E1" w:rsidRPr="00E30A33">
        <w:fldChar w:fldCharType="separate"/>
      </w:r>
      <w:r w:rsidR="00C46E2C">
        <w:rPr>
          <w:noProof/>
        </w:rPr>
        <w:t>[</w:t>
      </w:r>
      <w:hyperlink w:anchor="_ENREF_18" w:tooltip="Kałużna, 2017 #591" w:history="1">
        <w:r w:rsidR="00DA630B">
          <w:rPr>
            <w:noProof/>
          </w:rPr>
          <w:t>18</w:t>
        </w:r>
      </w:hyperlink>
      <w:r w:rsidR="00C46E2C">
        <w:rPr>
          <w:noProof/>
        </w:rPr>
        <w:t xml:space="preserve">, </w:t>
      </w:r>
      <w:hyperlink w:anchor="_ENREF_19" w:tooltip="Dessypris, 2017 #12" w:history="1">
        <w:r w:rsidR="00DA630B">
          <w:rPr>
            <w:noProof/>
          </w:rPr>
          <w:t>19</w:t>
        </w:r>
      </w:hyperlink>
      <w:r w:rsidR="00C46E2C">
        <w:rPr>
          <w:noProof/>
        </w:rPr>
        <w:t>]</w:t>
      </w:r>
      <w:r w:rsidR="00E173E1" w:rsidRPr="00E30A33">
        <w:fldChar w:fldCharType="end"/>
      </w:r>
      <w:r w:rsidR="00D2164A" w:rsidRPr="00E30A33">
        <w:t>, iron</w:t>
      </w:r>
      <w:r w:rsidR="00226B08" w:rsidRPr="00E30A33">
        <w:t xml:space="preserve"> </w:t>
      </w:r>
      <w:r w:rsidR="00226B08" w:rsidRPr="00E30A33">
        <w:fldChar w:fldCharType="begin"/>
      </w:r>
      <w:r w:rsidR="00C46E2C">
        <w:instrText xml:space="preserve"> ADDIN EN.CITE &lt;EndNote&gt;&lt;Cite&gt;&lt;Author&gt;El-Rashedi&lt;/Author&gt;&lt;Year&gt;2017&lt;/Year&gt;&lt;RecNum&gt;594&lt;/RecNum&gt;&lt;DisplayText&gt;[20]&lt;/DisplayText&gt;&lt;record&gt;&lt;rec-number&gt;594&lt;/rec-number&gt;&lt;foreign-keys&gt;&lt;key app="EN" db-id="0v9rx5zattxxreezx02vsrzj0z9d0sepv9rx" timestamp="1522058975"&gt;594&lt;/key&gt;&lt;/foreign-keys&gt;&lt;ref-type name="Journal Article"&gt;17&lt;/ref-type&gt;&lt;contributors&gt;&lt;authors&gt;&lt;author&gt;El-Rashedi, Farida H.&lt;/author&gt;&lt;author&gt;El-Hawy, Mahmoud A.&lt;/author&gt;&lt;author&gt;El-Hefnawy, Sally M.&lt;/author&gt;&lt;author&gt;Mohammed, Mona M.&lt;/author&gt;&lt;/authors&gt;&lt;/contributors&gt;&lt;titles&gt;&lt;title&gt;HFE gene mutation and iron overload in Egyptian pediatric acute lymphoblastic leukemia survivors: a single-center study&lt;/title&gt;&lt;secondary-title&gt;Hematology&lt;/secondary-title&gt;&lt;/titles&gt;&lt;periodical&gt;&lt;full-title&gt;Hematology&lt;/full-title&gt;&lt;abbr-1&gt;Hematology (Amsterdam, Netherlands)&lt;/abbr-1&gt;&lt;/periodical&gt;&lt;pages&gt;398-404&lt;/pages&gt;&lt;volume&gt;22&lt;/volume&gt;&lt;number&gt;7&lt;/number&gt;&lt;dates&gt;&lt;year&gt;2017&lt;/year&gt;&lt;pub-dates&gt;&lt;date&gt;2017/08/09&lt;/date&gt;&lt;/pub-dates&gt;&lt;/dates&gt;&lt;publisher&gt;Taylor &amp;amp; Francis&lt;/publisher&gt;&lt;isbn&gt;1024-5332&lt;/isbn&gt;&lt;urls&gt;&lt;related-urls&gt;&lt;url&gt;https://doi.org/10.1080/10245332.2017.1289324&lt;/url&gt;&lt;/related-urls&gt;&lt;/urls&gt;&lt;electronic-resource-num&gt;10.1080/10245332.2017.1289324&lt;/electronic-resource-num&gt;&lt;/record&gt;&lt;/Cite&gt;&lt;/EndNote&gt;</w:instrText>
      </w:r>
      <w:r w:rsidR="00226B08" w:rsidRPr="00E30A33">
        <w:fldChar w:fldCharType="separate"/>
      </w:r>
      <w:r w:rsidR="00C46E2C">
        <w:rPr>
          <w:noProof/>
        </w:rPr>
        <w:t>[</w:t>
      </w:r>
      <w:hyperlink w:anchor="_ENREF_20" w:tooltip="El-Rashedi, 2017 #594" w:history="1">
        <w:r w:rsidR="00DA630B">
          <w:rPr>
            <w:noProof/>
          </w:rPr>
          <w:t>20</w:t>
        </w:r>
      </w:hyperlink>
      <w:r w:rsidR="00C46E2C">
        <w:rPr>
          <w:noProof/>
        </w:rPr>
        <w:t>]</w:t>
      </w:r>
      <w:r w:rsidR="00226B08" w:rsidRPr="00E30A33">
        <w:fldChar w:fldCharType="end"/>
      </w:r>
      <w:r w:rsidR="00D2164A" w:rsidRPr="00E30A33">
        <w:t>, radiation</w:t>
      </w:r>
      <w:r w:rsidR="00A1597B" w:rsidRPr="00E30A33">
        <w:t xml:space="preserve"> </w:t>
      </w:r>
      <w:r w:rsidR="00A1597B" w:rsidRPr="00E30A33">
        <w:fldChar w:fldCharType="begin">
          <w:fldData xml:space="preserve">PEVuZE5vdGU+PENpdGU+PEF1dGhvcj5DYXJjZWxlcy1BbHZhcmV6PC9BdXRob3I+PFllYXI+MjAx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</w:fldData>
        </w:fldChar>
      </w:r>
      <w:r w:rsidR="006C5B56" w:rsidRPr="00E30A33">
        <w:instrText xml:space="preserve"> ADDIN EN.CITE </w:instrText>
      </w:r>
      <w:r w:rsidR="006C5B56" w:rsidRPr="00E30A33">
        <w:fldChar w:fldCharType="begin">
          <w:fldData xml:space="preserve">PEVuZE5vdGU+PENpdGU+PEF1dGhvcj5DYXJjZWxlcy1BbHZhcmV6PC9BdXRob3I+PFllYXI+MjAx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</w:fldData>
        </w:fldChar>
      </w:r>
      <w:r w:rsidR="006C5B56" w:rsidRPr="00E30A33">
        <w:instrText xml:space="preserve"> ADDIN EN.CITE.DATA </w:instrText>
      </w:r>
      <w:r w:rsidR="006C5B56" w:rsidRPr="00E30A33">
        <w:fldChar w:fldCharType="end"/>
      </w:r>
      <w:r w:rsidR="00A1597B" w:rsidRPr="00E30A33">
        <w:fldChar w:fldCharType="separate"/>
      </w:r>
      <w:r w:rsidR="00231779" w:rsidRPr="00E30A33">
        <w:rPr>
          <w:noProof/>
        </w:rPr>
        <w:t>[</w:t>
      </w:r>
      <w:hyperlink w:anchor="_ENREF_8" w:tooltip="Carceles-Alvarez, 2017 #14" w:history="1">
        <w:r w:rsidR="00DA630B" w:rsidRPr="00E30A33">
          <w:rPr>
            <w:noProof/>
          </w:rPr>
          <w:t>8</w:t>
        </w:r>
      </w:hyperlink>
      <w:r w:rsidR="00231779" w:rsidRPr="00E30A33">
        <w:rPr>
          <w:noProof/>
        </w:rPr>
        <w:t>]</w:t>
      </w:r>
      <w:r w:rsidR="00A1597B" w:rsidRPr="00E30A33">
        <w:fldChar w:fldCharType="end"/>
      </w:r>
      <w:r w:rsidR="00D2164A" w:rsidRPr="00E30A33">
        <w:t>, household paints</w:t>
      </w:r>
      <w:r w:rsidR="006A35EE" w:rsidRPr="00E30A33">
        <w:t xml:space="preserve"> </w:t>
      </w:r>
      <w:r w:rsidR="006A35EE" w:rsidRPr="00E30A33">
        <w:fldChar w:fldCharType="begin">
          <w:fldData xml:space="preserve">PEVuZE5vdGU+PENpdGU+PEF1dGhvcj5CYWlsZXk8L0F1dGhvcj48WWVhcj4yMDE1PC9ZZWFyPjxS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=
</w:fldData>
        </w:fldChar>
      </w:r>
      <w:r w:rsidR="00241BA5">
        <w:instrText xml:space="preserve"> ADDIN EN.CITE </w:instrText>
      </w:r>
      <w:r w:rsidR="00241BA5">
        <w:fldChar w:fldCharType="begin">
          <w:fldData xml:space="preserve">PEVuZE5vdGU+PENpdGU+PEF1dGhvcj5CYWlsZXk8L0F1dGhvcj48WWVhcj4yMDE1PC9ZZWFyPjxS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=
</w:fldData>
        </w:fldChar>
      </w:r>
      <w:r w:rsidR="00241BA5">
        <w:instrText xml:space="preserve"> ADDIN EN.CITE.DATA </w:instrText>
      </w:r>
      <w:r w:rsidR="00241BA5">
        <w:fldChar w:fldCharType="end"/>
      </w:r>
      <w:r w:rsidR="006A35EE" w:rsidRPr="00E30A33">
        <w:fldChar w:fldCharType="separate"/>
      </w:r>
      <w:r w:rsidR="00C46E2C">
        <w:rPr>
          <w:noProof/>
        </w:rPr>
        <w:t>[</w:t>
      </w:r>
      <w:hyperlink w:anchor="_ENREF_21" w:tooltip="Bailey, 2015 #599" w:history="1">
        <w:r w:rsidR="00DA630B">
          <w:rPr>
            <w:noProof/>
          </w:rPr>
          <w:t>21</w:t>
        </w:r>
      </w:hyperlink>
      <w:r w:rsidR="00C46E2C">
        <w:rPr>
          <w:noProof/>
        </w:rPr>
        <w:t>]</w:t>
      </w:r>
      <w:r w:rsidR="006A35EE" w:rsidRPr="00E30A33">
        <w:fldChar w:fldCharType="end"/>
      </w:r>
      <w:r w:rsidR="00D2164A" w:rsidRPr="00E30A33">
        <w:t xml:space="preserve">, </w:t>
      </w:r>
      <w:r w:rsidR="006A35EE" w:rsidRPr="00E30A33">
        <w:t xml:space="preserve">chemicals </w:t>
      </w:r>
      <w:r w:rsidR="006A35EE" w:rsidRPr="00E30A33">
        <w:fldChar w:fldCharType="begin">
          <w:fldData xml:space="preserve">PEVuZE5vdGU+PENpdGU+PEF1dGhvcj5IZWNrPC9BdXRob3I+PFllYXI+MjAxNDwvWWVhcj48UmVj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</w:fldData>
        </w:fldChar>
      </w:r>
      <w:r w:rsidR="00C46E2C">
        <w:instrText xml:space="preserve"> ADDIN EN.CITE </w:instrText>
      </w:r>
      <w:r w:rsidR="00C46E2C">
        <w:fldChar w:fldCharType="begin">
          <w:fldData xml:space="preserve">PEVuZE5vdGU+PENpdGU+PEF1dGhvcj5IZWNrPC9BdXRob3I+PFllYXI+MjAxNDwvWWVhcj48UmVj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</w:fldData>
        </w:fldChar>
      </w:r>
      <w:r w:rsidR="00C46E2C">
        <w:instrText xml:space="preserve"> ADDIN EN.CITE.DATA </w:instrText>
      </w:r>
      <w:r w:rsidR="00C46E2C">
        <w:fldChar w:fldCharType="end"/>
      </w:r>
      <w:r w:rsidR="006A35EE" w:rsidRPr="00E30A33">
        <w:fldChar w:fldCharType="separate"/>
      </w:r>
      <w:r w:rsidR="00C46E2C">
        <w:rPr>
          <w:noProof/>
        </w:rPr>
        <w:t>[</w:t>
      </w:r>
      <w:hyperlink w:anchor="_ENREF_22" w:tooltip="Heck, 2014 #598" w:history="1">
        <w:r w:rsidR="00DA630B">
          <w:rPr>
            <w:noProof/>
          </w:rPr>
          <w:t>22</w:t>
        </w:r>
      </w:hyperlink>
      <w:r w:rsidR="00C46E2C">
        <w:rPr>
          <w:noProof/>
        </w:rPr>
        <w:t>]</w:t>
      </w:r>
      <w:r w:rsidR="006A35EE" w:rsidRPr="00E30A33">
        <w:fldChar w:fldCharType="end"/>
      </w:r>
      <w:r w:rsidR="006A35EE" w:rsidRPr="00E30A33">
        <w:t xml:space="preserve">, </w:t>
      </w:r>
      <w:r w:rsidR="00D2164A" w:rsidRPr="00E30A33">
        <w:t>pesticides</w:t>
      </w:r>
      <w:r w:rsidR="006A35EE" w:rsidRPr="00E30A33">
        <w:t xml:space="preserve"> </w:t>
      </w:r>
      <w:r w:rsidR="006A35EE" w:rsidRPr="00E30A33">
        <w:fldChar w:fldCharType="begin">
          <w:fldData xml:space="preserve">PEVuZE5vdGU+PENpdGU+PEF1dGhvcj5HdW5pZXI8L0F1dGhvcj48WWVhcj4yMDE3PC9ZZWFyPjxS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GVkaXRp
b24+MjAxNS8wNi8xMTwvZWRpdGlvbj48ZGF0ZXM+PHllYXI+MjAxNTwveWVhcj48cHViLWRhdGVz
PjxkYXRlPkp1biA5PC9kYXRlPjwvcHViLWRhdGVzPjwvZGF0ZXM+PGlzYm4+MDAyMC03MTM2PC9p
c2JuPjxhY2Nlc3Npb24tbnVtPjI2MDYxNzc5PC9hY2Nlc3Npb24tbnVtPjx1cmxzPjwvdXJscz48
ZWxlY3Ryb25pYy1yZXNvdXJjZS1udW0+MTAuMTAwMi9pamMuMjk2MzE8L2VsZWN0cm9uaWMtcmVz
b3VyY2UtbnVtPjxyZW1vdGUtZGF0YWJhc2UtcHJvdmlkZXI+TmxtPC9yZW1vdGUtZGF0YWJhc2Ut
cHJvdmlkZXI+PGxhbmd1YWdlPkVuZzwvbGFuZ3VhZ2U+PC9yZWNvcmQ+PC9DaXRlPjwvRW5kTm90
ZT5=
</w:fldData>
        </w:fldChar>
      </w:r>
      <w:r w:rsidR="00241BA5">
        <w:instrText xml:space="preserve"> ADDIN EN.CITE </w:instrText>
      </w:r>
      <w:r w:rsidR="00241BA5">
        <w:fldChar w:fldCharType="begin">
          <w:fldData xml:space="preserve">PEVuZE5vdGU+PENpdGU+PEF1dGhvcj5HdW5pZXI8L0F1dGhvcj48WWVhcj4yMDE3PC9ZZWFyPjxS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GVkaXRp
b24+MjAxNS8wNi8xMTwvZWRpdGlvbj48ZGF0ZXM+PHllYXI+MjAxNTwveWVhcj48cHViLWRhdGVz
PjxkYXRlPkp1biA5PC9kYXRlPjwvcHViLWRhdGVzPjwvZGF0ZXM+PGlzYm4+MDAyMC03MTM2PC9p
c2JuPjxhY2Nlc3Npb24tbnVtPjI2MDYxNzc5PC9hY2Nlc3Npb24tbnVtPjx1cmxzPjwvdXJscz48
ZWxlY3Ryb25pYy1yZXNvdXJjZS1udW0+MTAuMTAwMi9pamMuMjk2MzE8L2VsZWN0cm9uaWMtcmVz
b3VyY2UtbnVtPjxyZW1vdGUtZGF0YWJhc2UtcHJvdmlkZXI+TmxtPC9yZW1vdGUtZGF0YWJhc2Ut
cHJvdmlkZXI+PGxhbmd1YWdlPkVuZzwvbGFuZ3VhZ2U+PC9yZWNvcmQ+PC9DaXRlPjwvRW5kTm90
ZT5=
</w:fldData>
        </w:fldChar>
      </w:r>
      <w:r w:rsidR="00241BA5">
        <w:instrText xml:space="preserve"> ADDIN EN.CITE.DATA </w:instrText>
      </w:r>
      <w:r w:rsidR="00241BA5">
        <w:fldChar w:fldCharType="end"/>
      </w:r>
      <w:r w:rsidR="006A35EE" w:rsidRPr="00E30A33">
        <w:fldChar w:fldCharType="separate"/>
      </w:r>
      <w:r w:rsidR="00241BA5">
        <w:rPr>
          <w:noProof/>
        </w:rPr>
        <w:t>[</w:t>
      </w:r>
      <w:hyperlink w:anchor="_ENREF_23" w:tooltip="Gunier, 2017 #590" w:history="1">
        <w:r w:rsidR="00DA630B">
          <w:rPr>
            <w:noProof/>
          </w:rPr>
          <w:t>23</w:t>
        </w:r>
      </w:hyperlink>
      <w:r w:rsidR="00241BA5">
        <w:rPr>
          <w:noProof/>
        </w:rPr>
        <w:t xml:space="preserve">, </w:t>
      </w:r>
      <w:hyperlink w:anchor="_ENREF_24" w:tooltip="Bailey, 2015 #217" w:history="1">
        <w:r w:rsidR="00DA630B">
          <w:rPr>
            <w:noProof/>
          </w:rPr>
          <w:t>24</w:t>
        </w:r>
      </w:hyperlink>
      <w:r w:rsidR="00241BA5">
        <w:rPr>
          <w:noProof/>
        </w:rPr>
        <w:t>]</w:t>
      </w:r>
      <w:r w:rsidR="006A35EE" w:rsidRPr="00E30A33">
        <w:fldChar w:fldCharType="end"/>
      </w:r>
      <w:r w:rsidR="00D2164A" w:rsidRPr="00E30A33">
        <w:t>, and herbicides</w:t>
      </w:r>
      <w:r w:rsidR="00781B29" w:rsidRPr="00E30A33">
        <w:t xml:space="preserve"> </w:t>
      </w:r>
      <w:r w:rsidR="006A35EE" w:rsidRPr="00E30A33">
        <w:fldChar w:fldCharType="begin">
          <w:fldData xml:space="preserve">PEVuZE5vdGU+PENpdGU+PEF1dGhvcj5NZXRheWVyPC9BdXRob3I+PFllYXI+MjAxMzwvWWVhcj48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</w:fldData>
        </w:fldChar>
      </w:r>
      <w:r w:rsidR="00241BA5">
        <w:instrText xml:space="preserve"> ADDIN EN.CITE </w:instrText>
      </w:r>
      <w:r w:rsidR="00241BA5">
        <w:fldChar w:fldCharType="begin">
          <w:fldData xml:space="preserve">PEVuZE5vdGU+PENpdGU+PEF1dGhvcj5NZXRheWVyPC9BdXRob3I+PFllYXI+MjAxMzwvWWVhcj48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</w:fldData>
        </w:fldChar>
      </w:r>
      <w:r w:rsidR="00241BA5">
        <w:instrText xml:space="preserve"> ADDIN EN.CITE.DATA </w:instrText>
      </w:r>
      <w:r w:rsidR="00241BA5">
        <w:fldChar w:fldCharType="end"/>
      </w:r>
      <w:r w:rsidR="006A35EE" w:rsidRPr="00E30A33">
        <w:fldChar w:fldCharType="separate"/>
      </w:r>
      <w:r w:rsidR="00241BA5">
        <w:rPr>
          <w:noProof/>
        </w:rPr>
        <w:t>[</w:t>
      </w:r>
      <w:hyperlink w:anchor="_ENREF_25" w:tooltip="Metayer, 2013 #600" w:history="1">
        <w:r w:rsidR="00DA630B">
          <w:rPr>
            <w:noProof/>
          </w:rPr>
          <w:t>25</w:t>
        </w:r>
      </w:hyperlink>
      <w:r w:rsidR="00241BA5">
        <w:rPr>
          <w:noProof/>
        </w:rPr>
        <w:t>]</w:t>
      </w:r>
      <w:r w:rsidR="006A35EE" w:rsidRPr="00E30A33">
        <w:fldChar w:fldCharType="end"/>
      </w:r>
      <w:r w:rsidR="00D2164A" w:rsidRPr="00E30A33">
        <w:t>.</w:t>
      </w:r>
      <w:r w:rsidR="00B05D78" w:rsidRPr="00E30A33">
        <w:rPr>
          <w:color w:val="FF0000"/>
        </w:rPr>
        <w:t xml:space="preserve"> </w:t>
      </w:r>
      <w:r w:rsidR="00B05D78" w:rsidRPr="00E30A33">
        <w:t>Th</w:t>
      </w:r>
      <w:r w:rsidR="00504649">
        <w:t>e</w:t>
      </w:r>
      <w:r w:rsidR="00B05D78" w:rsidRPr="00E30A33">
        <w:t xml:space="preserve"> weight of supporting evidence for the role of each exposure in the aetiology of childhood ALL varies</w:t>
      </w:r>
      <w:r w:rsidR="00D5563E" w:rsidRPr="00E30A33">
        <w:t>.</w:t>
      </w:r>
      <w:r w:rsidR="00961226" w:rsidRPr="00E30A33">
        <w:t xml:space="preserve"> </w:t>
      </w:r>
      <w:r w:rsidR="00DA630B">
        <w:t xml:space="preserve">The evidence for exposure to pesticides and paints demonstrate consistently positive associations with increased risk of childhood leukaemia (including data from a recent meta-analysis for paint) </w:t>
      </w:r>
      <w:r w:rsidR="00DA630B">
        <w:fldChar w:fldCharType="begin">
          <w:fldData xml:space="preserve">PEVuZE5vdGU+PENpdGU+PEF1dGhvcj5CYWlsZXk8L0F1dGhvcj48WWVhcj4yMDE1PC9ZZWFyPjxS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=
</w:fldData>
        </w:fldChar>
      </w:r>
      <w:r w:rsidR="00DA630B">
        <w:instrText xml:space="preserve"> ADDIN EN.CITE </w:instrText>
      </w:r>
      <w:r w:rsidR="00DA630B">
        <w:fldChar w:fldCharType="begin">
          <w:fldData xml:space="preserve">PEVuZE5vdGU+PENpdGU+PEF1dGhvcj5CYWlsZXk8L0F1dGhvcj48WWVhcj4yMDE1PC9ZZWFyPjxS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=
</w:fldData>
        </w:fldChar>
      </w:r>
      <w:r w:rsidR="00DA630B">
        <w:instrText xml:space="preserve"> ADDIN EN.CITE.DATA </w:instrText>
      </w:r>
      <w:r w:rsidR="00DA630B">
        <w:fldChar w:fldCharType="end"/>
      </w:r>
      <w:r w:rsidR="00DA630B">
        <w:fldChar w:fldCharType="separate"/>
      </w:r>
      <w:r w:rsidR="00DA630B">
        <w:rPr>
          <w:noProof/>
        </w:rPr>
        <w:t>[</w:t>
      </w:r>
      <w:hyperlink w:anchor="_ENREF_21" w:tooltip="Bailey, 2015 #599" w:history="1">
        <w:r w:rsidR="00DA630B">
          <w:rPr>
            <w:noProof/>
          </w:rPr>
          <w:t>21</w:t>
        </w:r>
      </w:hyperlink>
      <w:r w:rsidR="00DA630B">
        <w:rPr>
          <w:noProof/>
        </w:rPr>
        <w:t>]</w:t>
      </w:r>
      <w:r w:rsidR="00DA630B">
        <w:fldChar w:fldCharType="end"/>
      </w:r>
      <w:r w:rsidR="00DA630B">
        <w:t xml:space="preserve">. Evidence for a role of maternal caffeine and folate intake is weaker, but emerging, with recent meta-analysis suggesting high caffeine intake may be a risk factor </w:t>
      </w:r>
      <w:r w:rsidR="00DA630B">
        <w:fldChar w:fldCharType="begin">
          <w:fldData xml:space="preserve">PEVuZE5vdGU+PENpdGU+PEF1dGhvcj5UaG9tb3BvdWxvczwvQXV0aG9yPjxZZWFyPjIwMTU8L1ll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</w:fldData>
        </w:fldChar>
      </w:r>
      <w:r w:rsidR="00DA630B">
        <w:instrText xml:space="preserve"> ADDIN EN.CITE </w:instrText>
      </w:r>
      <w:r w:rsidR="00DA630B">
        <w:fldChar w:fldCharType="begin">
          <w:fldData xml:space="preserve">PEVuZE5vdGU+PENpdGU+PEF1dGhvcj5UaG9tb3BvdWxvczwvQXV0aG9yPjxZZWFyPjIwMTU8L1ll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</w:fldData>
        </w:fldChar>
      </w:r>
      <w:r w:rsidR="00DA630B">
        <w:instrText xml:space="preserve"> ADDIN EN.CITE.DATA </w:instrText>
      </w:r>
      <w:r w:rsidR="00DA630B">
        <w:fldChar w:fldCharType="end"/>
      </w:r>
      <w:r w:rsidR="00DA630B">
        <w:fldChar w:fldCharType="separate"/>
      </w:r>
      <w:r w:rsidR="00DA630B">
        <w:rPr>
          <w:noProof/>
        </w:rPr>
        <w:t>[</w:t>
      </w:r>
      <w:hyperlink w:anchor="_ENREF_17" w:tooltip="Thomopoulos, 2015 #391" w:history="1">
        <w:r w:rsidR="00DA630B">
          <w:rPr>
            <w:noProof/>
          </w:rPr>
          <w:t>17</w:t>
        </w:r>
      </w:hyperlink>
      <w:r w:rsidR="00DA630B">
        <w:rPr>
          <w:noProof/>
        </w:rPr>
        <w:t>]</w:t>
      </w:r>
      <w:r w:rsidR="00DA630B">
        <w:fldChar w:fldCharType="end"/>
      </w:r>
      <w:r w:rsidR="00DA630B">
        <w:t xml:space="preserve">, with folate supplementation suggested to be protective </w:t>
      </w:r>
      <w:r w:rsidR="00DA630B">
        <w:fldChar w:fldCharType="begin">
          <w:fldData xml:space="preserve">PEVuZE5vdGU+PENpdGU+PEF1dGhvcj5NZXRheWVyPC9BdXRob3I+PFllYXI+MjAxNDwvWWVhcj48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gxMS0yMjwvcGFnZXM+PHZvbHVtZT4yNTwvdm9sdW1lPjxudW1i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==
</w:fldData>
        </w:fldChar>
      </w:r>
      <w:r w:rsidR="00DA630B">
        <w:instrText xml:space="preserve"> ADDIN EN.CITE </w:instrText>
      </w:r>
      <w:r w:rsidR="00DA630B">
        <w:fldChar w:fldCharType="begin">
          <w:fldData xml:space="preserve">PEVuZE5vdGU+PENpdGU+PEF1dGhvcj5NZXRheWVyPC9BdXRob3I+PFllYXI+MjAxNDwvWWVhcj48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gxMS0yMjwvcGFnZXM+PHZvbHVtZT4yNTwvdm9sdW1lPjxudW1i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==
</w:fldData>
        </w:fldChar>
      </w:r>
      <w:r w:rsidR="00DA630B">
        <w:instrText xml:space="preserve"> ADDIN EN.CITE.DATA </w:instrText>
      </w:r>
      <w:r w:rsidR="00DA630B">
        <w:fldChar w:fldCharType="end"/>
      </w:r>
      <w:r w:rsidR="00DA630B">
        <w:fldChar w:fldCharType="separate"/>
      </w:r>
      <w:r w:rsidR="00DA630B">
        <w:rPr>
          <w:noProof/>
        </w:rPr>
        <w:t>[</w:t>
      </w:r>
      <w:hyperlink w:anchor="_ENREF_26" w:tooltip="Metayer, 2014 #266" w:history="1">
        <w:r w:rsidR="00DA630B">
          <w:rPr>
            <w:noProof/>
          </w:rPr>
          <w:t>26</w:t>
        </w:r>
      </w:hyperlink>
      <w:r w:rsidR="00DA630B">
        <w:rPr>
          <w:noProof/>
        </w:rPr>
        <w:t>]</w:t>
      </w:r>
      <w:r w:rsidR="00DA630B">
        <w:fldChar w:fldCharType="end"/>
      </w:r>
      <w:r w:rsidR="00DA630B">
        <w:t xml:space="preserve">. Despite some evidence from earlier studies suggesting maternal smoking and alcohol intake may influence risk, more recent meta-analysis found no association between these exposures and childhood leukaemia risk </w:t>
      </w:r>
      <w:r w:rsidR="00DA630B">
        <w:fldChar w:fldCharType="begin"/>
      </w:r>
      <w:r w:rsidR="00DA630B">
        <w:instrText xml:space="preserve"> ADDIN EN.CITE &lt;EndNote&gt;&lt;Cite&gt;&lt;Author&gt;Orsi&lt;/Author&gt;&lt;Year&gt;2015&lt;/Year&gt;&lt;RecNum&gt;208&lt;/RecNum&gt;&lt;DisplayText&gt;[27]&lt;/DisplayText&gt;&lt;record&gt;&lt;rec-number&gt;208&lt;/rec-number&gt;&lt;foreign-keys&gt;&lt;key app="EN" db-id="0v9rx5zattxxreezx02vsrzj0z9d0sepv9rx" timestamp="1435745887"&gt;208&lt;/key&gt;&lt;/foreign-keys&gt;&lt;ref-type name="Journal Article"&gt;17&lt;/ref-type&gt;&lt;contributors&gt;&lt;authors&gt;&lt;author&gt;Orsi, L.&lt;/author&gt;&lt;author&gt;Rudant, J.&lt;/author&gt;&lt;author&gt;Ajrouche, R.&lt;/author&gt;&lt;author&gt;Leverger, G.&lt;/author&gt;&lt;author&gt;Baruchel, A.&lt;/author&gt;&lt;author&gt;Nelken, B.&lt;/author&gt;&lt;author&gt;Pasquet, M.&lt;/author&gt;&lt;author&gt;Michel, G.&lt;/author&gt;&lt;author&gt;Bertrand, Y.&lt;/author&gt;&lt;author&gt;Ducassou, S.&lt;/author&gt;&lt;author&gt;Gandemer, V.&lt;/author&gt;&lt;author&gt;Lutz, P.&lt;/author&gt;&lt;author&gt;Saumet, L.&lt;/author&gt;&lt;author&gt;Moreau, P.&lt;/author&gt;&lt;author&gt;Hemon, D.&lt;/author&gt;&lt;author&gt;Clavel, J.&lt;/author&gt;&lt;/authors&gt;&lt;/contributors&gt;&lt;auth-address&gt;INSERM U1153 Epidemiology and Biostatistics Sorbonne Paris Cite Center (CRESS), Epidemiology of Childhood and Adolescent Cancers Team (EPICEA), Villejuif, France, laurent.orsi@inserm.fr.&lt;/auth-address&gt;&lt;titles&gt;&lt;title&gt;Parental smoking, maternal alcohol, coffee and tea consumption during pregnancy, and childhood acute leukemia: the ESTELLE study&lt;/title&gt;&lt;secondary-title&gt;Cancer Causes Control&lt;/secondary-title&gt;&lt;alt-title&gt;Cancer causes &amp;amp; control : CCC&lt;/alt-title&gt;&lt;/titles&gt;&lt;periodical&gt;&lt;full-title&gt;Cancer Causes &amp;amp; Control&lt;/full-title&gt;&lt;abbr-1&gt;Cancer Causes Control&lt;/abbr-1&gt;&lt;/periodical&gt;&lt;pages&gt;1003-17&lt;/pages&gt;&lt;volume&gt;26&lt;/volume&gt;&lt;number&gt;7&lt;/number&gt;&lt;edition&gt;2015/05/10&lt;/edition&gt;&lt;dates&gt;&lt;year&gt;2015&lt;/year&gt;&lt;pub-dates&gt;&lt;date&gt;Jul&lt;/date&gt;&lt;/pub-dates&gt;&lt;/dates&gt;&lt;isbn&gt;0957-5243&lt;/isbn&gt;&lt;accession-num&gt;25956268&lt;/accession-num&gt;&lt;urls&gt;&lt;/urls&gt;&lt;electronic-resource-num&gt;10.1007/s10552-015-0593-5&lt;/electronic-resource-num&gt;&lt;remote-database-provider&gt;Nlm&lt;/remote-database-provider&gt;&lt;language&gt;eng&lt;/language&gt;&lt;/record&gt;&lt;/Cite&gt;&lt;/EndNote&gt;</w:instrText>
      </w:r>
      <w:r w:rsidR="00DA630B">
        <w:fldChar w:fldCharType="separate"/>
      </w:r>
      <w:r w:rsidR="00DA630B">
        <w:rPr>
          <w:noProof/>
        </w:rPr>
        <w:t>[</w:t>
      </w:r>
      <w:hyperlink w:anchor="_ENREF_27" w:tooltip="Orsi, 2015 #208" w:history="1">
        <w:r w:rsidR="00DA630B">
          <w:rPr>
            <w:noProof/>
          </w:rPr>
          <w:t>27</w:t>
        </w:r>
      </w:hyperlink>
      <w:r w:rsidR="00DA630B">
        <w:rPr>
          <w:noProof/>
        </w:rPr>
        <w:t>]</w:t>
      </w:r>
      <w:r w:rsidR="00DA630B">
        <w:fldChar w:fldCharType="end"/>
      </w:r>
      <w:r w:rsidR="00DA630B">
        <w:t xml:space="preserve">. Studies investigating iron intake during pregnancy and leukaemia risk have been small scale and therefore are limited in their ability to provide robust evidence </w:t>
      </w:r>
      <w:r w:rsidR="00DA630B">
        <w:fldChar w:fldCharType="begin">
          <w:fldData xml:space="preserve">PEVuZE5vdGU+PENpdGU+PEF1dGhvcj5Eb3JhazwvQXV0aG9yPjxZZWFyPjE5OTk8L1llYXI+PFJl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</w:fldData>
        </w:fldChar>
      </w:r>
      <w:r w:rsidR="00DA630B">
        <w:instrText xml:space="preserve"> ADDIN EN.CITE </w:instrText>
      </w:r>
      <w:r w:rsidR="00DA630B">
        <w:fldChar w:fldCharType="begin">
          <w:fldData xml:space="preserve">PEVuZE5vdGU+PENpdGU+PEF1dGhvcj5Eb3JhazwvQXV0aG9yPjxZZWFyPjE5OTk8L1llYXI+PFJl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</w:fldData>
        </w:fldChar>
      </w:r>
      <w:r w:rsidR="00DA630B">
        <w:instrText xml:space="preserve"> ADDIN EN.CITE.DATA </w:instrText>
      </w:r>
      <w:r w:rsidR="00DA630B">
        <w:fldChar w:fldCharType="end"/>
      </w:r>
      <w:r w:rsidR="00DA630B">
        <w:fldChar w:fldCharType="separate"/>
      </w:r>
      <w:r w:rsidR="00DA630B">
        <w:rPr>
          <w:noProof/>
        </w:rPr>
        <w:t>[</w:t>
      </w:r>
      <w:hyperlink w:anchor="_ENREF_28" w:tooltip="Dorak, 1999 #83" w:history="1">
        <w:r w:rsidR="00DA630B">
          <w:rPr>
            <w:noProof/>
          </w:rPr>
          <w:t>28-30</w:t>
        </w:r>
      </w:hyperlink>
      <w:r w:rsidR="00DA630B">
        <w:rPr>
          <w:noProof/>
        </w:rPr>
        <w:t>]</w:t>
      </w:r>
      <w:r w:rsidR="00DA630B">
        <w:fldChar w:fldCharType="end"/>
      </w:r>
      <w:r w:rsidR="00DA630B">
        <w:t xml:space="preserve">. Likewise, the number of studies investigating maternal and infant radiation exposure is limited, and thus despite associations being found between maternal and infant radiation exposure and childhood cancer risk </w:t>
      </w:r>
      <w:r w:rsidR="00DA630B">
        <w:fldChar w:fldCharType="begin">
          <w:fldData xml:space="preserve">PEVuZE5vdGU+PENpdGU+PEF1dGhvcj5CcmVudDwvQXV0aG9yPjxZZWFyPjIwMTQ8L1llYXI+PFJl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Q5OS01MDU8L3BhZ2VzPjx2b2x1bWU+MzgwPC92b2x1bWU+PG51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</w:fldData>
        </w:fldChar>
      </w:r>
      <w:r w:rsidR="00DA630B">
        <w:instrText xml:space="preserve"> ADDIN EN.CITE </w:instrText>
      </w:r>
      <w:r w:rsidR="00DA630B">
        <w:fldChar w:fldCharType="begin">
          <w:fldData xml:space="preserve">PEVuZE5vdGU+PENpdGU+PEF1dGhvcj5CcmVudDwvQXV0aG9yPjxZZWFyPjIwMTQ8L1llYXI+PFJl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Q5OS01MDU8L3BhZ2VzPjx2b2x1bWU+MzgwPC92b2x1bWU+PG51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</w:fldData>
        </w:fldChar>
      </w:r>
      <w:r w:rsidR="00DA630B">
        <w:instrText xml:space="preserve"> ADDIN EN.CITE.DATA </w:instrText>
      </w:r>
      <w:r w:rsidR="00DA630B">
        <w:fldChar w:fldCharType="end"/>
      </w:r>
      <w:r w:rsidR="00DA630B">
        <w:fldChar w:fldCharType="separate"/>
      </w:r>
      <w:r w:rsidR="00DA630B">
        <w:rPr>
          <w:noProof/>
        </w:rPr>
        <w:t>[</w:t>
      </w:r>
      <w:hyperlink w:anchor="_ENREF_31" w:tooltip="Brent, 2014 #355" w:history="1">
        <w:r w:rsidR="00DA630B">
          <w:rPr>
            <w:noProof/>
          </w:rPr>
          <w:t>31</w:t>
        </w:r>
      </w:hyperlink>
      <w:r w:rsidR="00DA630B">
        <w:rPr>
          <w:noProof/>
        </w:rPr>
        <w:t xml:space="preserve">, </w:t>
      </w:r>
      <w:hyperlink w:anchor="_ENREF_32" w:tooltip="Pearce, 2012 #150" w:history="1">
        <w:r w:rsidR="00DA630B">
          <w:rPr>
            <w:noProof/>
          </w:rPr>
          <w:t>32</w:t>
        </w:r>
      </w:hyperlink>
      <w:r w:rsidR="00DA630B">
        <w:rPr>
          <w:noProof/>
        </w:rPr>
        <w:t>]</w:t>
      </w:r>
      <w:r w:rsidR="00DA630B">
        <w:fldChar w:fldCharType="end"/>
      </w:r>
      <w:r w:rsidR="00DA630B">
        <w:t xml:space="preserve">, further investigations are warranted. A number of studies, including a recent meta-analysis </w:t>
      </w:r>
      <w:r w:rsidR="00DA630B">
        <w:fldChar w:fldCharType="begin">
          <w:fldData xml:space="preserve">PEVuZE5vdGU+PENpdGU+PEF1dGhvcj5SdWRhbnQ8L0F1dGhvcj48WWVhcj4yMDE1PC9ZZWFyPjxS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TQ5LTYyPC9wYWdlcz48dm9sdW1lPjE4MTwvdm9sdW1lPjxudW1i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</w:fldData>
        </w:fldChar>
      </w:r>
      <w:r w:rsidR="00DA630B">
        <w:instrText xml:space="preserve"> ADDIN EN.CITE </w:instrText>
      </w:r>
      <w:r w:rsidR="00DA630B">
        <w:fldChar w:fldCharType="begin">
          <w:fldData xml:space="preserve">PEVuZE5vdGU+PENpdGU+PEF1dGhvcj5SdWRhbnQ8L0F1dGhvcj48WWVhcj4yMDE1PC9ZZWFyPjxS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TQ5LTYyPC9wYWdlcz48dm9sdW1lPjE4MTwvdm9sdW1lPjxudW1i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</w:fldData>
        </w:fldChar>
      </w:r>
      <w:r w:rsidR="00DA630B">
        <w:instrText xml:space="preserve"> ADDIN EN.CITE.DATA </w:instrText>
      </w:r>
      <w:r w:rsidR="00DA630B">
        <w:fldChar w:fldCharType="end"/>
      </w:r>
      <w:r w:rsidR="00DA630B">
        <w:fldChar w:fldCharType="separate"/>
      </w:r>
      <w:r w:rsidR="00DA630B">
        <w:rPr>
          <w:noProof/>
        </w:rPr>
        <w:t>[</w:t>
      </w:r>
      <w:hyperlink w:anchor="_ENREF_11" w:tooltip="Rudant, 2015 #234" w:history="1">
        <w:r w:rsidR="00DA630B">
          <w:rPr>
            <w:noProof/>
          </w:rPr>
          <w:t>11</w:t>
        </w:r>
      </w:hyperlink>
      <w:r w:rsidR="00DA630B">
        <w:rPr>
          <w:noProof/>
        </w:rPr>
        <w:t>]</w:t>
      </w:r>
      <w:r w:rsidR="00DA630B">
        <w:fldChar w:fldCharType="end"/>
      </w:r>
      <w:r w:rsidR="00DA630B">
        <w:t>, suggest that breast feeding and exposure to infection in early life may be protective against leukaemia development.</w:t>
      </w:r>
    </w:p>
    <w:p w14:paraId="19E1A8C3" w14:textId="689F2B7F" w:rsidR="00F347A2" w:rsidRPr="00E30A33" w:rsidRDefault="00AD7930" w:rsidP="001012B9">
      <w:pPr>
        <w:spacing w:line="360" w:lineRule="auto"/>
      </w:pPr>
      <w:r w:rsidRPr="00E30A33">
        <w:rPr>
          <w:rFonts w:eastAsiaTheme="minorEastAsia"/>
          <w:lang w:eastAsia="zh-CN"/>
        </w:rPr>
        <w:t>Whilst the strength of the associations for some of these environmental factors and ALL risk is weak and evidence limited, this may be due to lack of available environmental data, limited number of cases for this rare disease</w:t>
      </w:r>
      <w:r w:rsidR="00FA4959">
        <w:rPr>
          <w:rFonts w:eastAsiaTheme="minorEastAsia"/>
          <w:lang w:eastAsia="zh-CN"/>
        </w:rPr>
        <w:t xml:space="preserve"> (i.e. studies underpowered)</w:t>
      </w:r>
      <w:r w:rsidRPr="00E30A33">
        <w:rPr>
          <w:rFonts w:eastAsiaTheme="minorEastAsia"/>
          <w:lang w:eastAsia="zh-CN"/>
        </w:rPr>
        <w:t xml:space="preserve">, and </w:t>
      </w:r>
      <w:r w:rsidR="00F347A2" w:rsidRPr="00E30A33">
        <w:t>inaccuracies associated with collecting environmenta</w:t>
      </w:r>
      <w:r w:rsidRPr="00E30A33">
        <w:t xml:space="preserve">l exposure data retrospectively. </w:t>
      </w:r>
      <w:r w:rsidR="00E23C61" w:rsidRPr="00E30A33">
        <w:t>The investigation of intermediat</w:t>
      </w:r>
      <w:r w:rsidR="00F52E11" w:rsidRPr="00E30A33">
        <w:t>e</w:t>
      </w:r>
      <w:r w:rsidR="00E23C61" w:rsidRPr="00E30A33">
        <w:t xml:space="preserve"> biomarkers linking </w:t>
      </w:r>
      <w:r w:rsidR="008E5445" w:rsidRPr="00E30A33">
        <w:t xml:space="preserve">an </w:t>
      </w:r>
      <w:r w:rsidR="00E23C61" w:rsidRPr="00E30A33">
        <w:t xml:space="preserve">exposure and </w:t>
      </w:r>
      <w:r w:rsidR="008E5445" w:rsidRPr="00E30A33">
        <w:t xml:space="preserve">the </w:t>
      </w:r>
      <w:r w:rsidR="00E23C61" w:rsidRPr="00E30A33">
        <w:t xml:space="preserve">disease outcome may </w:t>
      </w:r>
      <w:r w:rsidR="00512F49">
        <w:t xml:space="preserve">therefore </w:t>
      </w:r>
      <w:r w:rsidR="00E23C61" w:rsidRPr="00E30A33">
        <w:t xml:space="preserve">help </w:t>
      </w:r>
      <w:r w:rsidR="008E5445" w:rsidRPr="00E30A33">
        <w:t xml:space="preserve">to </w:t>
      </w:r>
      <w:r w:rsidR="00E23C61" w:rsidRPr="00E30A33">
        <w:t xml:space="preserve">strengthen the evidence for the association of a given exposure and disease outcome, but also may offer novel insights into the underlying causal pathway to disease. </w:t>
      </w:r>
    </w:p>
    <w:p w14:paraId="4E357635" w14:textId="41CE189E" w:rsidR="004203B4" w:rsidRPr="00E30A33" w:rsidRDefault="0093113D" w:rsidP="001012B9">
      <w:pPr>
        <w:spacing w:line="360" w:lineRule="auto"/>
        <w:rPr>
          <w:rFonts w:eastAsia="Calibri" w:cs="Times New Roman"/>
        </w:rPr>
      </w:pPr>
      <w:r w:rsidRPr="00E30A33">
        <w:t>Epigenetics play a key role in human health and disease</w:t>
      </w:r>
      <w:r w:rsidR="00B95D17" w:rsidRPr="00E30A33">
        <w:t xml:space="preserve"> </w:t>
      </w:r>
      <w:r w:rsidR="00B95D17" w:rsidRPr="00E30A33">
        <w:fldChar w:fldCharType="begin">
          <w:fldData xml:space="preserve">PEVuZE5vdGU+PENpdGU+PEF1dGhvcj5NY0theTwvQXV0aG9yPjxZZWFyPjIwMTE8L1llYXI+PFJl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4xMDMtMTg8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</w:fldData>
        </w:fldChar>
      </w:r>
      <w:r w:rsidR="00DA630B">
        <w:instrText xml:space="preserve"> ADDIN EN.CITE </w:instrText>
      </w:r>
      <w:r w:rsidR="00DA630B">
        <w:fldChar w:fldCharType="begin">
          <w:fldData xml:space="preserve">PEVuZE5vdGU+PENpdGU+PEF1dGhvcj5NY0theTwvQXV0aG9yPjxZZWFyPjIwMTE8L1llYXI+PFJl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</w:fldData>
        </w:fldChar>
      </w:r>
      <w:r w:rsidR="00DA630B">
        <w:instrText xml:space="preserve"> ADDIN EN.CITE.DATA </w:instrText>
      </w:r>
      <w:r w:rsidR="00DA630B">
        <w:fldChar w:fldCharType="end"/>
      </w:r>
      <w:r w:rsidR="00B95D17" w:rsidRPr="00E30A33">
        <w:fldChar w:fldCharType="separate"/>
      </w:r>
      <w:r w:rsidR="00DA630B">
        <w:rPr>
          <w:noProof/>
        </w:rPr>
        <w:t>[</w:t>
      </w:r>
      <w:hyperlink w:anchor="_ENREF_33" w:tooltip="McKay, 2011 #57" w:history="1">
        <w:r w:rsidR="00DA630B">
          <w:rPr>
            <w:noProof/>
          </w:rPr>
          <w:t>33-35</w:t>
        </w:r>
      </w:hyperlink>
      <w:r w:rsidR="00DA630B">
        <w:rPr>
          <w:noProof/>
        </w:rPr>
        <w:t>]</w:t>
      </w:r>
      <w:r w:rsidR="00B95D17" w:rsidRPr="00E30A33">
        <w:fldChar w:fldCharType="end"/>
      </w:r>
      <w:r w:rsidR="00666B59" w:rsidRPr="00E30A33">
        <w:t>.</w:t>
      </w:r>
      <w:r w:rsidRPr="00E30A33">
        <w:t xml:space="preserve"> </w:t>
      </w:r>
      <w:r w:rsidR="00666B59" w:rsidRPr="00E30A33">
        <w:t>E</w:t>
      </w:r>
      <w:r w:rsidRPr="00E30A33">
        <w:t>pigenetic modifications such as DNA methylation, the most extensively studied</w:t>
      </w:r>
      <w:r w:rsidR="00631C91" w:rsidRPr="00E30A33">
        <w:t xml:space="preserve"> epigenetic </w:t>
      </w:r>
      <w:r w:rsidR="00F52E11" w:rsidRPr="00E30A33">
        <w:t xml:space="preserve">modification </w:t>
      </w:r>
      <w:r w:rsidRPr="00E30A33">
        <w:fldChar w:fldCharType="begin">
          <w:fldData xml:space="preserve">PEVuZE5vdGU+PENpdGU+PEF1dGhvcj5IYXR0b3JpPC9BdXRob3I+PFllYXI+MjAxNDwvWWVhcj48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C9wZXJp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</w:fldData>
        </w:fldChar>
      </w:r>
      <w:r w:rsidR="00DA630B">
        <w:instrText xml:space="preserve"> ADDIN EN.CITE </w:instrText>
      </w:r>
      <w:r w:rsidR="00DA630B">
        <w:fldChar w:fldCharType="begin">
          <w:fldData xml:space="preserve">PEVuZE5vdGU+PENpdGU+PEF1dGhvcj5IYXR0b3JpPC9BdXRob3I+PFllYXI+MjAxNDwvWWVhcj48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C9wZXJp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</w:fldData>
        </w:fldChar>
      </w:r>
      <w:r w:rsidR="00DA630B">
        <w:instrText xml:space="preserve"> ADDIN EN.CITE.DATA </w:instrText>
      </w:r>
      <w:r w:rsidR="00DA630B">
        <w:fldChar w:fldCharType="end"/>
      </w:r>
      <w:r w:rsidRPr="00E30A33">
        <w:fldChar w:fldCharType="separate"/>
      </w:r>
      <w:r w:rsidR="00DA630B">
        <w:rPr>
          <w:noProof/>
        </w:rPr>
        <w:t>[</w:t>
      </w:r>
      <w:hyperlink w:anchor="_ENREF_36" w:tooltip="Hattori, 2014 #463" w:history="1">
        <w:r w:rsidR="00DA630B">
          <w:rPr>
            <w:noProof/>
          </w:rPr>
          <w:t>36</w:t>
        </w:r>
      </w:hyperlink>
      <w:r w:rsidR="00DA630B">
        <w:rPr>
          <w:noProof/>
        </w:rPr>
        <w:t>]</w:t>
      </w:r>
      <w:r w:rsidRPr="00E30A33">
        <w:fldChar w:fldCharType="end"/>
      </w:r>
      <w:r w:rsidRPr="00E30A33">
        <w:t>,</w:t>
      </w:r>
      <w:r w:rsidRPr="00E30A33">
        <w:rPr>
          <w:rFonts w:eastAsiaTheme="minorEastAsia"/>
          <w:lang w:eastAsia="zh-CN"/>
        </w:rPr>
        <w:t xml:space="preserve"> </w:t>
      </w:r>
      <w:r w:rsidRPr="00E30A33">
        <w:t xml:space="preserve">and alterations to chromatic structure are able to </w:t>
      </w:r>
      <w:r w:rsidR="008E5445" w:rsidRPr="00E30A33">
        <w:t xml:space="preserve">modulate </w:t>
      </w:r>
      <w:r w:rsidRPr="00E30A33">
        <w:t xml:space="preserve">gene expression </w:t>
      </w:r>
      <w:r w:rsidR="00E04B7D" w:rsidRPr="00E30A33">
        <w:fldChar w:fldCharType="begin"/>
      </w:r>
      <w:r w:rsidR="00DA630B">
        <w:instrText xml:space="preserve"> ADDIN EN.CITE &lt;EndNote&gt;&lt;Cite&gt;&lt;Author&gt;Mill&lt;/Author&gt;&lt;Year&gt;2013&lt;/Year&gt;&lt;RecNum&gt;460&lt;/RecNum&gt;&lt;DisplayText&gt;[37]&lt;/DisplayText&gt;&lt;record&gt;&lt;rec-number&gt;460&lt;/rec-number&gt;&lt;foreign-keys&gt;&lt;key app="EN" db-id="0v9rx5zattxxreezx02vsrzj0z9d0sepv9rx" timestamp="1485017526"&gt;460&lt;/key&gt;&lt;/foreign-keys&gt;&lt;ref-type name="Journal Article"&gt;17&lt;/ref-type&gt;&lt;contributors&gt;&lt;authors&gt;&lt;author&gt;Mill, J.&lt;/author&gt;&lt;author&gt;Heijmans, B. T.&lt;/author&gt;&lt;/authors&gt;&lt;/contributors&gt;&lt;auth-address&gt;University of Exeter Medical School, Exeter University, St Luke&amp;apos;s Campus, Magdalen Street, Exeter EX1 2LU, UK. j.mill@exeter.ac.uk&lt;/auth-address&gt;&lt;titles&gt;&lt;title&gt;From promises to practical strategies in epigenetic epidemiology&lt;/title&gt;&lt;secondary-title&gt;Nat Rev Genet&lt;/secondary-title&gt;&lt;alt-title&gt;Nature reviews. Genetics&lt;/alt-title&gt;&lt;/titles&gt;&lt;periodical&gt;&lt;full-title&gt;Nat Rev Genet&lt;/full-title&gt;&lt;/periodical&gt;&lt;pages&gt;585-94&lt;/pages&gt;&lt;volume&gt;14&lt;/volume&gt;&lt;number&gt;8&lt;/number&gt;&lt;edition&gt;2013/07/03&lt;/edition&gt;&lt;keywords&gt;&lt;keyword&gt;Animals&lt;/keyword&gt;&lt;keyword&gt;*Epigenesis, Genetic&lt;/keyword&gt;&lt;keyword&gt;Epigenomics/*methods&lt;/keyword&gt;&lt;keyword&gt;Humans&lt;/keyword&gt;&lt;keyword&gt;Molecular Epidemiology/*methods&lt;/keyword&gt;&lt;keyword&gt;Phenotype&lt;/keyword&gt;&lt;/keywords&gt;&lt;dates&gt;&lt;year&gt;2013&lt;/year&gt;&lt;pub-dates&gt;&lt;date&gt;Aug&lt;/date&gt;&lt;/pub-dates&gt;&lt;/dates&gt;&lt;isbn&gt;1471-0056&lt;/isbn&gt;&lt;accession-num&gt;23817309&lt;/accession-num&gt;&lt;urls&gt;&lt;/urls&gt;&lt;electronic-resource-num&gt;10.1038/nrg3405&lt;/electronic-resource-num&gt;&lt;remote-database-provider&gt;NLM&lt;/remote-database-provider&gt;&lt;language&gt;eng&lt;/language&gt;&lt;/record&gt;&lt;/Cite&gt;&lt;/EndNote&gt;</w:instrText>
      </w:r>
      <w:r w:rsidR="00E04B7D" w:rsidRPr="00E30A33">
        <w:fldChar w:fldCharType="separate"/>
      </w:r>
      <w:r w:rsidR="00DA630B">
        <w:rPr>
          <w:noProof/>
        </w:rPr>
        <w:t>[</w:t>
      </w:r>
      <w:hyperlink w:anchor="_ENREF_37" w:tooltip="Mill, 2013 #460" w:history="1">
        <w:r w:rsidR="00DA630B">
          <w:rPr>
            <w:noProof/>
          </w:rPr>
          <w:t>37</w:t>
        </w:r>
      </w:hyperlink>
      <w:r w:rsidR="00DA630B">
        <w:rPr>
          <w:noProof/>
        </w:rPr>
        <w:t>]</w:t>
      </w:r>
      <w:r w:rsidR="00E04B7D" w:rsidRPr="00E30A33">
        <w:fldChar w:fldCharType="end"/>
      </w:r>
      <w:r w:rsidRPr="00E30A33">
        <w:t>.</w:t>
      </w:r>
      <w:r w:rsidR="00E04B7D" w:rsidRPr="00E30A33">
        <w:t xml:space="preserve"> </w:t>
      </w:r>
      <w:r w:rsidR="00E04B7D" w:rsidRPr="00E30A33">
        <w:rPr>
          <w:rFonts w:eastAsiaTheme="minorEastAsia"/>
          <w:lang w:eastAsia="zh-CN"/>
        </w:rPr>
        <w:t xml:space="preserve">Methylation of cytosine residues located within CpG </w:t>
      </w:r>
      <w:r w:rsidRPr="00E30A33">
        <w:rPr>
          <w:rFonts w:eastAsiaTheme="minorEastAsia"/>
          <w:lang w:eastAsia="zh-CN"/>
        </w:rPr>
        <w:t>dinucleotides across the genome</w:t>
      </w:r>
      <w:r w:rsidR="00E04B7D" w:rsidRPr="00E30A33">
        <w:rPr>
          <w:rFonts w:eastAsiaTheme="minorEastAsia"/>
          <w:lang w:eastAsia="zh-CN"/>
        </w:rPr>
        <w:t xml:space="preserve"> play a crucial role in cellular identity by </w:t>
      </w:r>
      <w:r w:rsidR="00631C91" w:rsidRPr="00E30A33">
        <w:rPr>
          <w:rFonts w:eastAsiaTheme="minorEastAsia"/>
          <w:lang w:eastAsia="zh-CN"/>
        </w:rPr>
        <w:t xml:space="preserve">inhibiting the binding ability of transcriptomic machinery to DNA, thus </w:t>
      </w:r>
      <w:r w:rsidR="00E04B7D" w:rsidRPr="00E30A33">
        <w:rPr>
          <w:rFonts w:eastAsiaTheme="minorEastAsia"/>
          <w:lang w:eastAsia="zh-CN"/>
        </w:rPr>
        <w:t>influencing gene expression</w:t>
      </w:r>
      <w:r w:rsidR="00E04B7D" w:rsidRPr="00E30A33">
        <w:t xml:space="preserve"> </w:t>
      </w:r>
      <w:r w:rsidR="00E04B7D" w:rsidRPr="00E30A33">
        <w:fldChar w:fldCharType="begin">
          <w:fldData xml:space="preserve">PEVuZE5vdGU+PENpdGU+PEF1dGhvcj5Kb25lczwvQXV0aG9yPjxZZWFyPjIwMTI8L1llYXI+PFJl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</w:fldData>
        </w:fldChar>
      </w:r>
      <w:r w:rsidR="00DA630B">
        <w:instrText xml:space="preserve"> ADDIN EN.CITE </w:instrText>
      </w:r>
      <w:r w:rsidR="00DA630B">
        <w:fldChar w:fldCharType="begin">
          <w:fldData xml:space="preserve">PEVuZE5vdGU+PENpdGU+PEF1dGhvcj5Kb25lczwvQXV0aG9yPjxZZWFyPjIwMTI8L1llYXI+PFJl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</w:fldData>
        </w:fldChar>
      </w:r>
      <w:r w:rsidR="00DA630B">
        <w:instrText xml:space="preserve"> ADDIN EN.CITE.DATA </w:instrText>
      </w:r>
      <w:r w:rsidR="00DA630B">
        <w:fldChar w:fldCharType="end"/>
      </w:r>
      <w:r w:rsidR="00E04B7D" w:rsidRPr="00E30A33">
        <w:fldChar w:fldCharType="separate"/>
      </w:r>
      <w:r w:rsidR="00DA630B">
        <w:rPr>
          <w:noProof/>
        </w:rPr>
        <w:t>[</w:t>
      </w:r>
      <w:hyperlink w:anchor="_ENREF_38" w:tooltip="Jones, 2012 #60" w:history="1">
        <w:r w:rsidR="00DA630B">
          <w:rPr>
            <w:noProof/>
          </w:rPr>
          <w:t>38</w:t>
        </w:r>
      </w:hyperlink>
      <w:r w:rsidR="00DA630B">
        <w:rPr>
          <w:noProof/>
        </w:rPr>
        <w:t xml:space="preserve">, </w:t>
      </w:r>
      <w:hyperlink w:anchor="_ENREF_39" w:tooltip="Nordlund, 2013 #55" w:history="1">
        <w:r w:rsidR="00DA630B">
          <w:rPr>
            <w:noProof/>
          </w:rPr>
          <w:t>39</w:t>
        </w:r>
      </w:hyperlink>
      <w:r w:rsidR="00DA630B">
        <w:rPr>
          <w:noProof/>
        </w:rPr>
        <w:t>]</w:t>
      </w:r>
      <w:r w:rsidR="00E04B7D" w:rsidRPr="00E30A33">
        <w:fldChar w:fldCharType="end"/>
      </w:r>
      <w:r w:rsidR="00E04B7D" w:rsidRPr="00E30A33">
        <w:t xml:space="preserve">. </w:t>
      </w:r>
      <w:r w:rsidR="00B141C3" w:rsidRPr="00E30A33">
        <w:t xml:space="preserve">Each individual’s epigenome is subject to change induced via genetic, environmental, and stochastic factors throughout </w:t>
      </w:r>
      <w:r w:rsidR="006B4DDE" w:rsidRPr="00E30A33">
        <w:t xml:space="preserve">the </w:t>
      </w:r>
      <w:r w:rsidR="00B141C3" w:rsidRPr="00E30A33">
        <w:t xml:space="preserve">life course </w:t>
      </w:r>
      <w:r w:rsidR="00B141C3" w:rsidRPr="00E30A33">
        <w:fldChar w:fldCharType="begin"/>
      </w:r>
      <w:r w:rsidR="00DA630B">
        <w:instrText xml:space="preserve"> ADDIN EN.CITE &lt;EndNote&gt;&lt;Cite&gt;&lt;Author&gt;Xu&lt;/Author&gt;&lt;Year&gt;2017&lt;/Year&gt;&lt;RecNum&gt;507&lt;/RecNum&gt;&lt;DisplayText&gt;[40]&lt;/DisplayText&gt;&lt;record&gt;&lt;rec-number&gt;507&lt;/rec-number&gt;&lt;foreign-keys&gt;&lt;key app="EN" db-id="0v9rx5zattxxreezx02vsrzj0z9d0sepv9rx" timestamp="1493194709"&gt;507&lt;/key&gt;&lt;/foreign-keys&gt;&lt;ref-type name="Journal Article"&gt;17&lt;/ref-type&gt;&lt;contributors&gt;&lt;authors&gt;&lt;author&gt;Xu, Cheng-Jian&lt;/author&gt;&lt;author&gt;Bonder, Marc Jan&lt;/author&gt;&lt;author&gt;Söderhäll, Cilla&lt;/author&gt;&lt;author&gt;Bustamante, Mariona&lt;/author&gt;&lt;author&gt;Baïz, Nour&lt;/author&gt;&lt;author&gt;Gehring, Ulrike&lt;/author&gt;&lt;author&gt;Jankipersadsing, Soesma A.&lt;/author&gt;&lt;author&gt;van der Vlies, Pieter&lt;/author&gt;&lt;author&gt;van Diemen, Cleo C.&lt;/author&gt;&lt;author&gt;van Rijkom, Bianca&lt;/author&gt;&lt;author&gt;Just, Jocelyne&lt;/author&gt;&lt;author&gt;Kull, Inger&lt;/author&gt;&lt;author&gt;Kere, Juha&lt;/author&gt;&lt;author&gt;Antó, Josep Maria&lt;/author&gt;&lt;author&gt;Bousquet, Jean&lt;/author&gt;&lt;author&gt;Zhernakova, Alexandra&lt;/author&gt;&lt;author&gt;Wijmenga, Cisca&lt;/author&gt;&lt;author&gt;Annesi-Maesano, Isabella&lt;/author&gt;&lt;author&gt;Sunyer, Jordi&lt;/author&gt;&lt;author&gt;Melén, Erik&lt;/author&gt;&lt;author&gt;Li, Yang&lt;/author&gt;&lt;author&gt;Postma, Dirkje S.&lt;/author&gt;&lt;author&gt;Koppelman, Gerard H.&lt;/author&gt;&lt;/authors&gt;&lt;/contributors&gt;&lt;titles&gt;&lt;title&gt;The emerging landscape of dynamic DNA methylation in early childhood&lt;/title&gt;&lt;secondary-title&gt;BMC Genomics&lt;/secondary-title&gt;&lt;/titles&gt;&lt;periodical&gt;&lt;full-title&gt;BMC Genomics&lt;/full-title&gt;&lt;abbr-1&gt;BMC genomics&lt;/abbr-1&gt;&lt;/periodical&gt;&lt;pages&gt;25&lt;/pages&gt;&lt;volume&gt;18&lt;/volume&gt;&lt;number&gt;1&lt;/number&gt;&lt;dates&gt;&lt;year&gt;2017&lt;/year&gt;&lt;/dates&gt;&lt;isbn&gt;1471-2164&lt;/isbn&gt;&lt;label&gt;Xu2017&lt;/label&gt;&lt;work-type&gt;journal article&lt;/work-type&gt;&lt;urls&gt;&lt;related-urls&gt;&lt;url&gt;http://dx.doi.org/10.1186/s12864-016-3452-1&lt;/url&gt;&lt;/related-urls&gt;&lt;/urls&gt;&lt;electronic-resource-num&gt;10.1186/s12864-016-3452-1&lt;/electronic-resource-num&gt;&lt;/record&gt;&lt;/Cite&gt;&lt;/EndNote&gt;</w:instrText>
      </w:r>
      <w:r w:rsidR="00B141C3" w:rsidRPr="00E30A33">
        <w:fldChar w:fldCharType="separate"/>
      </w:r>
      <w:r w:rsidR="00DA630B">
        <w:rPr>
          <w:noProof/>
        </w:rPr>
        <w:t>[</w:t>
      </w:r>
      <w:hyperlink w:anchor="_ENREF_40" w:tooltip="Xu, 2017 #507" w:history="1">
        <w:r w:rsidR="00DA630B">
          <w:rPr>
            <w:noProof/>
          </w:rPr>
          <w:t>40</w:t>
        </w:r>
      </w:hyperlink>
      <w:r w:rsidR="00DA630B">
        <w:rPr>
          <w:noProof/>
        </w:rPr>
        <w:t>]</w:t>
      </w:r>
      <w:r w:rsidR="00B141C3" w:rsidRPr="00E30A33">
        <w:fldChar w:fldCharType="end"/>
      </w:r>
      <w:r w:rsidR="00631C91" w:rsidRPr="00E30A33">
        <w:t>.</w:t>
      </w:r>
      <w:r w:rsidR="00F8401C" w:rsidRPr="00E30A33">
        <w:rPr>
          <w:rFonts w:eastAsia="Calibri" w:cs="Times New Roman"/>
        </w:rPr>
        <w:t xml:space="preserve"> </w:t>
      </w:r>
      <w:r w:rsidR="00631C91" w:rsidRPr="00E30A33">
        <w:rPr>
          <w:rFonts w:eastAsia="Calibri" w:cs="Times New Roman"/>
        </w:rPr>
        <w:t>H</w:t>
      </w:r>
      <w:r w:rsidR="00F8401C" w:rsidRPr="00E30A33">
        <w:rPr>
          <w:rFonts w:eastAsia="Calibri" w:cs="Times New Roman"/>
        </w:rPr>
        <w:t>owever</w:t>
      </w:r>
      <w:r w:rsidRPr="00E30A33">
        <w:rPr>
          <w:rFonts w:eastAsia="Calibri" w:cs="Times New Roman"/>
        </w:rPr>
        <w:t xml:space="preserve"> </w:t>
      </w:r>
      <w:r w:rsidR="00F8401C" w:rsidRPr="00E30A33">
        <w:rPr>
          <w:rFonts w:eastAsia="Calibri" w:cs="Times New Roman"/>
        </w:rPr>
        <w:t>t</w:t>
      </w:r>
      <w:r w:rsidR="00B141C3" w:rsidRPr="00E30A33">
        <w:rPr>
          <w:rFonts w:eastAsia="Calibri" w:cs="Times New Roman"/>
        </w:rPr>
        <w:t>he epigenome is p</w:t>
      </w:r>
      <w:r w:rsidR="00F8401C" w:rsidRPr="00E30A33">
        <w:rPr>
          <w:rFonts w:eastAsia="Calibri" w:cs="Times New Roman"/>
        </w:rPr>
        <w:t>articularly</w:t>
      </w:r>
      <w:r w:rsidR="00B141C3" w:rsidRPr="00E30A33">
        <w:rPr>
          <w:rFonts w:eastAsia="Calibri" w:cs="Times New Roman"/>
        </w:rPr>
        <w:t xml:space="preserve"> susceptible to dysregulation via environmental influences during gestation, neonatal development, puberty, and old age </w:t>
      </w:r>
      <w:r w:rsidR="00B141C3" w:rsidRPr="00E30A33">
        <w:rPr>
          <w:rFonts w:eastAsia="Calibri" w:cs="Times New Roman"/>
        </w:rPr>
        <w:fldChar w:fldCharType="begin"/>
      </w:r>
      <w:r w:rsidR="00DA630B">
        <w:rPr>
          <w:rFonts w:eastAsia="Calibri" w:cs="Times New Roman"/>
        </w:rPr>
        <w:instrText xml:space="preserve"> ADDIN EN.CITE &lt;EndNote&gt;&lt;Cite&gt;&lt;Author&gt;Dolinoy&lt;/Author&gt;&lt;Year&gt;2007&lt;/Year&gt;&lt;RecNum&gt;453&lt;/RecNum&gt;&lt;DisplayText&gt;[41]&lt;/DisplayText&gt;&lt;record&gt;&lt;rec-number&gt;453&lt;/rec-number&gt;&lt;foreign-keys&gt;&lt;key app="EN" db-id="0v9rx5zattxxreezx02vsrzj0z9d0sepv9rx" timestamp="1484495888"&gt;453&lt;/key&gt;&lt;/foreign-keys&gt;&lt;ref-type name="Journal Article"&gt;17&lt;/ref-type&gt;&lt;contributors&gt;&lt;authors&gt;&lt;author&gt;Dolinoy, D. C.&lt;/author&gt;&lt;author&gt;Das, R.&lt;/author&gt;&lt;author&gt;Weidman, J. R.&lt;/author&gt;&lt;author&gt;Jirtle, R. L.&lt;/author&gt;&lt;/authors&gt;&lt;/contributors&gt;&lt;auth-address&gt;Department of Radiation Oncology, University Program in Genetics and Genomics, Duke University Medical Center, Durham, NC 27710, USA.&lt;/auth-address&gt;&lt;titles&gt;&lt;title&gt;Metastable epialleles, imprinting, and the fetal origins of adult diseases&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0r-37r&lt;/pages&gt;&lt;volume&gt;61&lt;/volume&gt;&lt;number&gt;5 Pt 2&lt;/number&gt;&lt;edition&gt;2007/04/07&lt;/edition&gt;&lt;keywords&gt;&lt;keyword&gt;*Alleles&lt;/keyword&gt;&lt;keyword&gt;Animals&lt;/keyword&gt;&lt;keyword&gt;DNA Methylation&lt;/keyword&gt;&lt;keyword&gt;*Epigenesis, Genetic&lt;/keyword&gt;&lt;keyword&gt;Fetus/*physiology&lt;/keyword&gt;&lt;keyword&gt;*Gene Expression Regulation&lt;/keyword&gt;&lt;keyword&gt;Genomic Imprinting&lt;/keyword&gt;&lt;keyword&gt;*Genomic Instability&lt;/keyword&gt;&lt;keyword&gt;Humans&lt;/keyword&gt;&lt;/keywords&gt;&lt;dates&gt;&lt;year&gt;2007&lt;/year&gt;&lt;pub-dates&gt;&lt;date&gt;May&lt;/date&gt;&lt;/pub-dates&gt;&lt;/dates&gt;&lt;isbn&gt;0031-3998 (Print)&amp;#xD;0031-3998&lt;/isbn&gt;&lt;accession-num&gt;17413847&lt;/accession-num&gt;&lt;urls&gt;&lt;/urls&gt;&lt;electronic-resource-num&gt;10.1203/pdr.0b013e31804575f7&lt;/electronic-resource-num&gt;&lt;remote-database-provider&gt;NLM&lt;/remote-database-provider&gt;&lt;language&gt;eng&lt;/language&gt;&lt;/record&gt;&lt;/Cite&gt;&lt;/EndNote&gt;</w:instrText>
      </w:r>
      <w:r w:rsidR="00B141C3" w:rsidRPr="00E30A33">
        <w:rPr>
          <w:rFonts w:eastAsia="Calibri" w:cs="Times New Roman"/>
        </w:rPr>
        <w:fldChar w:fldCharType="separate"/>
      </w:r>
      <w:r w:rsidR="00DA630B">
        <w:rPr>
          <w:rFonts w:eastAsia="Calibri" w:cs="Times New Roman"/>
          <w:noProof/>
        </w:rPr>
        <w:t>[</w:t>
      </w:r>
      <w:hyperlink w:anchor="_ENREF_41" w:tooltip="Dolinoy, 2007 #453" w:history="1">
        <w:r w:rsidR="00DA630B">
          <w:rPr>
            <w:rFonts w:eastAsia="Calibri" w:cs="Times New Roman"/>
            <w:noProof/>
          </w:rPr>
          <w:t>41</w:t>
        </w:r>
      </w:hyperlink>
      <w:r w:rsidR="00DA630B">
        <w:rPr>
          <w:rFonts w:eastAsia="Calibri" w:cs="Times New Roman"/>
          <w:noProof/>
        </w:rPr>
        <w:t>]</w:t>
      </w:r>
      <w:r w:rsidR="00B141C3" w:rsidRPr="00E30A33">
        <w:rPr>
          <w:rFonts w:eastAsia="Calibri" w:cs="Times New Roman"/>
        </w:rPr>
        <w:fldChar w:fldCharType="end"/>
      </w:r>
      <w:r w:rsidR="00B141C3" w:rsidRPr="00E30A33">
        <w:rPr>
          <w:rFonts w:eastAsia="Calibri" w:cs="Times New Roman"/>
        </w:rPr>
        <w:t xml:space="preserve">. The establishment of DNA methylation patterns occurs during embryonic </w:t>
      </w:r>
      <w:r w:rsidR="00717FE0" w:rsidRPr="00E30A33">
        <w:rPr>
          <w:rFonts w:eastAsia="Calibri" w:cs="Times New Roman"/>
        </w:rPr>
        <w:t>development, therefore this may be an</w:t>
      </w:r>
      <w:r w:rsidR="00B141C3" w:rsidRPr="00E30A33">
        <w:rPr>
          <w:rFonts w:eastAsia="Calibri" w:cs="Times New Roman"/>
        </w:rPr>
        <w:t xml:space="preserve"> </w:t>
      </w:r>
      <w:r w:rsidR="00F8401C" w:rsidRPr="00E30A33">
        <w:rPr>
          <w:rFonts w:eastAsia="Calibri" w:cs="Times New Roman"/>
        </w:rPr>
        <w:t>acutely</w:t>
      </w:r>
      <w:r w:rsidR="00B141C3" w:rsidRPr="00E30A33">
        <w:rPr>
          <w:rFonts w:eastAsia="Calibri" w:cs="Times New Roman"/>
        </w:rPr>
        <w:t xml:space="preserve"> critical and vulnerable period during which environmental influences are of importance for resultant DNA methylation profiles, and possible health consequences in later life </w:t>
      </w:r>
      <w:r w:rsidR="00B141C3" w:rsidRPr="00E30A33">
        <w:rPr>
          <w:rFonts w:eastAsia="Calibri" w:cs="Times New Roman"/>
        </w:rPr>
        <w:fldChar w:fldCharType="begin"/>
      </w:r>
      <w:r w:rsidR="00DA630B">
        <w:rPr>
          <w:rFonts w:eastAsia="Calibri" w:cs="Times New Roman"/>
        </w:rPr>
        <w:instrText xml:space="preserve"> ADDIN EN.CITE &lt;EndNote&gt;&lt;Cite&gt;&lt;Author&gt;Mathers&lt;/Author&gt;&lt;Year&gt;2009&lt;/Year&gt;&lt;RecNum&gt;250&lt;/RecNum&gt;&lt;DisplayText&gt;[42]&lt;/DisplayText&gt;&lt;record&gt;&lt;rec-number&gt;250&lt;/rec-number&gt;&lt;foreign-keys&gt;&lt;key app="EN" db-id="0v9rx5zattxxreezx02vsrzj0z9d0sepv9rx" timestamp="1447772360"&gt;250&lt;/key&gt;&lt;/foreign-keys&gt;&lt;ref-type name="Journal Article"&gt;17&lt;/ref-type&gt;&lt;contributors&gt;&lt;authors&gt;&lt;author&gt;Mathers, J. C.&lt;/author&gt;&lt;author&gt;McKay, J. A.&lt;/author&gt;&lt;/authors&gt;&lt;/contributors&gt;&lt;auth-address&gt;Human Nutrition Research Centre, School of Clinical Medical Sciences, Newcastle University, William Leech Building, Newcastle on Tyne, UK. john.mathers@newcastle.ac.uk&lt;/auth-address&gt;&lt;titles&gt;&lt;title&gt;Epigenetics - potential contribution to fetal programming&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19-23&lt;/pages&gt;&lt;volume&gt;646&lt;/volume&gt;&lt;edition&gt;2009/06/19&lt;/edition&gt;&lt;keywords&gt;&lt;keyword&gt;Animals&lt;/keyword&gt;&lt;keyword&gt;Epigenesis, Genetic/*physiology&lt;/keyword&gt;&lt;keyword&gt;Female&lt;/keyword&gt;&lt;keyword&gt;Gene Expression/physiology&lt;/keyword&gt;&lt;keyword&gt;Maternal Nutritional Physiological Phenomena/*physiology&lt;/keyword&gt;&lt;keyword&gt;Mice&lt;/keyword&gt;&lt;keyword&gt;Pregnancy&lt;/keyword&gt;&lt;keyword&gt;Prenatal Nutritional Physiological Phenomena/*physiology&lt;/keyword&gt;&lt;keyword&gt;Rats&lt;/keyword&gt;&lt;/keywords&gt;&lt;dates&gt;&lt;year&gt;2009&lt;/year&gt;&lt;/dates&gt;&lt;isbn&gt;0065-2598 (Print)&amp;#xD;0065-2598&lt;/isbn&gt;&lt;accession-num&gt;19536670&lt;/accession-num&gt;&lt;urls&gt;&lt;/urls&gt;&lt;electronic-resource-num&gt;10.1007/978-1-4020-9173-5_13&lt;/electronic-resource-num&gt;&lt;remote-database-provider&gt;NLM&lt;/remote-database-provider&gt;&lt;language&gt;eng&lt;/language&gt;&lt;/record&gt;&lt;/Cite&gt;&lt;/EndNote&gt;</w:instrText>
      </w:r>
      <w:r w:rsidR="00B141C3" w:rsidRPr="00E30A33">
        <w:rPr>
          <w:rFonts w:eastAsia="Calibri" w:cs="Times New Roman"/>
        </w:rPr>
        <w:fldChar w:fldCharType="separate"/>
      </w:r>
      <w:r w:rsidR="00DA630B">
        <w:rPr>
          <w:rFonts w:eastAsia="Calibri" w:cs="Times New Roman"/>
          <w:noProof/>
        </w:rPr>
        <w:t>[</w:t>
      </w:r>
      <w:hyperlink w:anchor="_ENREF_42" w:tooltip="Mathers, 2009 #250" w:history="1">
        <w:r w:rsidR="00DA630B">
          <w:rPr>
            <w:rFonts w:eastAsia="Calibri" w:cs="Times New Roman"/>
            <w:noProof/>
          </w:rPr>
          <w:t>42</w:t>
        </w:r>
      </w:hyperlink>
      <w:r w:rsidR="00DA630B">
        <w:rPr>
          <w:rFonts w:eastAsia="Calibri" w:cs="Times New Roman"/>
          <w:noProof/>
        </w:rPr>
        <w:t>]</w:t>
      </w:r>
      <w:r w:rsidR="00B141C3" w:rsidRPr="00E30A33">
        <w:rPr>
          <w:rFonts w:eastAsia="Calibri" w:cs="Times New Roman"/>
        </w:rPr>
        <w:fldChar w:fldCharType="end"/>
      </w:r>
      <w:r w:rsidR="00B141C3" w:rsidRPr="00E30A33">
        <w:rPr>
          <w:rFonts w:eastAsia="Calibri" w:cs="Times New Roman"/>
        </w:rPr>
        <w:t>.</w:t>
      </w:r>
      <w:r w:rsidR="00C164E9" w:rsidRPr="00E30A33">
        <w:rPr>
          <w:rFonts w:eastAsia="Calibri" w:cs="Times New Roman"/>
        </w:rPr>
        <w:t xml:space="preserve"> </w:t>
      </w:r>
    </w:p>
    <w:p w14:paraId="07455A4B" w14:textId="47FF4B7F" w:rsidR="001C5AA1" w:rsidRPr="00E30A33" w:rsidRDefault="001C5AA1" w:rsidP="001012B9">
      <w:pPr>
        <w:spacing w:line="360" w:lineRule="auto"/>
        <w:rPr>
          <w:rFonts w:eastAsia="Calibri" w:cs="Times New Roman"/>
          <w:color w:val="FF0000"/>
        </w:rPr>
      </w:pPr>
      <w:r w:rsidRPr="00E30A33">
        <w:rPr>
          <w:rFonts w:eastAsia="Calibri" w:cs="Times New Roman"/>
        </w:rPr>
        <w:t>Aberrant DNA methylation in ALL</w:t>
      </w:r>
      <w:r w:rsidR="00631C91" w:rsidRPr="00E30A33">
        <w:rPr>
          <w:rFonts w:eastAsia="Calibri" w:cs="Times New Roman"/>
        </w:rPr>
        <w:t xml:space="preserve"> is well established </w:t>
      </w:r>
      <w:r w:rsidRPr="00E30A33">
        <w:rPr>
          <w:rFonts w:eastAsia="Calibri" w:cs="Times New Roman"/>
        </w:rPr>
        <w:t xml:space="preserve"> </w:t>
      </w:r>
      <w:r w:rsidRPr="00E30A33">
        <w:rPr>
          <w:rFonts w:eastAsia="Calibri" w:cs="Times New Roman"/>
        </w:rPr>
        <w:fldChar w:fldCharType="begin">
          <w:fldData xml:space="preserve">PEVuZE5vdGU+PENpdGU+PEF1dGhvcj5Xb25nPC9BdXRob3I+PFllYXI+MjAxMjwvWWVhcj48UmVj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DA1NC02NTwvcGFnZXM+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Xb25nPC9BdXRob3I+PFllYXI+MjAxMjwvWWVhcj48UmVj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DA1NC02NTwvcGFnZXM+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Pr="00E30A33">
        <w:rPr>
          <w:rFonts w:eastAsia="Calibri" w:cs="Times New Roman"/>
        </w:rPr>
      </w:r>
      <w:r w:rsidRPr="00E30A33">
        <w:rPr>
          <w:rFonts w:eastAsia="Calibri" w:cs="Times New Roman"/>
        </w:rPr>
        <w:fldChar w:fldCharType="separate"/>
      </w:r>
      <w:r w:rsidR="00DA630B">
        <w:rPr>
          <w:rFonts w:eastAsia="Calibri" w:cs="Times New Roman"/>
          <w:noProof/>
        </w:rPr>
        <w:t>[</w:t>
      </w:r>
      <w:hyperlink w:anchor="_ENREF_39" w:tooltip="Nordlund, 2013 #55" w:history="1">
        <w:r w:rsidR="00DA630B">
          <w:rPr>
            <w:rFonts w:eastAsia="Calibri" w:cs="Times New Roman"/>
            <w:noProof/>
          </w:rPr>
          <w:t>39</w:t>
        </w:r>
      </w:hyperlink>
      <w:r w:rsidR="00DA630B">
        <w:rPr>
          <w:rFonts w:eastAsia="Calibri" w:cs="Times New Roman"/>
          <w:noProof/>
        </w:rPr>
        <w:t xml:space="preserve">, </w:t>
      </w:r>
      <w:hyperlink w:anchor="_ENREF_43" w:tooltip="Wong, 2012 #66" w:history="1">
        <w:r w:rsidR="00DA630B">
          <w:rPr>
            <w:rFonts w:eastAsia="Calibri" w:cs="Times New Roman"/>
            <w:noProof/>
          </w:rPr>
          <w:t>43-45</w:t>
        </w:r>
      </w:hyperlink>
      <w:r w:rsidR="00DA630B">
        <w:rPr>
          <w:rFonts w:eastAsia="Calibri" w:cs="Times New Roman"/>
          <w:noProof/>
        </w:rPr>
        <w:t>]</w:t>
      </w:r>
      <w:r w:rsidRPr="00E30A33">
        <w:rPr>
          <w:rFonts w:eastAsia="Calibri" w:cs="Times New Roman"/>
        </w:rPr>
        <w:fldChar w:fldCharType="end"/>
      </w:r>
      <w:r w:rsidR="000C7C92" w:rsidRPr="00E30A33">
        <w:rPr>
          <w:rFonts w:eastAsia="Calibri" w:cs="Times New Roman"/>
        </w:rPr>
        <w:t xml:space="preserve">, particularly at promoter associated CpG islands, which results in hundreds of genes involved in critical molecular pathways being silenced </w:t>
      </w:r>
      <w:r w:rsidR="000C7C92" w:rsidRPr="00E30A33">
        <w:rPr>
          <w:rFonts w:eastAsia="Calibri" w:cs="Times New Roman"/>
        </w:rPr>
        <w:fldChar w:fldCharType="begin"/>
      </w:r>
      <w:r w:rsidR="00DA630B">
        <w:rPr>
          <w:rFonts w:eastAsia="Calibri" w:cs="Times New Roman"/>
        </w:rPr>
        <w:instrText xml:space="preserve"> ADDIN EN.CITE &lt;EndNote&gt;&lt;Cite&gt;&lt;Author&gt;Garcia-Manero&lt;/Author&gt;&lt;Year&gt;2009&lt;/Year&gt;&lt;RecNum&gt;549&lt;/RecNum&gt;&lt;DisplayText&gt;[46]&lt;/DisplayText&gt;&lt;record&gt;&lt;rec-number&gt;549&lt;/rec-number&gt;&lt;foreign-keys&gt;&lt;key app="EN" db-id="0v9rx5zattxxreezx02vsrzj0z9d0sepv9rx" timestamp="1500922162"&gt;549&lt;/key&gt;&lt;/foreign-keys&gt;&lt;ref-type name="Journal Article"&gt;17&lt;/ref-type&gt;&lt;contributors&gt;&lt;authors&gt;&lt;author&gt;Garcia-Manero, Guillermo&lt;/author&gt;&lt;author&gt;Yang, Hui&lt;/author&gt;&lt;author&gt;Kuang, Shao-Qing&lt;/author&gt;&lt;author&gt;O’Brien, Susan&lt;/author&gt;&lt;author&gt;Thomas, Deborah&lt;/author&gt;&lt;author&gt;Kantarjian, Hagop&lt;/author&gt;&lt;/authors&gt;&lt;/contributors&gt;&lt;titles&gt;&lt;title&gt;Epigenetics of acute lymphocytic leukemia&lt;/title&gt;&lt;secondary-title&gt;Seminars in hematology&lt;/secondary-title&gt;&lt;/titles&gt;&lt;periodical&gt;&lt;full-title&gt;Semin Hematol&lt;/full-title&gt;&lt;abbr-1&gt;Seminars in hematology&lt;/abbr-1&gt;&lt;/periodical&gt;&lt;pages&gt;10.1053/j.seminhematol.2008.09.008&lt;/pages&gt;&lt;volume&gt;46&lt;/volume&gt;&lt;number&gt;1&lt;/number&gt;&lt;dates&gt;&lt;year&gt;2009&lt;/year&gt;&lt;/dates&gt;&lt;isbn&gt;0037-1963&amp;#xD;1532-8686&lt;/isbn&gt;&lt;accession-num&gt;PMC3833728&lt;/accession-num&gt;&lt;urls&gt;&lt;related-urls&gt;&lt;url&gt;http://www.ncbi.nlm.nih.gov/pmc/articles/PMC3833728/&lt;/url&gt;&lt;/related-urls&gt;&lt;/urls&gt;&lt;electronic-resource-num&gt;10.1053/j.seminhematol.2008.09.008&lt;/electronic-resource-num&gt;&lt;remote-database-name&gt;PMC&lt;/remote-database-name&gt;&lt;/record&gt;&lt;/Cite&gt;&lt;/EndNote&gt;</w:instrText>
      </w:r>
      <w:r w:rsidR="000C7C92" w:rsidRPr="00E30A33">
        <w:rPr>
          <w:rFonts w:eastAsia="Calibri" w:cs="Times New Roman"/>
        </w:rPr>
        <w:fldChar w:fldCharType="separate"/>
      </w:r>
      <w:r w:rsidR="00DA630B">
        <w:rPr>
          <w:rFonts w:eastAsia="Calibri" w:cs="Times New Roman"/>
          <w:noProof/>
        </w:rPr>
        <w:t>[</w:t>
      </w:r>
      <w:hyperlink w:anchor="_ENREF_46" w:tooltip="Garcia-Manero, 2009 #549" w:history="1">
        <w:r w:rsidR="00DA630B">
          <w:rPr>
            <w:rFonts w:eastAsia="Calibri" w:cs="Times New Roman"/>
            <w:noProof/>
          </w:rPr>
          <w:t>46</w:t>
        </w:r>
      </w:hyperlink>
      <w:r w:rsidR="00DA630B">
        <w:rPr>
          <w:rFonts w:eastAsia="Calibri" w:cs="Times New Roman"/>
          <w:noProof/>
        </w:rPr>
        <w:t>]</w:t>
      </w:r>
      <w:r w:rsidR="000C7C92" w:rsidRPr="00E30A33">
        <w:rPr>
          <w:rFonts w:eastAsia="Calibri" w:cs="Times New Roman"/>
        </w:rPr>
        <w:fldChar w:fldCharType="end"/>
      </w:r>
      <w:r w:rsidR="003C0947" w:rsidRPr="00E30A33">
        <w:rPr>
          <w:rFonts w:eastAsia="Calibri" w:cs="Times New Roman"/>
        </w:rPr>
        <w:t xml:space="preserve">. ALL is a heterogeneous disease and is subtyped based on its cellular phenotype and cytogenetic aberrations. A core set of CpG sites have been </w:t>
      </w:r>
      <w:r w:rsidR="00D22EB2" w:rsidRPr="00E30A33">
        <w:rPr>
          <w:rFonts w:eastAsia="Calibri" w:cs="Times New Roman"/>
        </w:rPr>
        <w:t>identified as aberrantly</w:t>
      </w:r>
      <w:r w:rsidR="003C0947" w:rsidRPr="00E30A33">
        <w:rPr>
          <w:rFonts w:eastAsia="Calibri" w:cs="Times New Roman"/>
        </w:rPr>
        <w:t xml:space="preserve"> methylated throughout all subtypes, </w:t>
      </w:r>
      <w:r w:rsidR="00D22EB2" w:rsidRPr="00E30A33">
        <w:rPr>
          <w:rFonts w:eastAsia="Calibri" w:cs="Times New Roman"/>
        </w:rPr>
        <w:t xml:space="preserve">as well as </w:t>
      </w:r>
      <w:r w:rsidR="003C0947" w:rsidRPr="00E30A33">
        <w:rPr>
          <w:rFonts w:eastAsia="Calibri" w:cs="Times New Roman"/>
        </w:rPr>
        <w:t xml:space="preserve">subtype specific DNA methylation patterns </w:t>
      </w:r>
      <w:r w:rsidR="003C0947" w:rsidRPr="00E30A33">
        <w:rPr>
          <w:rFonts w:eastAsia="Calibri" w:cs="Times New Roman"/>
        </w:rPr>
        <w:fldChar w:fldCharType="begin">
          <w:fldData xml:space="preserve">PEVuZE5vdGU+PENpdGU+PEF1dGhvcj5Ob3JkbHVuZDwvQXV0aG9yPjxZZWFyPjIwMTM8L1llYXI+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Ob3JkbHVuZDwvQXV0aG9yPjxZZWFyPjIwMTM8L1llYXI+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3C0947" w:rsidRPr="00E30A33">
        <w:rPr>
          <w:rFonts w:eastAsia="Calibri" w:cs="Times New Roman"/>
        </w:rPr>
      </w:r>
      <w:r w:rsidR="003C0947" w:rsidRPr="00E30A33">
        <w:rPr>
          <w:rFonts w:eastAsia="Calibri" w:cs="Times New Roman"/>
        </w:rPr>
        <w:fldChar w:fldCharType="separate"/>
      </w:r>
      <w:r w:rsidR="00DA630B">
        <w:rPr>
          <w:rFonts w:eastAsia="Calibri" w:cs="Times New Roman"/>
          <w:noProof/>
        </w:rPr>
        <w:t>[</w:t>
      </w:r>
      <w:hyperlink w:anchor="_ENREF_39" w:tooltip="Nordlund, 2013 #55" w:history="1">
        <w:r w:rsidR="00DA630B">
          <w:rPr>
            <w:rFonts w:eastAsia="Calibri" w:cs="Times New Roman"/>
            <w:noProof/>
          </w:rPr>
          <w:t>39</w:t>
        </w:r>
      </w:hyperlink>
      <w:r w:rsidR="00DA630B">
        <w:rPr>
          <w:rFonts w:eastAsia="Calibri" w:cs="Times New Roman"/>
          <w:noProof/>
        </w:rPr>
        <w:t xml:space="preserve">, </w:t>
      </w:r>
      <w:hyperlink w:anchor="_ENREF_47" w:tooltip="Nordlund, 2015 #190" w:history="1">
        <w:r w:rsidR="00DA630B">
          <w:rPr>
            <w:rFonts w:eastAsia="Calibri" w:cs="Times New Roman"/>
            <w:noProof/>
          </w:rPr>
          <w:t>47</w:t>
        </w:r>
      </w:hyperlink>
      <w:r w:rsidR="00DA630B">
        <w:rPr>
          <w:rFonts w:eastAsia="Calibri" w:cs="Times New Roman"/>
          <w:noProof/>
        </w:rPr>
        <w:t>]</w:t>
      </w:r>
      <w:r w:rsidR="003C0947" w:rsidRPr="00E30A33">
        <w:rPr>
          <w:rFonts w:eastAsia="Calibri" w:cs="Times New Roman"/>
        </w:rPr>
        <w:fldChar w:fldCharType="end"/>
      </w:r>
      <w:r w:rsidR="00D22EB2" w:rsidRPr="00E30A33">
        <w:rPr>
          <w:rFonts w:eastAsia="Calibri" w:cs="Times New Roman"/>
        </w:rPr>
        <w:t>.</w:t>
      </w:r>
      <w:r w:rsidR="003C0947" w:rsidRPr="00E30A33">
        <w:rPr>
          <w:rFonts w:eastAsia="Calibri" w:cs="Times New Roman"/>
        </w:rPr>
        <w:t xml:space="preserve">   </w:t>
      </w:r>
      <w:r w:rsidR="000C7C92" w:rsidRPr="00E30A33">
        <w:rPr>
          <w:rFonts w:eastAsia="Calibri" w:cs="Times New Roman"/>
        </w:rPr>
        <w:t xml:space="preserve">  </w:t>
      </w:r>
      <w:r w:rsidRPr="00E30A33">
        <w:rPr>
          <w:rFonts w:eastAsia="Calibri" w:cs="Times New Roman"/>
        </w:rPr>
        <w:t xml:space="preserve">  </w:t>
      </w:r>
    </w:p>
    <w:p w14:paraId="0B92F335" w14:textId="00087713" w:rsidR="00F57FF4" w:rsidRPr="00E30A33" w:rsidRDefault="00D2164A" w:rsidP="001012B9">
      <w:pPr>
        <w:spacing w:line="360" w:lineRule="auto"/>
        <w:rPr>
          <w:rFonts w:eastAsia="Calibri" w:cs="Times New Roman"/>
        </w:rPr>
      </w:pPr>
      <w:r w:rsidRPr="00E30A33">
        <w:rPr>
          <w:rFonts w:eastAsia="Calibri" w:cs="Times New Roman"/>
        </w:rPr>
        <w:t xml:space="preserve">As </w:t>
      </w:r>
      <w:r w:rsidR="00C164E9" w:rsidRPr="00E30A33">
        <w:rPr>
          <w:rFonts w:eastAsia="Calibri" w:cs="Times New Roman"/>
        </w:rPr>
        <w:t>DNA methylation</w:t>
      </w:r>
      <w:r w:rsidRPr="00E30A33">
        <w:rPr>
          <w:rFonts w:eastAsia="Calibri" w:cs="Times New Roman"/>
        </w:rPr>
        <w:t xml:space="preserve"> can be altered by environmental exposures, </w:t>
      </w:r>
      <w:r w:rsidR="00714058" w:rsidRPr="00E30A33">
        <w:rPr>
          <w:rFonts w:eastAsia="Calibri" w:cs="Times New Roman"/>
        </w:rPr>
        <w:t xml:space="preserve">and is known to be altered in ALL itself, </w:t>
      </w:r>
      <w:r w:rsidRPr="00E30A33">
        <w:rPr>
          <w:rFonts w:eastAsia="Calibri" w:cs="Times New Roman"/>
        </w:rPr>
        <w:t>it is p</w:t>
      </w:r>
      <w:r w:rsidR="00714058" w:rsidRPr="00E30A33">
        <w:rPr>
          <w:rFonts w:eastAsia="Calibri" w:cs="Times New Roman"/>
        </w:rPr>
        <w:t>lausible</w:t>
      </w:r>
      <w:r w:rsidRPr="00E30A33">
        <w:rPr>
          <w:rFonts w:eastAsia="Calibri" w:cs="Times New Roman"/>
        </w:rPr>
        <w:t xml:space="preserve"> that </w:t>
      </w:r>
      <w:r w:rsidR="00714058" w:rsidRPr="00E30A33">
        <w:rPr>
          <w:rFonts w:eastAsia="Calibri" w:cs="Times New Roman"/>
        </w:rPr>
        <w:t>DNA methylation</w:t>
      </w:r>
      <w:r w:rsidRPr="00E30A33">
        <w:rPr>
          <w:rFonts w:eastAsia="Calibri" w:cs="Times New Roman"/>
        </w:rPr>
        <w:t xml:space="preserve"> may act as one potential</w:t>
      </w:r>
      <w:r w:rsidR="00B14DB7" w:rsidRPr="00E30A33">
        <w:rPr>
          <w:rFonts w:eastAsia="Calibri" w:cs="Times New Roman"/>
        </w:rPr>
        <w:t xml:space="preserve"> mediating</w:t>
      </w:r>
      <w:r w:rsidRPr="00E30A33">
        <w:rPr>
          <w:rFonts w:eastAsia="Calibri" w:cs="Times New Roman"/>
        </w:rPr>
        <w:t xml:space="preserve"> mechanism via which </w:t>
      </w:r>
      <w:r w:rsidR="00631C91" w:rsidRPr="00E30A33">
        <w:rPr>
          <w:rFonts w:eastAsia="Calibri" w:cs="Times New Roman"/>
          <w:i/>
        </w:rPr>
        <w:t>in utero</w:t>
      </w:r>
      <w:r w:rsidR="00631C91" w:rsidRPr="00E30A33">
        <w:rPr>
          <w:rFonts w:eastAsia="Calibri" w:cs="Times New Roman"/>
        </w:rPr>
        <w:t xml:space="preserve"> and </w:t>
      </w:r>
      <w:r w:rsidRPr="00E30A33">
        <w:rPr>
          <w:rFonts w:eastAsia="Calibri" w:cs="Times New Roman"/>
        </w:rPr>
        <w:t>e</w:t>
      </w:r>
      <w:r w:rsidR="00631C91" w:rsidRPr="00E30A33">
        <w:rPr>
          <w:rFonts w:eastAsia="Calibri" w:cs="Times New Roman"/>
        </w:rPr>
        <w:t>arly</w:t>
      </w:r>
      <w:r w:rsidR="0030692F" w:rsidRPr="00E30A33">
        <w:rPr>
          <w:rFonts w:eastAsia="Calibri" w:cs="Times New Roman"/>
        </w:rPr>
        <w:t xml:space="preserve"> life</w:t>
      </w:r>
      <w:r w:rsidRPr="00E30A33">
        <w:rPr>
          <w:rFonts w:eastAsia="Calibri" w:cs="Times New Roman"/>
        </w:rPr>
        <w:t xml:space="preserve"> exposures are able to increase </w:t>
      </w:r>
      <w:r w:rsidR="00631C91" w:rsidRPr="00E30A33">
        <w:rPr>
          <w:rFonts w:eastAsia="Calibri" w:cs="Times New Roman"/>
        </w:rPr>
        <w:t>the</w:t>
      </w:r>
      <w:r w:rsidRPr="00E30A33">
        <w:rPr>
          <w:rFonts w:eastAsia="Calibri" w:cs="Times New Roman"/>
        </w:rPr>
        <w:t xml:space="preserve"> risk of developing ALL. </w:t>
      </w:r>
      <w:r w:rsidR="00714058" w:rsidRPr="00E30A33">
        <w:rPr>
          <w:rFonts w:eastAsia="Calibri" w:cs="Times New Roman"/>
        </w:rPr>
        <w:t>We therefore hypothesised that if DNA methylation were</w:t>
      </w:r>
      <w:r w:rsidR="00891249" w:rsidRPr="00E30A33">
        <w:rPr>
          <w:rFonts w:eastAsia="Calibri" w:cs="Times New Roman"/>
        </w:rPr>
        <w:t xml:space="preserve"> a</w:t>
      </w:r>
      <w:r w:rsidR="00714058" w:rsidRPr="00E30A33">
        <w:rPr>
          <w:rFonts w:eastAsia="Calibri" w:cs="Times New Roman"/>
        </w:rPr>
        <w:t xml:space="preserve"> media</w:t>
      </w:r>
      <w:r w:rsidR="00631C91" w:rsidRPr="00E30A33">
        <w:rPr>
          <w:rFonts w:eastAsia="Calibri" w:cs="Times New Roman"/>
        </w:rPr>
        <w:t>ting mechanism</w:t>
      </w:r>
      <w:r w:rsidR="00714058" w:rsidRPr="00E30A33">
        <w:rPr>
          <w:rFonts w:eastAsia="Calibri" w:cs="Times New Roman"/>
        </w:rPr>
        <w:t xml:space="preserve"> between environmental risk factors and ALL, there would be common methylation changes associated with both a given exposure and ALL. To investigate this hypothesis we employed a </w:t>
      </w:r>
      <w:r w:rsidR="004F2A80" w:rsidRPr="00E30A33">
        <w:rPr>
          <w:rFonts w:eastAsia="Calibri" w:cs="Times New Roman"/>
        </w:rPr>
        <w:t xml:space="preserve">‘meet in the middle’ approach </w:t>
      </w:r>
      <w:r w:rsidR="004F2A80" w:rsidRPr="00E30A33">
        <w:rPr>
          <w:rFonts w:eastAsia="Calibri" w:cs="Times New Roman"/>
        </w:rPr>
        <w:fldChar w:fldCharType="begin">
          <w:fldData xml:space="preserve">PEVuZE5vdGU+PENpdGU+PEF1dGhvcj5WaW5laXM8L0F1dGhvcj48WWVhcj4yMDA3PC9ZZWFyPjxS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k1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WaW5laXM8L0F1dGhvcj48WWVhcj4yMDA3PC9ZZWFyPjxS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k1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4F2A80" w:rsidRPr="00E30A33">
        <w:rPr>
          <w:rFonts w:eastAsia="Calibri" w:cs="Times New Roman"/>
        </w:rPr>
      </w:r>
      <w:r w:rsidR="004F2A80" w:rsidRPr="00E30A33">
        <w:rPr>
          <w:rFonts w:eastAsia="Calibri" w:cs="Times New Roman"/>
        </w:rPr>
        <w:fldChar w:fldCharType="separate"/>
      </w:r>
      <w:r w:rsidR="00DA630B">
        <w:rPr>
          <w:rFonts w:eastAsia="Calibri" w:cs="Times New Roman"/>
          <w:noProof/>
        </w:rPr>
        <w:t>[</w:t>
      </w:r>
      <w:hyperlink w:anchor="_ENREF_48" w:tooltip="Vineis, 2007 #291" w:history="1">
        <w:r w:rsidR="00DA630B">
          <w:rPr>
            <w:rFonts w:eastAsia="Calibri" w:cs="Times New Roman"/>
            <w:noProof/>
          </w:rPr>
          <w:t>48</w:t>
        </w:r>
      </w:hyperlink>
      <w:r w:rsidR="00DA630B">
        <w:rPr>
          <w:rFonts w:eastAsia="Calibri" w:cs="Times New Roman"/>
          <w:noProof/>
        </w:rPr>
        <w:t>]</w:t>
      </w:r>
      <w:r w:rsidR="004F2A80" w:rsidRPr="00E30A33">
        <w:rPr>
          <w:rFonts w:eastAsia="Calibri" w:cs="Times New Roman"/>
        </w:rPr>
        <w:fldChar w:fldCharType="end"/>
      </w:r>
      <w:r w:rsidR="004F2A80" w:rsidRPr="00E30A33">
        <w:rPr>
          <w:rFonts w:eastAsia="Calibri" w:cs="Times New Roman"/>
        </w:rPr>
        <w:t>.</w:t>
      </w:r>
      <w:r w:rsidR="00840D30" w:rsidRPr="00E30A33">
        <w:rPr>
          <w:rFonts w:eastAsia="Calibri" w:cs="Times New Roman"/>
        </w:rPr>
        <w:t xml:space="preserve"> </w:t>
      </w:r>
      <w:r w:rsidR="004F2A80" w:rsidRPr="00E30A33">
        <w:rPr>
          <w:rFonts w:eastAsia="Calibri" w:cs="Times New Roman"/>
        </w:rPr>
        <w:t xml:space="preserve">Firstly, </w:t>
      </w:r>
      <w:r w:rsidR="00840D30" w:rsidRPr="00E30A33">
        <w:rPr>
          <w:rFonts w:eastAsia="Calibri" w:cs="Times New Roman"/>
        </w:rPr>
        <w:t xml:space="preserve">an epigenome-wide association study (EWAS) was carried out </w:t>
      </w:r>
      <w:r w:rsidR="00D00CD1" w:rsidRPr="00E30A33">
        <w:rPr>
          <w:rFonts w:eastAsia="Calibri" w:cs="Times New Roman"/>
        </w:rPr>
        <w:t xml:space="preserve">to identify </w:t>
      </w:r>
      <w:r w:rsidR="00840D30" w:rsidRPr="00E30A33">
        <w:rPr>
          <w:rFonts w:eastAsia="Calibri" w:cs="Times New Roman"/>
        </w:rPr>
        <w:t>associations between individual CpG site methylation and ALL</w:t>
      </w:r>
      <w:r w:rsidR="00367762" w:rsidRPr="00E30A33">
        <w:rPr>
          <w:rFonts w:eastAsia="Calibri" w:cs="Times New Roman"/>
        </w:rPr>
        <w:t xml:space="preserve"> </w:t>
      </w:r>
      <w:r w:rsidR="00840D30" w:rsidRPr="00E30A33">
        <w:rPr>
          <w:rFonts w:eastAsia="Calibri" w:cs="Times New Roman"/>
        </w:rPr>
        <w:t xml:space="preserve">risk exposures </w:t>
      </w:r>
      <w:r w:rsidR="00840D30" w:rsidRPr="00E30A33">
        <w:rPr>
          <w:rFonts w:eastAsia="Calibri" w:cs="Times New Roman"/>
        </w:rPr>
        <w:fldChar w:fldCharType="begin"/>
      </w:r>
      <w:r w:rsidR="00DA630B">
        <w:rPr>
          <w:rFonts w:eastAsia="Calibri" w:cs="Times New Roman"/>
        </w:rPr>
        <w:instrText xml:space="preserve"> ADDIN EN.CITE &lt;EndNote&gt;&lt;Cite&gt;&lt;Author&gt;Timms&lt;/Author&gt;&lt;Year&gt;2016&lt;/Year&gt;&lt;RecNum&gt;322&lt;/RecNum&gt;&lt;DisplayText&gt;[49]&lt;/DisplayText&gt;&lt;record&gt;&lt;rec-number&gt;322&lt;/rec-number&gt;&lt;foreign-keys&gt;&lt;key app="EN" db-id="0v9rx5zattxxreezx02vsrzj0z9d0sepv9rx" timestamp="1461684016"&gt;322&lt;/key&gt;&lt;/foreign-keys&gt;&lt;ref-type name="Journal Article"&gt;17&lt;/ref-type&gt;&lt;contributors&gt;&lt;authors&gt;&lt;author&gt;Timms, J. A.&lt;/author&gt;&lt;author&gt;Relton, C. L.&lt;/author&gt;&lt;author&gt;Rankin, J.&lt;/author&gt;&lt;author&gt;Strathdee, G.&lt;/author&gt;&lt;author&gt;McKay, J. A.&lt;/author&gt;&lt;/authors&gt;&lt;/contributors&gt;&lt;auth-address&gt;Institute of Health &amp;amp; Society, Newcastle University, Newcastle, UK.&amp;#xD;MRC Integrative Epidemiology Unit, School of Social &amp;amp; Community Medicine, University of Bristol, UK.&amp;#xD;Northern Institute for Cancer Research, Newcastle University, UK.&lt;/auth-address&gt;&lt;titles&gt;&lt;title&gt;DNA methylation as a potential mediator of environmental risks in the development of childhood acute lymphoblastic leukemia&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519-36&lt;/pages&gt;&lt;volume&gt;8&lt;/volume&gt;&lt;number&gt;4&lt;/number&gt;&lt;edition&gt;2016/04/02&lt;/edition&gt;&lt;keywords&gt;&lt;keyword&gt;DNA methylation&lt;/keyword&gt;&lt;keyword&gt;acute lymphoblastic leukemia&lt;/keyword&gt;&lt;keyword&gt;alcohol&lt;/keyword&gt;&lt;keyword&gt;birth weight&lt;/keyword&gt;&lt;keyword&gt;caffeine&lt;/keyword&gt;&lt;keyword&gt;developmental programming&lt;/keyword&gt;&lt;keyword&gt;environment&lt;/keyword&gt;&lt;keyword&gt;folate&lt;/keyword&gt;&lt;keyword&gt;iron&lt;/keyword&gt;&lt;keyword&gt;smoking&lt;/keyword&gt;&lt;/keywords&gt;&lt;dates&gt;&lt;year&gt;2016&lt;/year&gt;&lt;pub-dates&gt;&lt;date&gt;Apr&lt;/date&gt;&lt;/pub-dates&gt;&lt;/dates&gt;&lt;isbn&gt;1750-192x&lt;/isbn&gt;&lt;accession-num&gt;27035209&lt;/accession-num&gt;&lt;urls&gt;&lt;/urls&gt;&lt;electronic-resource-num&gt;10.2217/epi-2015-0011&lt;/electronic-resource-num&gt;&lt;remote-database-provider&gt;NLM&lt;/remote-database-provider&gt;&lt;language&gt;eng&lt;/language&gt;&lt;/record&gt;&lt;/Cite&gt;&lt;/EndNote&gt;</w:instrText>
      </w:r>
      <w:r w:rsidR="00840D30" w:rsidRPr="00E30A33">
        <w:rPr>
          <w:rFonts w:eastAsia="Calibri" w:cs="Times New Roman"/>
        </w:rPr>
        <w:fldChar w:fldCharType="separate"/>
      </w:r>
      <w:r w:rsidR="00DA630B">
        <w:rPr>
          <w:rFonts w:eastAsia="Calibri" w:cs="Times New Roman"/>
          <w:noProof/>
        </w:rPr>
        <w:t>[</w:t>
      </w:r>
      <w:hyperlink w:anchor="_ENREF_49" w:tooltip="Timms, 2016 #322" w:history="1">
        <w:r w:rsidR="00DA630B">
          <w:rPr>
            <w:rFonts w:eastAsia="Calibri" w:cs="Times New Roman"/>
            <w:noProof/>
          </w:rPr>
          <w:t>49</w:t>
        </w:r>
      </w:hyperlink>
      <w:r w:rsidR="00DA630B">
        <w:rPr>
          <w:rFonts w:eastAsia="Calibri" w:cs="Times New Roman"/>
          <w:noProof/>
        </w:rPr>
        <w:t>]</w:t>
      </w:r>
      <w:r w:rsidR="00840D30" w:rsidRPr="00E30A33">
        <w:rPr>
          <w:rFonts w:eastAsia="Calibri" w:cs="Times New Roman"/>
        </w:rPr>
        <w:fldChar w:fldCharType="end"/>
      </w:r>
      <w:r w:rsidR="00840D30" w:rsidRPr="00E30A33">
        <w:rPr>
          <w:rFonts w:eastAsia="Calibri" w:cs="Times New Roman"/>
        </w:rPr>
        <w:t xml:space="preserve">. </w:t>
      </w:r>
      <w:r w:rsidR="00FA4959">
        <w:rPr>
          <w:rFonts w:eastAsia="Calibri" w:cs="Times New Roman"/>
        </w:rPr>
        <w:t xml:space="preserve">Exposure-associated </w:t>
      </w:r>
      <w:r w:rsidR="004F2A80" w:rsidRPr="00E30A33">
        <w:rPr>
          <w:rFonts w:eastAsia="Calibri" w:cs="Times New Roman"/>
        </w:rPr>
        <w:t>CpG sites were mapped to genes and compared with previously</w:t>
      </w:r>
      <w:r w:rsidR="00ED725F" w:rsidRPr="00E30A33">
        <w:rPr>
          <w:rFonts w:eastAsia="Calibri" w:cs="Times New Roman"/>
        </w:rPr>
        <w:t xml:space="preserve"> </w:t>
      </w:r>
      <w:r w:rsidR="004F2A80" w:rsidRPr="00E30A33">
        <w:rPr>
          <w:rFonts w:eastAsia="Calibri" w:cs="Times New Roman"/>
        </w:rPr>
        <w:t xml:space="preserve">identified genes </w:t>
      </w:r>
      <w:r w:rsidR="00D00CD1" w:rsidRPr="00E30A33">
        <w:rPr>
          <w:rFonts w:eastAsia="Calibri" w:cs="Times New Roman"/>
        </w:rPr>
        <w:t xml:space="preserve">from the literature </w:t>
      </w:r>
      <w:r w:rsidR="004F2A80" w:rsidRPr="00E30A33">
        <w:rPr>
          <w:rFonts w:eastAsia="Calibri" w:cs="Times New Roman"/>
        </w:rPr>
        <w:t xml:space="preserve">which have </w:t>
      </w:r>
      <w:r w:rsidR="00D00CD1" w:rsidRPr="00E30A33">
        <w:rPr>
          <w:rFonts w:eastAsia="Calibri" w:cs="Times New Roman"/>
        </w:rPr>
        <w:t xml:space="preserve">reported </w:t>
      </w:r>
      <w:r w:rsidR="004F2A80" w:rsidRPr="00E30A33">
        <w:rPr>
          <w:rFonts w:eastAsia="Calibri" w:cs="Times New Roman"/>
        </w:rPr>
        <w:t>altered DNA methylation in ALL</w:t>
      </w:r>
      <w:r w:rsidR="00183984" w:rsidRPr="00E30A33">
        <w:rPr>
          <w:rFonts w:eastAsia="Calibri" w:cs="Times New Roman"/>
        </w:rPr>
        <w:t xml:space="preserve"> </w:t>
      </w:r>
      <w:r w:rsidR="004F2A80" w:rsidRPr="00E30A33">
        <w:rPr>
          <w:rFonts w:eastAsia="Calibri" w:cs="Times New Roman"/>
        </w:rPr>
        <w:t>compared to healthy individuals.</w:t>
      </w:r>
      <w:r w:rsidR="00E32EDA" w:rsidRPr="00E30A33">
        <w:rPr>
          <w:rFonts w:eastAsia="Calibri" w:cs="Times New Roman"/>
        </w:rPr>
        <w:t xml:space="preserve"> Hypergeometric testing was used to assess the probability </w:t>
      </w:r>
      <w:r w:rsidR="003C3600" w:rsidRPr="00E30A33">
        <w:rPr>
          <w:rFonts w:eastAsia="Calibri" w:cs="Times New Roman"/>
        </w:rPr>
        <w:t>that the resultant</w:t>
      </w:r>
      <w:r w:rsidR="00E32EDA" w:rsidRPr="00E30A33">
        <w:rPr>
          <w:rFonts w:eastAsia="Calibri" w:cs="Times New Roman"/>
        </w:rPr>
        <w:t xml:space="preserve"> overlap between exposure-</w:t>
      </w:r>
      <w:r w:rsidR="00752B62" w:rsidRPr="00E30A33">
        <w:rPr>
          <w:rFonts w:eastAsia="Calibri" w:cs="Times New Roman"/>
        </w:rPr>
        <w:t>associated</w:t>
      </w:r>
      <w:r w:rsidR="00E32EDA" w:rsidRPr="00E30A33">
        <w:rPr>
          <w:rFonts w:eastAsia="Calibri" w:cs="Times New Roman"/>
        </w:rPr>
        <w:t xml:space="preserve"> and d</w:t>
      </w:r>
      <w:r w:rsidR="00F84E63" w:rsidRPr="00E30A33">
        <w:rPr>
          <w:rFonts w:eastAsia="Calibri" w:cs="Times New Roman"/>
        </w:rPr>
        <w:t>isease</w:t>
      </w:r>
      <w:r w:rsidR="003C3600" w:rsidRPr="00E30A33">
        <w:rPr>
          <w:rFonts w:eastAsia="Calibri" w:cs="Times New Roman"/>
        </w:rPr>
        <w:t>-</w:t>
      </w:r>
      <w:r w:rsidR="00F84E63" w:rsidRPr="00E30A33">
        <w:rPr>
          <w:rFonts w:eastAsia="Calibri" w:cs="Times New Roman"/>
        </w:rPr>
        <w:t>associated methylation</w:t>
      </w:r>
      <w:r w:rsidR="003C3600" w:rsidRPr="00E30A33">
        <w:rPr>
          <w:rFonts w:eastAsia="Calibri" w:cs="Times New Roman"/>
        </w:rPr>
        <w:t xml:space="preserve"> was not due to chance</w:t>
      </w:r>
      <w:r w:rsidR="00F84E63" w:rsidRPr="00E30A33">
        <w:rPr>
          <w:rFonts w:eastAsia="Calibri" w:cs="Times New Roman"/>
        </w:rPr>
        <w:t xml:space="preserve">. </w:t>
      </w:r>
      <w:r w:rsidR="00E32EDA" w:rsidRPr="00E30A33">
        <w:rPr>
          <w:rFonts w:eastAsia="Calibri" w:cs="Times New Roman"/>
        </w:rPr>
        <w:t>The resultant data suggests that DNA methylation may play a mediating role in the causal pathway linking ALL</w:t>
      </w:r>
      <w:r w:rsidR="00367762" w:rsidRPr="00E30A33">
        <w:rPr>
          <w:rFonts w:eastAsia="Calibri" w:cs="Times New Roman"/>
        </w:rPr>
        <w:t xml:space="preserve"> </w:t>
      </w:r>
      <w:r w:rsidR="00E32EDA" w:rsidRPr="00E30A33">
        <w:rPr>
          <w:rFonts w:eastAsia="Calibri" w:cs="Times New Roman"/>
        </w:rPr>
        <w:t>risk exposures with disease risk.</w:t>
      </w:r>
      <w:r w:rsidR="0093113D" w:rsidRPr="00E30A33">
        <w:rPr>
          <w:rFonts w:eastAsia="Calibri" w:cs="Times New Roman"/>
        </w:rPr>
        <w:t xml:space="preserve"> </w:t>
      </w:r>
    </w:p>
    <w:p w14:paraId="4A279235" w14:textId="77777777" w:rsidR="00FE1E9A" w:rsidRPr="00E30A33" w:rsidRDefault="00FE1E9A" w:rsidP="001012B9">
      <w:pPr>
        <w:keepNext/>
        <w:keepLines/>
        <w:spacing w:line="360" w:lineRule="auto"/>
        <w:outlineLvl w:val="0"/>
        <w:rPr>
          <w:rFonts w:eastAsia="SimSun" w:cs="Times New Roman"/>
          <w:b/>
        </w:rPr>
      </w:pPr>
      <w:r w:rsidRPr="00E30A33">
        <w:rPr>
          <w:rFonts w:eastAsia="SimSun" w:cs="Times New Roman"/>
          <w:b/>
        </w:rPr>
        <w:t>Materials and Methods</w:t>
      </w:r>
    </w:p>
    <w:p w14:paraId="6B20CB0D" w14:textId="77777777" w:rsidR="00FE1E9A" w:rsidRPr="00E30A33" w:rsidRDefault="00FE1E9A" w:rsidP="001012B9">
      <w:pPr>
        <w:keepNext/>
        <w:keepLines/>
        <w:spacing w:line="360" w:lineRule="auto"/>
        <w:outlineLvl w:val="0"/>
        <w:rPr>
          <w:rFonts w:eastAsia="SimSun" w:cs="Times New Roman"/>
          <w:b/>
        </w:rPr>
      </w:pPr>
      <w:r w:rsidRPr="00E30A33">
        <w:rPr>
          <w:rFonts w:eastAsia="SimSun" w:cs="Times New Roman"/>
          <w:b/>
        </w:rPr>
        <w:t>Study population</w:t>
      </w:r>
    </w:p>
    <w:p w14:paraId="641A9CB8" w14:textId="2C070624" w:rsidR="00FE1E9A" w:rsidRPr="00E30A33" w:rsidRDefault="008A4D63" w:rsidP="001421F0">
      <w:pPr>
        <w:spacing w:line="360" w:lineRule="auto"/>
        <w:rPr>
          <w:rFonts w:eastAsia="Calibri" w:cs="Times New Roman"/>
        </w:rPr>
      </w:pPr>
      <w:r w:rsidRPr="00E30A33">
        <w:rPr>
          <w:rFonts w:eastAsia="Calibri" w:cs="Times New Roman"/>
        </w:rPr>
        <w:t>The ALSPAC</w:t>
      </w:r>
      <w:r w:rsidR="00FE1E9A" w:rsidRPr="00E30A33">
        <w:rPr>
          <w:rFonts w:eastAsia="Calibri" w:cs="Times New Roman"/>
        </w:rPr>
        <w:t xml:space="preserve"> cohort is a prospective </w:t>
      </w:r>
      <w:r w:rsidR="00365AFD" w:rsidRPr="00E30A33">
        <w:rPr>
          <w:rFonts w:eastAsia="Calibri" w:cs="Times New Roman"/>
        </w:rPr>
        <w:t xml:space="preserve">birth </w:t>
      </w:r>
      <w:r w:rsidR="00FE1E9A" w:rsidRPr="00E30A33">
        <w:rPr>
          <w:rFonts w:eastAsia="Calibri" w:cs="Times New Roman"/>
        </w:rPr>
        <w:t>cohort</w:t>
      </w:r>
      <w:r w:rsidR="00365AFD" w:rsidRPr="00E30A33">
        <w:rPr>
          <w:rFonts w:eastAsia="Calibri" w:cs="Times New Roman"/>
        </w:rPr>
        <w:t xml:space="preserve"> </w:t>
      </w:r>
      <w:r w:rsidR="00FE1E9A" w:rsidRPr="00E30A33">
        <w:rPr>
          <w:rFonts w:eastAsia="Calibri" w:cs="Times New Roman"/>
        </w:rPr>
        <w:t>compris</w:t>
      </w:r>
      <w:r w:rsidR="00365AFD" w:rsidRPr="00E30A33">
        <w:rPr>
          <w:rFonts w:eastAsia="Calibri" w:cs="Times New Roman"/>
        </w:rPr>
        <w:t>ing</w:t>
      </w:r>
      <w:r w:rsidR="00FE1E9A" w:rsidRPr="00E30A33">
        <w:rPr>
          <w:rFonts w:eastAsia="Calibri" w:cs="Times New Roman"/>
        </w:rPr>
        <w:t xml:space="preserve"> 14541 pregnancies</w:t>
      </w:r>
      <w:r w:rsidR="00365AFD" w:rsidRPr="00E30A33">
        <w:rPr>
          <w:rFonts w:eastAsia="Calibri" w:cs="Times New Roman"/>
        </w:rPr>
        <w:t xml:space="preserve"> </w:t>
      </w:r>
      <w:r w:rsidR="00FE1E9A" w:rsidRPr="00E30A33">
        <w:rPr>
          <w:rFonts w:eastAsia="Calibri" w:cs="Times New Roman"/>
        </w:rPr>
        <w:t xml:space="preserve">recruited from the Bristol area in </w:t>
      </w:r>
      <w:r w:rsidR="00E45FFC" w:rsidRPr="00E30A33">
        <w:rPr>
          <w:rFonts w:eastAsia="Calibri" w:cs="Times New Roman"/>
        </w:rPr>
        <w:t xml:space="preserve">England with expected delivery dates between 1st April 1991 and 31st December 1992 </w:t>
      </w:r>
      <w:r w:rsidR="00FE1E9A" w:rsidRPr="00E30A33">
        <w:rPr>
          <w:rFonts w:eastAsia="Calibri" w:cs="Times New Roman"/>
        </w:rPr>
        <w:fldChar w:fldCharType="begin">
          <w:fldData xml:space="preserve">PEVuZE5vdGU+PENpdGU+PEF1dGhvcj5Cb3lkPC9BdXRob3I+PFllYXI+MjAxMzwvWWVhcj48UmVj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xMS0yNzwvcGFnZXM+PHZvbHVtZT40Mjwvdm9s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HBhZ2VzPjk3LTExMDwvcGFnZXM+PHZvbHVt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Cb3lkPC9BdXRob3I+PFllYXI+MjAxMzwvWWVhcj48UmVj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xMS0yNzwvcGFnZXM+PHZvbHVtZT40Mjwvdm9s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FE1E9A" w:rsidRPr="00E30A33">
        <w:rPr>
          <w:rFonts w:eastAsia="Calibri" w:cs="Times New Roman"/>
        </w:rPr>
      </w:r>
      <w:r w:rsidR="00FE1E9A" w:rsidRPr="00E30A33">
        <w:rPr>
          <w:rFonts w:eastAsia="Calibri" w:cs="Times New Roman"/>
        </w:rPr>
        <w:fldChar w:fldCharType="separate"/>
      </w:r>
      <w:r w:rsidR="00DA630B">
        <w:rPr>
          <w:rFonts w:eastAsia="Calibri" w:cs="Times New Roman"/>
          <w:noProof/>
        </w:rPr>
        <w:t>[</w:t>
      </w:r>
      <w:hyperlink w:anchor="_ENREF_50" w:tooltip="Boyd, 2013 #30" w:history="1">
        <w:r w:rsidR="00DA630B">
          <w:rPr>
            <w:rFonts w:eastAsia="Calibri" w:cs="Times New Roman"/>
            <w:noProof/>
          </w:rPr>
          <w:t>50</w:t>
        </w:r>
      </w:hyperlink>
      <w:r w:rsidR="00DA630B">
        <w:rPr>
          <w:rFonts w:eastAsia="Calibri" w:cs="Times New Roman"/>
          <w:noProof/>
        </w:rPr>
        <w:t xml:space="preserve">, </w:t>
      </w:r>
      <w:hyperlink w:anchor="_ENREF_51" w:tooltip="Fraser, 2013 #225" w:history="1">
        <w:r w:rsidR="00DA630B">
          <w:rPr>
            <w:rFonts w:eastAsia="Calibri" w:cs="Times New Roman"/>
            <w:noProof/>
          </w:rPr>
          <w:t>51</w:t>
        </w:r>
      </w:hyperlink>
      <w:r w:rsidR="00DA630B">
        <w:rPr>
          <w:rFonts w:eastAsia="Calibri" w:cs="Times New Roman"/>
          <w:noProof/>
        </w:rPr>
        <w:t>]</w:t>
      </w:r>
      <w:r w:rsidR="00FE1E9A" w:rsidRPr="00E30A33">
        <w:rPr>
          <w:rFonts w:eastAsia="Calibri" w:cs="Times New Roman"/>
        </w:rPr>
        <w:fldChar w:fldCharType="end"/>
      </w:r>
      <w:r w:rsidR="00FE1E9A" w:rsidRPr="00E30A33">
        <w:rPr>
          <w:rFonts w:eastAsia="Calibri" w:cs="Times New Roman"/>
        </w:rPr>
        <w:t>. A large amount of data has been collected including genetic, epigenetic, biological, social and other environmental exposures in relation to health and developmental outcomes. Blood samples were collected from all consenting mothers (during pregnancy and follow up clinic) and their children (birth; childhood, age seven years; and adolescence, age 17 years) at several clinics.</w:t>
      </w:r>
      <w:r w:rsidR="00AB104A" w:rsidRPr="00E30A33">
        <w:t xml:space="preserve"> </w:t>
      </w:r>
      <w:r w:rsidR="00367762" w:rsidRPr="00E30A33">
        <w:rPr>
          <w:rFonts w:eastAsia="Calibri" w:cs="Times New Roman"/>
        </w:rPr>
        <w:t>T</w:t>
      </w:r>
      <w:r w:rsidR="00AB104A" w:rsidRPr="00E30A33">
        <w:rPr>
          <w:rFonts w:eastAsia="Calibri" w:cs="Times New Roman"/>
        </w:rPr>
        <w:t>he study website contains details of all the data that is available through a fully searchable data</w:t>
      </w:r>
      <w:r w:rsidR="001421F0" w:rsidRPr="00E30A33">
        <w:rPr>
          <w:rFonts w:eastAsia="Calibri" w:cs="Times New Roman"/>
        </w:rPr>
        <w:t xml:space="preserve"> dictionary (http://www.bristol.ac.uk/alspac/researchers/data-access/data-dictionary/). </w:t>
      </w:r>
      <w:r w:rsidR="00FE1E9A" w:rsidRPr="00E30A33">
        <w:rPr>
          <w:rFonts w:eastAsia="Calibri" w:cs="Times New Roman"/>
        </w:rPr>
        <w:t xml:space="preserve">The study was observational and aimed to intervene as little as possible in the normal course of pregnancy and childhood </w:t>
      </w:r>
      <w:r w:rsidR="00FE1E9A" w:rsidRPr="00E30A33">
        <w:rPr>
          <w:rFonts w:eastAsia="Calibri" w:cs="Times New Roman"/>
        </w:rPr>
        <w:fldChar w:fldCharType="begin"/>
      </w:r>
      <w:r w:rsidR="00DA630B">
        <w:rPr>
          <w:rFonts w:eastAsia="Calibri" w:cs="Times New Roman"/>
        </w:rPr>
        <w:instrText xml:space="preserve"> ADDIN EN.CITE &lt;EndNote&gt;&lt;Cite&gt;&lt;Author&gt;Golding&lt;/Author&gt;&lt;Year&gt;2001&lt;/Year&gt;&lt;RecNum&gt;473&lt;/RecNum&gt;&lt;DisplayText&gt;[52]&lt;/DisplayText&gt;&lt;record&gt;&lt;rec-number&gt;473&lt;/rec-number&gt;&lt;foreign-keys&gt;&lt;key app="EN" db-id="0v9rx5zattxxreezx02vsrzj0z9d0sepv9rx" timestamp="1485874056"&gt;473&lt;/key&gt;&lt;/foreign-keys&gt;&lt;ref-type name="Journal Article"&gt;17&lt;/ref-type&gt;&lt;contributors&gt;&lt;authors&gt;&lt;author&gt;Golding, J.&lt;/author&gt;&lt;author&gt;Pembrey, M.&lt;/author&gt;&lt;author&gt;Jones, R.&lt;/author&gt;&lt;/authors&gt;&lt;/contributors&gt;&lt;auth-address&gt;Institute of Child Health, University of Bristol, UK. b.j.stowe@bris.ac.uk&lt;/auth-address&gt;&lt;titles&gt;&lt;title&gt;ALSPAC--the Avon Longitudinal Study of Parents and Children. I. Study methodology&lt;/title&gt;&lt;secondary-title&gt;Paediatr Perinat Epidemiol&lt;/secondary-title&gt;&lt;alt-title&gt;Paediatric and perinatal epidemiology&lt;/alt-title&gt;&lt;/titles&gt;&lt;alt-periodical&gt;&lt;full-title&gt;Paediatric and Perinatal Epidemiology&lt;/full-title&gt;&lt;/alt-periodical&gt;&lt;pages&gt;74-87&lt;/pages&gt;&lt;volume&gt;15&lt;/volume&gt;&lt;number&gt;1&lt;/number&gt;&lt;edition&gt;2001/03/10&lt;/edition&gt;&lt;keywords&gt;&lt;keyword&gt;Adult&lt;/keyword&gt;&lt;keyword&gt;Child&lt;/keyword&gt;&lt;keyword&gt;*Child Development&lt;/keyword&gt;&lt;keyword&gt;Female&lt;/keyword&gt;&lt;keyword&gt;Follow-Up Studies&lt;/keyword&gt;&lt;keyword&gt;*Genetic Markers&lt;/keyword&gt;&lt;keyword&gt;*Health Surveys&lt;/keyword&gt;&lt;keyword&gt;Humans&lt;/keyword&gt;&lt;keyword&gt;Life Style&lt;/keyword&gt;&lt;keyword&gt;Longitudinal Studies&lt;/keyword&gt;&lt;keyword&gt;Medical Record Linkage&lt;/keyword&gt;&lt;keyword&gt;Phenotype&lt;/keyword&gt;&lt;keyword&gt;Pregnancy&lt;/keyword&gt;&lt;keyword&gt;Risk Factors&lt;/keyword&gt;&lt;keyword&gt;Surveys and Questionnaires&lt;/keyword&gt;&lt;keyword&gt;United Kingdom/epidemiology&lt;/keyword&gt;&lt;/keywords&gt;&lt;dates&gt;&lt;year&gt;2001&lt;/year&gt;&lt;pub-dates&gt;&lt;date&gt;Jan&lt;/date&gt;&lt;/pub-dates&gt;&lt;/dates&gt;&lt;isbn&gt;0269-5022 (Print)&amp;#xD;0269-5022&lt;/isbn&gt;&lt;accession-num&gt;11237119&lt;/accession-num&gt;&lt;urls&gt;&lt;/urls&gt;&lt;remote-database-provider&gt;NLM&lt;/remote-database-provider&gt;&lt;language&gt;eng&lt;/language&gt;&lt;/record&gt;&lt;/Cite&gt;&lt;/EndNote&gt;</w:instrText>
      </w:r>
      <w:r w:rsidR="00FE1E9A" w:rsidRPr="00E30A33">
        <w:rPr>
          <w:rFonts w:eastAsia="Calibri" w:cs="Times New Roman"/>
        </w:rPr>
        <w:fldChar w:fldCharType="separate"/>
      </w:r>
      <w:r w:rsidR="00DA630B">
        <w:rPr>
          <w:rFonts w:eastAsia="Calibri" w:cs="Times New Roman"/>
          <w:noProof/>
        </w:rPr>
        <w:t>[</w:t>
      </w:r>
      <w:hyperlink w:anchor="_ENREF_52" w:tooltip="Golding, 2001 #473" w:history="1">
        <w:r w:rsidR="00DA630B">
          <w:rPr>
            <w:rFonts w:eastAsia="Calibri" w:cs="Times New Roman"/>
            <w:noProof/>
          </w:rPr>
          <w:t>52</w:t>
        </w:r>
      </w:hyperlink>
      <w:r w:rsidR="00DA630B">
        <w:rPr>
          <w:rFonts w:eastAsia="Calibri" w:cs="Times New Roman"/>
          <w:noProof/>
        </w:rPr>
        <w:t>]</w:t>
      </w:r>
      <w:r w:rsidR="00FE1E9A" w:rsidRPr="00E30A33">
        <w:rPr>
          <w:rFonts w:eastAsia="Calibri" w:cs="Times New Roman"/>
        </w:rPr>
        <w:fldChar w:fldCharType="end"/>
      </w:r>
      <w:r w:rsidR="00FE1E9A" w:rsidRPr="00E30A33">
        <w:rPr>
          <w:rFonts w:eastAsia="Calibri" w:cs="Times New Roman"/>
        </w:rPr>
        <w:t xml:space="preserve">. </w:t>
      </w:r>
      <w:r w:rsidR="001421F0" w:rsidRPr="00E30A33">
        <w:rPr>
          <w:rFonts w:eastAsia="Calibri" w:cs="Times New Roman"/>
        </w:rPr>
        <w:t>Ethical approval for the study was obtained from the ALSPAC Ethics and Law Committee and the Local Research Ethics Committees.</w:t>
      </w:r>
      <w:r w:rsidR="00FE1E9A" w:rsidRPr="00E30A33">
        <w:rPr>
          <w:rFonts w:eastAsia="Calibri" w:cs="Times New Roman"/>
        </w:rPr>
        <w:t xml:space="preserve"> </w:t>
      </w:r>
    </w:p>
    <w:p w14:paraId="6BFB275E" w14:textId="24992244" w:rsidR="00FE1E9A" w:rsidRPr="00E30A33" w:rsidRDefault="00FE1E9A" w:rsidP="001012B9">
      <w:pPr>
        <w:spacing w:line="360" w:lineRule="auto"/>
        <w:rPr>
          <w:rFonts w:eastAsia="Calibri" w:cs="Times New Roman"/>
        </w:rPr>
      </w:pPr>
      <w:r w:rsidRPr="00E30A33">
        <w:rPr>
          <w:rFonts w:eastAsia="Calibri" w:cs="Times New Roman"/>
        </w:rPr>
        <w:t xml:space="preserve">The Accessible Resource for </w:t>
      </w:r>
      <w:r w:rsidR="00367762" w:rsidRPr="00E30A33">
        <w:rPr>
          <w:rFonts w:eastAsia="Calibri" w:cs="Times New Roman"/>
        </w:rPr>
        <w:t>I</w:t>
      </w:r>
      <w:r w:rsidRPr="00E30A33">
        <w:rPr>
          <w:rFonts w:eastAsia="Calibri" w:cs="Times New Roman"/>
        </w:rPr>
        <w:t xml:space="preserve">ntegrated Epigenomic Studies (ARIES) </w:t>
      </w:r>
      <w:r w:rsidR="003B16C1" w:rsidRPr="00E30A33">
        <w:rPr>
          <w:rFonts w:eastAsia="Calibri" w:cs="Times New Roman"/>
        </w:rPr>
        <w:t xml:space="preserve">is </w:t>
      </w:r>
      <w:r w:rsidR="00717E9D" w:rsidRPr="00E30A33">
        <w:rPr>
          <w:rFonts w:eastAsia="Calibri" w:cs="Times New Roman"/>
        </w:rPr>
        <w:t>a sub-population</w:t>
      </w:r>
      <w:r w:rsidRPr="00E30A33">
        <w:rPr>
          <w:rFonts w:eastAsia="Calibri" w:cs="Times New Roman"/>
        </w:rPr>
        <w:t xml:space="preserve"> of the ALSPAC cohort </w:t>
      </w:r>
      <w:r w:rsidRPr="00E30A33">
        <w:rPr>
          <w:rFonts w:eastAsia="Calibri" w:cs="Times New Roman"/>
        </w:rPr>
        <w:fldChar w:fldCharType="begin">
          <w:fldData xml:space="preserve">PEVuZE5vdGU+PENpdGU+PEF1dGhvcj5SZWx0b248L0F1dGhvcj48WWVhcj4yMDE1PC9ZZWFyPjxS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IE1SQyBJbnRlZ3JhdGl2ZSBFcGlkZW1pb2xvZ3kgVW5pdCwg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IGNhcm9saW5lLnJlbHRvbkBicmlzdG9sLmFjLnVrLiYj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LjwvYXV0aC1hZGRyZXNzPjx0aXRsZXM+PHRpdGxlPkRhdGEg
UmVzb3VyY2UgUHJvZmlsZTogQWNjZXNzaWJsZSBSZXNvdXJjZSBmb3IgSW50ZWdyYXRlZCBFcGln
ZW5vbWljIFN0dWRpZXMgKEFSSUVTK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ZWRp
dGlvbj4yMDE1LzA1LzIxPC9lZGl0aW9uPjxkYXRlcz48eWVhcj4yMDE1PC95ZWFyPjxwdWItZGF0
ZXM+PGRhdGU+TWF5IDE5PC9kYXRlPjwvcHViLWRhdGVzPjwvZGF0ZXM+PGlzYm4+MDMwMC01Nzcx
PC9pc2JuPjxhY2Nlc3Npb24tbnVtPjI1OTkxNzExPC9hY2Nlc3Npb24tbnVtPjx1cmxzPjwvdXJs
cz48ZWxlY3Ryb25pYy1yZXNvdXJjZS1udW0+MTAuMTA5My9pamUvZHl2MDcyPC9lbGVjdHJvbmlj
LXJlc291cmNlLW51bT48cmVtb3RlLWRhdGFiYXNlLXByb3ZpZGVyPk5sbTwvcmVtb3RlLWRhdGFi
YXNlLXByb3ZpZGVyPjxsYW5ndWFnZT5Fbmc8L2xhbmd1YWdlPjwvcmVjb3JkPjwvQ2l0ZT48L0Vu
ZE5vdGU+AG==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SZWx0b248L0F1dGhvcj48WWVhcj4yMDE1PC9ZZWFyPjxS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IE1SQyBJbnRlZ3JhdGl2ZSBFcGlkZW1pb2xvZ3kgVW5pdCwg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IGNhcm9saW5lLnJlbHRvbkBicmlzdG9sLmFjLnVrLiYj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LjwvYXV0aC1hZGRyZXNzPjx0aXRsZXM+PHRpdGxlPkRhdGEg
UmVzb3VyY2UgUHJvZmlsZTogQWNjZXNzaWJsZSBSZXNvdXJjZSBmb3IgSW50ZWdyYXRlZCBFcGln
ZW5vbWljIFN0dWRpZXMgKEFSSUVTK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ZWRp
dGlvbj4yMDE1LzA1LzIxPC9lZGl0aW9uPjxkYXRlcz48eWVhcj4yMDE1PC95ZWFyPjxwdWItZGF0
ZXM+PGRhdGU+TWF5IDE5PC9kYXRlPjwvcHViLWRhdGVzPjwvZGF0ZXM+PGlzYm4+MDMwMC01Nzcx
PC9pc2JuPjxhY2Nlc3Npb24tbnVtPjI1OTkxNzExPC9hY2Nlc3Npb24tbnVtPjx1cmxzPjwvdXJs
cz48ZWxlY3Ryb25pYy1yZXNvdXJjZS1udW0+MTAuMTA5My9pamUvZHl2MDcyPC9lbGVjdHJvbmlj
LXJlc291cmNlLW51bT48cmVtb3RlLWRhdGFiYXNlLXByb3ZpZGVyPk5sbTwvcmVtb3RlLWRhdGFi
YXNlLXByb3ZpZGVyPjxsYW5ndWFnZT5Fbmc8L2xhbmd1YWdlPjwvcmVjb3JkPjwvQ2l0ZT48L0Vu
ZE5vdGU+AG==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Pr="00E30A33">
        <w:rPr>
          <w:rFonts w:eastAsia="Calibri" w:cs="Times New Roman"/>
        </w:rPr>
      </w:r>
      <w:r w:rsidRPr="00E30A33">
        <w:rPr>
          <w:rFonts w:eastAsia="Calibri" w:cs="Times New Roman"/>
        </w:rPr>
        <w:fldChar w:fldCharType="separate"/>
      </w:r>
      <w:r w:rsidR="00DA630B">
        <w:rPr>
          <w:rFonts w:eastAsia="Calibri" w:cs="Times New Roman"/>
          <w:noProof/>
        </w:rPr>
        <w:t>[</w:t>
      </w:r>
      <w:hyperlink w:anchor="_ENREF_53" w:tooltip="Relton, 2015 #224" w:history="1">
        <w:r w:rsidR="00DA630B">
          <w:rPr>
            <w:rFonts w:eastAsia="Calibri" w:cs="Times New Roman"/>
            <w:noProof/>
          </w:rPr>
          <w:t>53</w:t>
        </w:r>
      </w:hyperlink>
      <w:r w:rsidR="00DA630B">
        <w:rPr>
          <w:rFonts w:eastAsia="Calibri" w:cs="Times New Roman"/>
          <w:noProof/>
        </w:rPr>
        <w:t>]</w:t>
      </w:r>
      <w:r w:rsidRPr="00E30A33">
        <w:rPr>
          <w:rFonts w:eastAsia="Calibri" w:cs="Times New Roman"/>
        </w:rPr>
        <w:fldChar w:fldCharType="end"/>
      </w:r>
      <w:r w:rsidRPr="00E30A33">
        <w:rPr>
          <w:rFonts w:eastAsia="Calibri" w:cs="Times New Roman"/>
        </w:rPr>
        <w:t>. ARIES comprises of 1018 mother child pairs who were selected based on the availability of matched-samples at multiple time points required for the study. Genome-wide DNA methylation analysis was carried out on blood samples (cord/peripheral</w:t>
      </w:r>
      <w:r w:rsidR="008A4D63" w:rsidRPr="00E30A33">
        <w:rPr>
          <w:rFonts w:eastAsia="Calibri" w:cs="Times New Roman"/>
        </w:rPr>
        <w:t>) from these individuals at</w:t>
      </w:r>
      <w:r w:rsidRPr="00E30A33">
        <w:rPr>
          <w:rFonts w:eastAsia="Calibri" w:cs="Times New Roman"/>
        </w:rPr>
        <w:t xml:space="preserve"> birth and age seven.</w:t>
      </w:r>
    </w:p>
    <w:p w14:paraId="1D2229E7" w14:textId="77777777" w:rsidR="00FE1E9A" w:rsidRPr="00E30A33" w:rsidRDefault="00FE1E9A" w:rsidP="001012B9">
      <w:pPr>
        <w:keepNext/>
        <w:keepLines/>
        <w:spacing w:line="360" w:lineRule="auto"/>
        <w:outlineLvl w:val="0"/>
        <w:rPr>
          <w:rFonts w:eastAsia="SimSun" w:cs="Times New Roman"/>
          <w:b/>
        </w:rPr>
      </w:pPr>
      <w:bookmarkStart w:id="1" w:name="_Toc466722826"/>
      <w:bookmarkStart w:id="2" w:name="_Toc472781468"/>
      <w:bookmarkStart w:id="3" w:name="_Toc476768530"/>
      <w:bookmarkStart w:id="4" w:name="_Toc482004581"/>
      <w:r w:rsidRPr="00E30A33">
        <w:rPr>
          <w:rFonts w:eastAsia="Times New Roman" w:cs="Times New Roman"/>
          <w:b/>
        </w:rPr>
        <w:t>Identification of environmental factors associated with an increased risk of ALL</w:t>
      </w:r>
      <w:bookmarkEnd w:id="1"/>
      <w:bookmarkEnd w:id="2"/>
      <w:bookmarkEnd w:id="3"/>
      <w:bookmarkEnd w:id="4"/>
    </w:p>
    <w:p w14:paraId="4F9D3936" w14:textId="77777777" w:rsidR="00883028" w:rsidRDefault="00FE1E9A" w:rsidP="00883028">
      <w:pPr>
        <w:spacing w:line="360" w:lineRule="auto"/>
        <w:rPr>
          <w:rFonts w:ascii="Calibri" w:hAnsi="Calibri" w:cs="Calibri"/>
        </w:rPr>
      </w:pPr>
      <w:r w:rsidRPr="00E30A33">
        <w:rPr>
          <w:rFonts w:eastAsia="Calibri" w:cs="Times New Roman"/>
        </w:rPr>
        <w:t xml:space="preserve">Literature searches were </w:t>
      </w:r>
      <w:r w:rsidR="008C0F41" w:rsidRPr="00E30A33">
        <w:rPr>
          <w:rFonts w:eastAsia="Calibri" w:cs="Times New Roman"/>
        </w:rPr>
        <w:t xml:space="preserve">previously </w:t>
      </w:r>
      <w:r w:rsidRPr="00E30A33">
        <w:rPr>
          <w:rFonts w:eastAsia="Calibri" w:cs="Times New Roman"/>
        </w:rPr>
        <w:t xml:space="preserve">carried out to identify exposures associated with ALL risk </w:t>
      </w:r>
      <w:r w:rsidR="00F77D8C" w:rsidRPr="00E30A33">
        <w:rPr>
          <w:rFonts w:eastAsia="Calibri" w:cs="Times New Roman"/>
        </w:rPr>
        <w:t xml:space="preserve">and their potential to influence changes in DNA methylation </w:t>
      </w:r>
      <w:r w:rsidRPr="00E30A33">
        <w:rPr>
          <w:rFonts w:eastAsia="Calibri" w:cs="Times New Roman"/>
        </w:rPr>
        <w:t>using the PubMed and ScienceDirect databases (1</w:t>
      </w:r>
      <w:r w:rsidRPr="00E30A33">
        <w:rPr>
          <w:rFonts w:eastAsia="Calibri" w:cs="Times New Roman"/>
          <w:vertAlign w:val="superscript"/>
        </w:rPr>
        <w:t>st</w:t>
      </w:r>
      <w:r w:rsidRPr="00E30A33">
        <w:rPr>
          <w:rFonts w:eastAsia="Calibri" w:cs="Times New Roman"/>
        </w:rPr>
        <w:t xml:space="preserve"> January 1987- 31</w:t>
      </w:r>
      <w:r w:rsidRPr="00E30A33">
        <w:rPr>
          <w:rFonts w:eastAsia="Calibri" w:cs="Times New Roman"/>
          <w:vertAlign w:val="superscript"/>
        </w:rPr>
        <w:t>st</w:t>
      </w:r>
      <w:r w:rsidR="001A7E35" w:rsidRPr="00E30A33">
        <w:rPr>
          <w:rFonts w:eastAsia="Calibri" w:cs="Times New Roman"/>
        </w:rPr>
        <w:t xml:space="preserve"> </w:t>
      </w:r>
      <w:r w:rsidR="00147A49" w:rsidRPr="00E30A33">
        <w:rPr>
          <w:rFonts w:eastAsia="Calibri" w:cs="Times New Roman"/>
        </w:rPr>
        <w:t>March</w:t>
      </w:r>
      <w:r w:rsidR="001A7E35" w:rsidRPr="00E30A33">
        <w:rPr>
          <w:rFonts w:eastAsia="Calibri" w:cs="Times New Roman"/>
        </w:rPr>
        <w:t xml:space="preserve"> 201</w:t>
      </w:r>
      <w:r w:rsidR="00147A49" w:rsidRPr="00E30A33">
        <w:rPr>
          <w:rFonts w:eastAsia="Calibri" w:cs="Times New Roman"/>
        </w:rPr>
        <w:t>8</w:t>
      </w:r>
      <w:r w:rsidR="001A7E35" w:rsidRPr="00E30A33">
        <w:rPr>
          <w:rFonts w:eastAsia="Calibri" w:cs="Times New Roman"/>
        </w:rPr>
        <w:t>)</w:t>
      </w:r>
      <w:r w:rsidR="001F7DB6" w:rsidRPr="00E30A33">
        <w:rPr>
          <w:rFonts w:eastAsia="Calibri" w:cs="Times New Roman"/>
        </w:rPr>
        <w:t>.</w:t>
      </w:r>
      <w:r w:rsidR="00F77D8C" w:rsidRPr="00E30A33">
        <w:rPr>
          <w:rFonts w:eastAsia="Calibri" w:cs="Times New Roman"/>
        </w:rPr>
        <w:t xml:space="preserve"> This was carried out in three stages, f</w:t>
      </w:r>
      <w:r w:rsidR="008A1122" w:rsidRPr="00E30A33">
        <w:rPr>
          <w:rFonts w:eastAsia="Calibri" w:cs="Times New Roman"/>
        </w:rPr>
        <w:t>irstly, reviews discussing ALL aetiology were screened for environmental exposures potentially associated with increased ALL risk. From this initial screen</w:t>
      </w:r>
      <w:r w:rsidR="006F47AF" w:rsidRPr="00E30A33">
        <w:rPr>
          <w:rFonts w:eastAsia="Calibri" w:cs="Times New Roman"/>
        </w:rPr>
        <w:t xml:space="preserve"> a list of key words were compiled</w:t>
      </w:r>
      <w:r w:rsidR="008A1122" w:rsidRPr="00E30A33">
        <w:rPr>
          <w:rFonts w:eastAsia="Calibri" w:cs="Times New Roman"/>
        </w:rPr>
        <w:t xml:space="preserve"> (Box 1). Secondly, a more rigorous literature search</w:t>
      </w:r>
      <w:r w:rsidR="006F47AF" w:rsidRPr="00E30A33">
        <w:rPr>
          <w:rFonts w:eastAsia="Calibri" w:cs="Times New Roman"/>
        </w:rPr>
        <w:t xml:space="preserve"> was carried out using the</w:t>
      </w:r>
      <w:r w:rsidR="008A1122" w:rsidRPr="00E30A33">
        <w:rPr>
          <w:rFonts w:eastAsia="Calibri" w:cs="Times New Roman"/>
        </w:rPr>
        <w:t xml:space="preserve"> key words to identify evidence for an association between environmental exposures and ALL risk.</w:t>
      </w:r>
      <w:r w:rsidR="001A7013" w:rsidRPr="00E30A33">
        <w:rPr>
          <w:rFonts w:eastAsia="Calibri" w:cs="Times New Roman"/>
        </w:rPr>
        <w:t xml:space="preserve"> Thirdly, t</w:t>
      </w:r>
      <w:r w:rsidR="008A1122" w:rsidRPr="00E30A33">
        <w:rPr>
          <w:rFonts w:eastAsia="Calibri" w:cs="Times New Roman"/>
        </w:rPr>
        <w:t xml:space="preserve">he identified potential ALL risk exposures were used to further </w:t>
      </w:r>
      <w:r w:rsidR="008A1122" w:rsidRPr="00E30A33">
        <w:rPr>
          <w:rFonts w:eastAsia="Calibri" w:cs="AdvOT77db9845"/>
        </w:rPr>
        <w:t xml:space="preserve">investigate the literature to </w:t>
      </w:r>
      <w:r w:rsidR="006F47AF" w:rsidRPr="00E30A33">
        <w:rPr>
          <w:rFonts w:eastAsia="Calibri" w:cs="AdvOT77db9845"/>
        </w:rPr>
        <w:t>find</w:t>
      </w:r>
      <w:r w:rsidR="008A1122" w:rsidRPr="00E30A33">
        <w:rPr>
          <w:rFonts w:eastAsia="Calibri" w:cs="AdvOT77db9845"/>
        </w:rPr>
        <w:t xml:space="preserve"> any</w:t>
      </w:r>
      <w:r w:rsidR="008A1122" w:rsidRPr="00E30A33">
        <w:rPr>
          <w:rFonts w:eastAsia="Calibri" w:cs="Times New Roman"/>
        </w:rPr>
        <w:t xml:space="preserve"> relationships between the identified exposures and changes in DNA methylation patterns</w:t>
      </w:r>
      <w:r w:rsidR="001A7013" w:rsidRPr="00E30A33">
        <w:rPr>
          <w:rFonts w:eastAsia="Calibri" w:cs="Times New Roman"/>
        </w:rPr>
        <w:t xml:space="preserve"> (B</w:t>
      </w:r>
      <w:r w:rsidR="00BA6AC0" w:rsidRPr="00E30A33">
        <w:rPr>
          <w:rFonts w:eastAsia="Calibri" w:cs="Times New Roman"/>
        </w:rPr>
        <w:t>ox 1). References from the</w:t>
      </w:r>
      <w:r w:rsidR="006F47AF" w:rsidRPr="00E30A33">
        <w:rPr>
          <w:rFonts w:eastAsia="Calibri" w:cs="Times New Roman"/>
        </w:rPr>
        <w:t xml:space="preserve">se </w:t>
      </w:r>
      <w:r w:rsidR="00BA6AC0" w:rsidRPr="00E30A33">
        <w:rPr>
          <w:rFonts w:eastAsia="Calibri" w:cs="Times New Roman"/>
        </w:rPr>
        <w:t>papers, including the reviews were also screened. No language restrictions were imposed.</w:t>
      </w:r>
      <w:r w:rsidR="00883028">
        <w:rPr>
          <w:rFonts w:eastAsia="Calibri" w:cs="Times New Roman"/>
        </w:rPr>
        <w:t xml:space="preserve"> </w:t>
      </w:r>
      <w:r w:rsidR="00883028">
        <w:rPr>
          <w:rFonts w:ascii="Calibri" w:hAnsi="Calibri" w:cs="Calibri"/>
          <w:lang w:eastAsia="zh-CN"/>
        </w:rPr>
        <w:t>To be as inclusive as possible in our investigations, we examined all potential risk factors for which there has been at least one study providing evidence (even if limited) of an association between an environmental factor and ALL risk.</w:t>
      </w:r>
    </w:p>
    <w:p w14:paraId="44949C03" w14:textId="171E824E" w:rsidR="001A7013" w:rsidRPr="00E30A33" w:rsidRDefault="00DB7024" w:rsidP="008A1122">
      <w:pPr>
        <w:spacing w:line="360" w:lineRule="auto"/>
        <w:rPr>
          <w:rFonts w:eastAsia="Calibri" w:cs="Times New Roman"/>
        </w:rPr>
      </w:pPr>
      <w:r w:rsidRPr="00E30A33">
        <w:rPr>
          <w:rFonts w:eastAsia="Calibri" w:cs="Times New Roman"/>
        </w:rPr>
        <w:t xml:space="preserve">Box 1. Literature searches carried out, and key words used to identify ALL risk exposures and potential exposure associated changes in DNA methylation. </w:t>
      </w:r>
    </w:p>
    <w:tbl>
      <w:tblPr>
        <w:tblStyle w:val="TableGrid"/>
        <w:tblW w:w="0" w:type="auto"/>
        <w:tblLook w:val="04A0" w:firstRow="1" w:lastRow="0" w:firstColumn="1" w:lastColumn="0" w:noHBand="0" w:noVBand="1"/>
      </w:tblPr>
      <w:tblGrid>
        <w:gridCol w:w="4508"/>
        <w:gridCol w:w="4508"/>
      </w:tblGrid>
      <w:tr w:rsidR="00BA6AC0" w:rsidRPr="00E30A33" w14:paraId="738DD915" w14:textId="77777777" w:rsidTr="00BA6AC0">
        <w:tc>
          <w:tcPr>
            <w:tcW w:w="4508" w:type="dxa"/>
            <w:shd w:val="clear" w:color="auto" w:fill="BDD6EE" w:themeFill="accent1" w:themeFillTint="66"/>
          </w:tcPr>
          <w:p w14:paraId="2927EE65" w14:textId="55170C80" w:rsidR="00BA6AC0" w:rsidRPr="00E30A33" w:rsidRDefault="00BA6AC0" w:rsidP="00BA6AC0">
            <w:pPr>
              <w:spacing w:line="360" w:lineRule="auto"/>
              <w:jc w:val="center"/>
              <w:rPr>
                <w:rFonts w:eastAsia="Calibri" w:cs="Times New Roman"/>
                <w:b/>
              </w:rPr>
            </w:pPr>
            <w:r w:rsidRPr="00E30A33">
              <w:rPr>
                <w:rFonts w:eastAsia="Calibri" w:cs="Times New Roman"/>
                <w:b/>
              </w:rPr>
              <w:t>Literature search</w:t>
            </w:r>
          </w:p>
        </w:tc>
        <w:tc>
          <w:tcPr>
            <w:tcW w:w="4508" w:type="dxa"/>
            <w:shd w:val="clear" w:color="auto" w:fill="BDD6EE" w:themeFill="accent1" w:themeFillTint="66"/>
          </w:tcPr>
          <w:p w14:paraId="7BF14FC3" w14:textId="20ABABA9" w:rsidR="00BA6AC0" w:rsidRPr="00E30A33" w:rsidRDefault="00BA6AC0" w:rsidP="00BA6AC0">
            <w:pPr>
              <w:spacing w:line="360" w:lineRule="auto"/>
              <w:jc w:val="center"/>
              <w:rPr>
                <w:rFonts w:eastAsia="Calibri" w:cs="Times New Roman"/>
                <w:b/>
              </w:rPr>
            </w:pPr>
            <w:r w:rsidRPr="00E30A33">
              <w:rPr>
                <w:rFonts w:eastAsia="Calibri" w:cs="Times New Roman"/>
                <w:b/>
              </w:rPr>
              <w:t>Key words</w:t>
            </w:r>
          </w:p>
        </w:tc>
      </w:tr>
      <w:tr w:rsidR="001A7013" w:rsidRPr="00E30A33" w14:paraId="5E6E1063" w14:textId="77777777" w:rsidTr="001A7013">
        <w:tc>
          <w:tcPr>
            <w:tcW w:w="4508" w:type="dxa"/>
          </w:tcPr>
          <w:p w14:paraId="320A15A2" w14:textId="14CD4160" w:rsidR="001A7013" w:rsidRPr="00E30A33" w:rsidRDefault="00466FE1" w:rsidP="00BA6AC0">
            <w:pPr>
              <w:spacing w:line="360" w:lineRule="auto"/>
              <w:jc w:val="center"/>
              <w:rPr>
                <w:rFonts w:eastAsia="Calibri" w:cs="Times New Roman"/>
              </w:rPr>
            </w:pPr>
            <w:r w:rsidRPr="00E30A33">
              <w:rPr>
                <w:rFonts w:eastAsia="Calibri" w:cs="Times New Roman"/>
              </w:rPr>
              <w:t>1.</w:t>
            </w:r>
            <w:r w:rsidR="00BA6AC0" w:rsidRPr="00E30A33">
              <w:rPr>
                <w:rFonts w:eastAsia="Calibri" w:cs="Times New Roman"/>
              </w:rPr>
              <w:t xml:space="preserve"> </w:t>
            </w:r>
            <w:r w:rsidR="001A7013" w:rsidRPr="00E30A33">
              <w:rPr>
                <w:rFonts w:eastAsia="Calibri" w:cs="Times New Roman"/>
              </w:rPr>
              <w:t>Identification of ALL risk exposures</w:t>
            </w:r>
          </w:p>
        </w:tc>
        <w:tc>
          <w:tcPr>
            <w:tcW w:w="4508" w:type="dxa"/>
          </w:tcPr>
          <w:p w14:paraId="47ECB1CE" w14:textId="755B6AAE" w:rsidR="001A7013" w:rsidRPr="00E30A33" w:rsidRDefault="00BA6AC0" w:rsidP="00BA6AC0">
            <w:pPr>
              <w:spacing w:line="360" w:lineRule="auto"/>
              <w:jc w:val="center"/>
              <w:rPr>
                <w:rFonts w:eastAsia="Calibri" w:cs="Times New Roman"/>
              </w:rPr>
            </w:pPr>
            <w:r w:rsidRPr="00E30A33">
              <w:rPr>
                <w:rFonts w:cs="AdvOT77db9845"/>
              </w:rPr>
              <w:t>Leukemia, acute lymphoblastic, leukaemia</w:t>
            </w:r>
          </w:p>
        </w:tc>
      </w:tr>
      <w:tr w:rsidR="001A7013" w:rsidRPr="00E30A33" w14:paraId="43FA4CFA" w14:textId="77777777" w:rsidTr="001A7013">
        <w:tc>
          <w:tcPr>
            <w:tcW w:w="4508" w:type="dxa"/>
          </w:tcPr>
          <w:p w14:paraId="3F779D07" w14:textId="4A9DD21C" w:rsidR="001A7013" w:rsidRPr="00E30A33" w:rsidRDefault="00466FE1" w:rsidP="00BA6AC0">
            <w:pPr>
              <w:spacing w:line="360" w:lineRule="auto"/>
              <w:jc w:val="center"/>
              <w:rPr>
                <w:rFonts w:eastAsia="Calibri" w:cs="Times New Roman"/>
              </w:rPr>
            </w:pPr>
            <w:r w:rsidRPr="00E30A33">
              <w:rPr>
                <w:rFonts w:eastAsia="Calibri" w:cs="Times New Roman"/>
              </w:rPr>
              <w:t xml:space="preserve">2. </w:t>
            </w:r>
            <w:r w:rsidR="00BA6AC0" w:rsidRPr="00E30A33">
              <w:rPr>
                <w:rFonts w:eastAsia="Calibri" w:cs="Times New Roman"/>
              </w:rPr>
              <w:t>Identification of evidence supporting an association between ALL and an exposure</w:t>
            </w:r>
          </w:p>
        </w:tc>
        <w:tc>
          <w:tcPr>
            <w:tcW w:w="4508" w:type="dxa"/>
          </w:tcPr>
          <w:p w14:paraId="6ACFE112" w14:textId="757F7C59" w:rsidR="001A7013" w:rsidRPr="00E30A33" w:rsidRDefault="00BA6AC0" w:rsidP="00BA6AC0">
            <w:pPr>
              <w:spacing w:line="360" w:lineRule="auto"/>
              <w:jc w:val="center"/>
              <w:rPr>
                <w:rFonts w:eastAsia="Calibri" w:cs="Times New Roman"/>
              </w:rPr>
            </w:pPr>
            <w:r w:rsidRPr="00E30A33">
              <w:rPr>
                <w:rFonts w:cs="AdvOT77db9845+20"/>
              </w:rPr>
              <w:t xml:space="preserve">Leukemia, acute lymphoblastic, leukaemia, radiation, smoking, alcohol, folate, folic acid, iron, </w:t>
            </w:r>
            <w:r w:rsidRPr="00E30A33">
              <w:rPr>
                <w:rFonts w:cs="AdvOT77db9845"/>
              </w:rPr>
              <w:t>coffee</w:t>
            </w:r>
            <w:r w:rsidRPr="00E30A33">
              <w:rPr>
                <w:rFonts w:cs="AdvOT77db9845+20"/>
              </w:rPr>
              <w:t xml:space="preserve">, </w:t>
            </w:r>
            <w:r w:rsidRPr="00E30A33">
              <w:rPr>
                <w:rFonts w:cs="AdvOT77db9845"/>
              </w:rPr>
              <w:t>caffeine</w:t>
            </w:r>
            <w:r w:rsidRPr="00E30A33">
              <w:rPr>
                <w:rFonts w:cs="AdvOT77db9845+20"/>
              </w:rPr>
              <w:t>,</w:t>
            </w:r>
            <w:r w:rsidRPr="00E30A33">
              <w:rPr>
                <w:rFonts w:cs="AdvOT77db9845"/>
              </w:rPr>
              <w:t xml:space="preserve"> </w:t>
            </w:r>
            <w:r w:rsidRPr="00E30A33">
              <w:rPr>
                <w:rFonts w:cs="AdvOT77db9845+20"/>
              </w:rPr>
              <w:t>herbicides, pesticides, household chemicals, chemicals, household paints, paints, child care, day care, breast feeding, birth weight, infection history, infection, virus, and bacterial</w:t>
            </w:r>
          </w:p>
        </w:tc>
      </w:tr>
      <w:tr w:rsidR="001A7013" w:rsidRPr="00E30A33" w14:paraId="46ECE645" w14:textId="77777777" w:rsidTr="009640B1">
        <w:trPr>
          <w:trHeight w:val="831"/>
        </w:trPr>
        <w:tc>
          <w:tcPr>
            <w:tcW w:w="4508" w:type="dxa"/>
          </w:tcPr>
          <w:p w14:paraId="7467D9C6" w14:textId="404AFF24" w:rsidR="001A7013" w:rsidRPr="00E30A33" w:rsidRDefault="00466FE1" w:rsidP="00BA6AC0">
            <w:pPr>
              <w:spacing w:line="360" w:lineRule="auto"/>
              <w:jc w:val="center"/>
              <w:rPr>
                <w:rFonts w:eastAsia="Calibri" w:cs="Times New Roman"/>
              </w:rPr>
            </w:pPr>
            <w:r w:rsidRPr="00E30A33">
              <w:rPr>
                <w:rFonts w:eastAsia="Calibri" w:cs="Times New Roman"/>
              </w:rPr>
              <w:t xml:space="preserve">3. </w:t>
            </w:r>
            <w:r w:rsidR="00BA6AC0" w:rsidRPr="00E30A33">
              <w:rPr>
                <w:rFonts w:eastAsia="Calibri" w:cs="Times New Roman"/>
              </w:rPr>
              <w:t>Identification of relationships between ALL risk exposures and changes in DNA methylation</w:t>
            </w:r>
          </w:p>
        </w:tc>
        <w:tc>
          <w:tcPr>
            <w:tcW w:w="4508" w:type="dxa"/>
          </w:tcPr>
          <w:p w14:paraId="4F1A81A8" w14:textId="76A992BE" w:rsidR="001A7013" w:rsidRPr="00E30A33" w:rsidRDefault="00BA6AC0" w:rsidP="00BA6AC0">
            <w:pPr>
              <w:spacing w:line="360" w:lineRule="auto"/>
              <w:jc w:val="center"/>
              <w:rPr>
                <w:rFonts w:eastAsia="Calibri" w:cs="Times New Roman"/>
              </w:rPr>
            </w:pPr>
            <w:r w:rsidRPr="00E30A33">
              <w:rPr>
                <w:rFonts w:eastAsia="Calibri" w:cs="Times New Roman"/>
              </w:rPr>
              <w:t>DNA methylation</w:t>
            </w:r>
            <w:r w:rsidR="00F77D8C" w:rsidRPr="00E30A33">
              <w:rPr>
                <w:rFonts w:eastAsia="Calibri" w:cs="Times New Roman"/>
              </w:rPr>
              <w:t>, and exposures identified in literature search 2.</w:t>
            </w:r>
          </w:p>
        </w:tc>
      </w:tr>
    </w:tbl>
    <w:p w14:paraId="2704D6CA" w14:textId="77777777" w:rsidR="008A1122" w:rsidRPr="00E30A33" w:rsidRDefault="008A1122" w:rsidP="001012B9">
      <w:pPr>
        <w:spacing w:line="360" w:lineRule="auto"/>
        <w:rPr>
          <w:rFonts w:eastAsia="Calibri" w:cs="Times New Roman"/>
        </w:rPr>
      </w:pPr>
    </w:p>
    <w:p w14:paraId="300D9681" w14:textId="77777777" w:rsidR="00FE1E9A" w:rsidRPr="00E30A33" w:rsidRDefault="00FE1E9A" w:rsidP="001012B9">
      <w:pPr>
        <w:keepNext/>
        <w:keepLines/>
        <w:spacing w:line="360" w:lineRule="auto"/>
        <w:outlineLvl w:val="0"/>
        <w:rPr>
          <w:rFonts w:eastAsia="SimSun" w:cs="Times New Roman"/>
          <w:b/>
        </w:rPr>
      </w:pPr>
      <w:r w:rsidRPr="00E30A33">
        <w:rPr>
          <w:rFonts w:eastAsia="Times New Roman" w:cs="Times New Roman"/>
          <w:b/>
        </w:rPr>
        <w:t>Identification of genes with altered methylation in ALL disease</w:t>
      </w:r>
    </w:p>
    <w:p w14:paraId="7C46534B" w14:textId="19F6F257" w:rsidR="007229FE" w:rsidRPr="00E30A33" w:rsidRDefault="00645B03" w:rsidP="001012B9">
      <w:pPr>
        <w:spacing w:line="360" w:lineRule="auto"/>
        <w:rPr>
          <w:rFonts w:eastAsia="Calibri" w:cs="Times New Roman"/>
        </w:rPr>
      </w:pPr>
      <w:r w:rsidRPr="00E30A33">
        <w:t xml:space="preserve">Methylation changes in ALL were identified from previously published literature </w:t>
      </w:r>
      <w:r w:rsidRPr="00E30A33">
        <w:fldChar w:fldCharType="begin">
          <w:fldData xml:space="preserve">PEVuZE5vdGU+PENpdGU+PEF1dGhvcj5Ob3JkbHVuZDwvQXV0aG9yPjxZZWFyPjIwMTM8L1llYXI+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</w:fldData>
        </w:fldChar>
      </w:r>
      <w:r w:rsidR="00DA630B">
        <w:instrText xml:space="preserve"> ADDIN EN.CITE </w:instrText>
      </w:r>
      <w:r w:rsidR="00DA630B">
        <w:fldChar w:fldCharType="begin">
          <w:fldData xml:space="preserve">PEVuZE5vdGU+PENpdGU+PEF1dGhvcj5Ob3JkbHVuZDwvQXV0aG9yPjxZZWFyPjIwMTM8L1llYXI+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</w:fldData>
        </w:fldChar>
      </w:r>
      <w:r w:rsidR="00DA630B">
        <w:instrText xml:space="preserve"> ADDIN EN.CITE.DATA </w:instrText>
      </w:r>
      <w:r w:rsidR="00DA630B">
        <w:fldChar w:fldCharType="end"/>
      </w:r>
      <w:r w:rsidRPr="00E30A33">
        <w:fldChar w:fldCharType="separate"/>
      </w:r>
      <w:r w:rsidR="00DA630B">
        <w:rPr>
          <w:noProof/>
        </w:rPr>
        <w:t>[</w:t>
      </w:r>
      <w:hyperlink w:anchor="_ENREF_39" w:tooltip="Nordlund, 2013 #55" w:history="1">
        <w:r w:rsidR="00DA630B">
          <w:rPr>
            <w:noProof/>
          </w:rPr>
          <w:t>39</w:t>
        </w:r>
      </w:hyperlink>
      <w:r w:rsidR="00DA630B">
        <w:rPr>
          <w:noProof/>
        </w:rPr>
        <w:t xml:space="preserve">, </w:t>
      </w:r>
      <w:hyperlink w:anchor="_ENREF_54" w:tooltip="Chatterton, 2014 #550" w:history="1">
        <w:r w:rsidR="00DA630B">
          <w:rPr>
            <w:noProof/>
          </w:rPr>
          <w:t>54</w:t>
        </w:r>
      </w:hyperlink>
      <w:r w:rsidR="00DA630B">
        <w:rPr>
          <w:noProof/>
        </w:rPr>
        <w:t>]</w:t>
      </w:r>
      <w:r w:rsidRPr="00E30A33">
        <w:fldChar w:fldCharType="end"/>
      </w:r>
      <w:r w:rsidRPr="00E30A33">
        <w:t>, t</w:t>
      </w:r>
      <w:r w:rsidRPr="00E30A33">
        <w:rPr>
          <w:rFonts w:eastAsia="Calibri" w:cs="Times New Roman"/>
          <w:lang w:eastAsia="en-GB"/>
        </w:rPr>
        <w:t xml:space="preserve">he significant CpG sites identified were mapped to genes (see </w:t>
      </w:r>
      <w:r w:rsidRPr="00E30A33">
        <w:rPr>
          <w:rFonts w:eastAsia="Calibri" w:cs="Times New Roman"/>
          <w:lang w:eastAsia="en-GB"/>
        </w:rPr>
        <w:fldChar w:fldCharType="begin">
          <w:fldData xml:space="preserve">PEVuZE5vdGU+PENpdGU+PEF1dGhvcj5DaGF0dGVydG9uPC9BdXRob3I+PFllYXI+MjAxNDwvWWVh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</w:fldData>
        </w:fldChar>
      </w:r>
      <w:r w:rsidR="00DA630B">
        <w:rPr>
          <w:rFonts w:eastAsia="Calibri" w:cs="Times New Roman"/>
          <w:lang w:eastAsia="en-GB"/>
        </w:rPr>
        <w:instrText xml:space="preserve"> ADDIN EN.CITE </w:instrText>
      </w:r>
      <w:r w:rsidR="00DA630B">
        <w:rPr>
          <w:rFonts w:eastAsia="Calibri" w:cs="Times New Roman"/>
          <w:lang w:eastAsia="en-GB"/>
        </w:rPr>
        <w:fldChar w:fldCharType="begin">
          <w:fldData xml:space="preserve">PEVuZE5vdGU+PENpdGU+PEF1dGhvcj5DaGF0dGVydG9uPC9BdXRob3I+PFllYXI+MjAxNDwvWWVh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</w:fldData>
        </w:fldChar>
      </w:r>
      <w:r w:rsidR="00DA630B">
        <w:rPr>
          <w:rFonts w:eastAsia="Calibri" w:cs="Times New Roman"/>
          <w:lang w:eastAsia="en-GB"/>
        </w:rPr>
        <w:instrText xml:space="preserve"> ADDIN EN.CITE.DATA </w:instrText>
      </w:r>
      <w:r w:rsidR="00DA630B">
        <w:rPr>
          <w:rFonts w:eastAsia="Calibri" w:cs="Times New Roman"/>
          <w:lang w:eastAsia="en-GB"/>
        </w:rPr>
      </w:r>
      <w:r w:rsidR="00DA630B">
        <w:rPr>
          <w:rFonts w:eastAsia="Calibri" w:cs="Times New Roman"/>
          <w:lang w:eastAsia="en-GB"/>
        </w:rPr>
        <w:fldChar w:fldCharType="end"/>
      </w:r>
      <w:r w:rsidRPr="00E30A33">
        <w:rPr>
          <w:rFonts w:eastAsia="Calibri" w:cs="Times New Roman"/>
          <w:lang w:eastAsia="en-GB"/>
        </w:rPr>
      </w:r>
      <w:r w:rsidRPr="00E30A33">
        <w:rPr>
          <w:rFonts w:eastAsia="Calibri" w:cs="Times New Roman"/>
          <w:lang w:eastAsia="en-GB"/>
        </w:rPr>
        <w:fldChar w:fldCharType="separate"/>
      </w:r>
      <w:r w:rsidR="00DA630B">
        <w:rPr>
          <w:rFonts w:eastAsia="Calibri" w:cs="Times New Roman"/>
          <w:noProof/>
          <w:lang w:eastAsia="en-GB"/>
        </w:rPr>
        <w:t>[</w:t>
      </w:r>
      <w:hyperlink w:anchor="_ENREF_39" w:tooltip="Nordlund, 2013 #55" w:history="1">
        <w:r w:rsidR="00DA630B">
          <w:rPr>
            <w:rFonts w:eastAsia="Calibri" w:cs="Times New Roman"/>
            <w:noProof/>
            <w:lang w:eastAsia="en-GB"/>
          </w:rPr>
          <w:t>39</w:t>
        </w:r>
      </w:hyperlink>
      <w:r w:rsidR="00DA630B">
        <w:rPr>
          <w:rFonts w:eastAsia="Calibri" w:cs="Times New Roman"/>
          <w:noProof/>
          <w:lang w:eastAsia="en-GB"/>
        </w:rPr>
        <w:t xml:space="preserve">, </w:t>
      </w:r>
      <w:hyperlink w:anchor="_ENREF_54" w:tooltip="Chatterton, 2014 #550" w:history="1">
        <w:r w:rsidR="00DA630B">
          <w:rPr>
            <w:rFonts w:eastAsia="Calibri" w:cs="Times New Roman"/>
            <w:noProof/>
            <w:lang w:eastAsia="en-GB"/>
          </w:rPr>
          <w:t>54</w:t>
        </w:r>
      </w:hyperlink>
      <w:r w:rsidR="00DA630B">
        <w:rPr>
          <w:rFonts w:eastAsia="Calibri" w:cs="Times New Roman"/>
          <w:noProof/>
          <w:lang w:eastAsia="en-GB"/>
        </w:rPr>
        <w:t>]</w:t>
      </w:r>
      <w:r w:rsidRPr="00E30A33">
        <w:rPr>
          <w:rFonts w:eastAsia="Calibri" w:cs="Times New Roman"/>
          <w:lang w:eastAsia="en-GB"/>
        </w:rPr>
        <w:fldChar w:fldCharType="end"/>
      </w:r>
      <w:r w:rsidRPr="00E30A33">
        <w:rPr>
          <w:rFonts w:eastAsia="Calibri" w:cs="Times New Roman"/>
          <w:lang w:eastAsia="en-GB"/>
        </w:rPr>
        <w:t xml:space="preserve"> for details)</w:t>
      </w:r>
      <w:r w:rsidR="007229FE" w:rsidRPr="00E30A33">
        <w:rPr>
          <w:rFonts w:eastAsia="Calibri" w:cs="Times New Roman"/>
          <w:lang w:eastAsia="en-GB"/>
        </w:rPr>
        <w:t>.</w:t>
      </w:r>
      <w:r w:rsidRPr="00E30A33">
        <w:rPr>
          <w:rFonts w:eastAsia="Calibri" w:cs="Times New Roman"/>
          <w:lang w:eastAsia="en-GB"/>
        </w:rPr>
        <w:t xml:space="preserve"> </w:t>
      </w:r>
      <w:r w:rsidR="007229FE" w:rsidRPr="00E30A33">
        <w:rPr>
          <w:rFonts w:eastAsia="Calibri" w:cs="Times New Roman"/>
        </w:rPr>
        <w:t xml:space="preserve">Studies which utilised the </w:t>
      </w:r>
      <w:r w:rsidR="007229FE" w:rsidRPr="00E30A33">
        <w:t>Illumina Infinium® HumanMethylation450k BeadChip assay (</w:t>
      </w:r>
      <w:r w:rsidR="007229FE" w:rsidRPr="00E30A33">
        <w:rPr>
          <w:rFonts w:eastAsia="Calibri" w:cs="Times New Roman"/>
        </w:rPr>
        <w:t xml:space="preserve">450K BeadChip) to measure DNA methylation, were used as they directly correlated with the measurements carried out in the ALSPAC cohort. This </w:t>
      </w:r>
      <w:r w:rsidR="007229FE" w:rsidRPr="00E30A33">
        <w:t>r</w:t>
      </w:r>
      <w:r w:rsidRPr="00E30A33">
        <w:t>esult</w:t>
      </w:r>
      <w:r w:rsidR="007229FE" w:rsidRPr="00E30A33">
        <w:t>ed</w:t>
      </w:r>
      <w:r w:rsidRPr="00E30A33">
        <w:t xml:space="preserve"> in a total of 2173 genes which had reported significant differential methylation in ALL disease compared to healthy controls (Table S1)</w:t>
      </w:r>
      <w:r w:rsidR="00FE1E9A" w:rsidRPr="00E30A33">
        <w:rPr>
          <w:rFonts w:eastAsia="Calibri" w:cs="Times New Roman"/>
        </w:rPr>
        <w:t>.</w:t>
      </w:r>
      <w:r w:rsidR="00F71116" w:rsidRPr="00E30A33">
        <w:rPr>
          <w:rFonts w:eastAsia="Calibri" w:cs="Times New Roman"/>
        </w:rPr>
        <w:t xml:space="preserve"> </w:t>
      </w:r>
    </w:p>
    <w:p w14:paraId="7D1E2DF2" w14:textId="0676F8A4" w:rsidR="00645B03" w:rsidRPr="00E30A33" w:rsidRDefault="005530A8" w:rsidP="001012B9">
      <w:pPr>
        <w:spacing w:line="360" w:lineRule="auto"/>
        <w:rPr>
          <w:rFonts w:eastAsia="Calibri" w:cs="AdvOT77db9845"/>
        </w:rPr>
      </w:pPr>
      <w:r w:rsidRPr="00E30A33">
        <w:rPr>
          <w:rFonts w:eastAsia="Calibri" w:cs="Times New Roman"/>
        </w:rPr>
        <w:t xml:space="preserve">Additionally, </w:t>
      </w:r>
      <w:r w:rsidR="007229FE" w:rsidRPr="00E30A33">
        <w:rPr>
          <w:rFonts w:eastAsia="Calibri" w:cs="Times New Roman"/>
        </w:rPr>
        <w:t xml:space="preserve">for comparison, a list of </w:t>
      </w:r>
      <w:r w:rsidRPr="00E30A33">
        <w:rPr>
          <w:rFonts w:eastAsia="Calibri" w:cs="Times New Roman"/>
        </w:rPr>
        <w:t>gene loci with altered methylation in ALL disease from all large published studies</w:t>
      </w:r>
      <w:r w:rsidR="006376EC" w:rsidRPr="00E30A33">
        <w:t xml:space="preserve"> </w:t>
      </w:r>
      <w:r w:rsidR="006376EC" w:rsidRPr="00E30A33">
        <w:fldChar w:fldCharType="begin">
          <w:fldData xml:space="preserve">PEVuZE5vdGU+PENpdGU+PEF1dGhvcj5GaWd1ZXJvYTwvQXV0aG9yPjxZZWFyPjIwMTM8L1llYXI+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wOTktMTExPC9wYWdlcz48dm9sdW1l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Qw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Q0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0MDU0LTY1PC9wYWdl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</w:fldData>
        </w:fldChar>
      </w:r>
      <w:r w:rsidR="00DA630B">
        <w:instrText xml:space="preserve"> ADDIN EN.CITE </w:instrText>
      </w:r>
      <w:r w:rsidR="00DA630B">
        <w:fldChar w:fldCharType="begin">
          <w:fldData xml:space="preserve">PEVuZE5vdGU+PENpdGU+PEF1dGhvcj5GaWd1ZXJvYTwvQXV0aG9yPjxZZWFyPjIwMTM8L1llYXI+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wOTktMTExPC9wYWdlcz48dm9sdW1l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Qw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Q0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0MDU0LTY1PC9wYWdl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</w:fldData>
        </w:fldChar>
      </w:r>
      <w:r w:rsidR="00DA630B">
        <w:instrText xml:space="preserve"> ADDIN EN.CITE.DATA </w:instrText>
      </w:r>
      <w:r w:rsidR="00DA630B">
        <w:fldChar w:fldCharType="end"/>
      </w:r>
      <w:r w:rsidR="006376EC" w:rsidRPr="00E30A33">
        <w:fldChar w:fldCharType="separate"/>
      </w:r>
      <w:r w:rsidR="00DA630B">
        <w:rPr>
          <w:noProof/>
        </w:rPr>
        <w:t>[</w:t>
      </w:r>
      <w:hyperlink w:anchor="_ENREF_43" w:tooltip="Wong, 2012 #66" w:history="1">
        <w:r w:rsidR="00DA630B">
          <w:rPr>
            <w:noProof/>
          </w:rPr>
          <w:t>43-45</w:t>
        </w:r>
      </w:hyperlink>
      <w:r w:rsidR="00DA630B">
        <w:rPr>
          <w:noProof/>
        </w:rPr>
        <w:t xml:space="preserve">, </w:t>
      </w:r>
      <w:hyperlink w:anchor="_ENREF_55" w:tooltip="Figueroa, 2013 #7" w:history="1">
        <w:r w:rsidR="00DA630B">
          <w:rPr>
            <w:noProof/>
          </w:rPr>
          <w:t>55-58</w:t>
        </w:r>
      </w:hyperlink>
      <w:r w:rsidR="00DA630B">
        <w:rPr>
          <w:noProof/>
        </w:rPr>
        <w:t>]</w:t>
      </w:r>
      <w:r w:rsidR="006376EC" w:rsidRPr="00E30A33">
        <w:fldChar w:fldCharType="end"/>
      </w:r>
      <w:r w:rsidR="006376EC" w:rsidRPr="00E30A33">
        <w:t>,</w:t>
      </w:r>
      <w:r w:rsidR="006376EC" w:rsidRPr="00E30A33">
        <w:rPr>
          <w:rFonts w:eastAsia="Calibri" w:cs="Times New Roman"/>
        </w:rPr>
        <w:t xml:space="preserve"> </w:t>
      </w:r>
      <w:r w:rsidR="007229FE" w:rsidRPr="00E30A33">
        <w:rPr>
          <w:rFonts w:eastAsia="Calibri" w:cs="Times New Roman"/>
        </w:rPr>
        <w:t>i.e. with no exclusions based on methodologies used to measure methylation</w:t>
      </w:r>
      <w:r w:rsidRPr="00E30A33">
        <w:rPr>
          <w:rFonts w:eastAsia="Calibri" w:cs="Times New Roman"/>
        </w:rPr>
        <w:t xml:space="preserve"> was also </w:t>
      </w:r>
      <w:r w:rsidR="007229FE" w:rsidRPr="00E30A33">
        <w:rPr>
          <w:rFonts w:eastAsia="Calibri" w:cs="Times New Roman"/>
        </w:rPr>
        <w:t xml:space="preserve">compiled and assessed in relation to variation in methylation observed in relation to environmental factors in the ALSPAC cohort.  </w:t>
      </w:r>
      <w:r w:rsidR="00645B03" w:rsidRPr="00E30A33">
        <w:t xml:space="preserve"> </w:t>
      </w:r>
    </w:p>
    <w:p w14:paraId="65C82D15" w14:textId="1FFB2332" w:rsidR="00FE1E9A" w:rsidRPr="00E30A33" w:rsidRDefault="00FE1E9A" w:rsidP="001012B9">
      <w:pPr>
        <w:keepNext/>
        <w:keepLines/>
        <w:spacing w:line="360" w:lineRule="auto"/>
        <w:outlineLvl w:val="0"/>
        <w:rPr>
          <w:rFonts w:eastAsia="SimSun" w:cs="Times New Roman"/>
          <w:b/>
        </w:rPr>
      </w:pPr>
      <w:bookmarkStart w:id="5" w:name="_Toc466722834"/>
      <w:bookmarkStart w:id="6" w:name="_Toc472781472"/>
      <w:bookmarkStart w:id="7" w:name="_Toc476768531"/>
      <w:bookmarkStart w:id="8" w:name="_Toc482004582"/>
      <w:r w:rsidRPr="00E30A33">
        <w:rPr>
          <w:rFonts w:eastAsia="SimSun" w:cs="Times New Roman"/>
          <w:b/>
        </w:rPr>
        <w:t xml:space="preserve">Environmental exposure data </w:t>
      </w:r>
      <w:r w:rsidR="00752B62" w:rsidRPr="00E30A33">
        <w:rPr>
          <w:rFonts w:eastAsia="SimSun" w:cs="Times New Roman"/>
          <w:b/>
        </w:rPr>
        <w:t>available in the</w:t>
      </w:r>
      <w:r w:rsidRPr="00E30A33">
        <w:rPr>
          <w:rFonts w:eastAsia="SimSun" w:cs="Times New Roman"/>
          <w:b/>
        </w:rPr>
        <w:t xml:space="preserve"> ALSPAC</w:t>
      </w:r>
      <w:bookmarkEnd w:id="5"/>
      <w:bookmarkEnd w:id="6"/>
      <w:bookmarkEnd w:id="7"/>
      <w:bookmarkEnd w:id="8"/>
      <w:r w:rsidRPr="00E30A33">
        <w:rPr>
          <w:rFonts w:eastAsia="SimSun" w:cs="Times New Roman"/>
          <w:b/>
        </w:rPr>
        <w:t xml:space="preserve"> cohort</w:t>
      </w:r>
    </w:p>
    <w:p w14:paraId="4B766E59" w14:textId="275CEB7B" w:rsidR="00FE1E9A" w:rsidRPr="00E30A33" w:rsidRDefault="00FE1E9A" w:rsidP="001012B9">
      <w:pPr>
        <w:spacing w:line="360" w:lineRule="auto"/>
      </w:pPr>
      <w:r w:rsidRPr="00E30A33">
        <w:rPr>
          <w:rFonts w:eastAsia="Calibri" w:cs="Times New Roman"/>
        </w:rPr>
        <w:t>The environmental data used in this study was selected from nine questionnaires carried out as part of the ALSPAC study, and these ranged from early gestation, throughout pregnancy, and throughout the life of the offspring (still ongoing)</w:t>
      </w:r>
      <w:r w:rsidR="00CF40A4" w:rsidRPr="00E30A33">
        <w:rPr>
          <w:rFonts w:eastAsia="Calibri" w:cs="Times New Roman"/>
        </w:rPr>
        <w:t xml:space="preserve"> (Figure 1)</w:t>
      </w:r>
      <w:r w:rsidRPr="00E30A33">
        <w:rPr>
          <w:rFonts w:eastAsia="Calibri" w:cs="Times New Roman"/>
        </w:rPr>
        <w:t xml:space="preserve">. </w:t>
      </w:r>
      <w:r w:rsidRPr="00E30A33">
        <w:t xml:space="preserve">The impact of </w:t>
      </w:r>
      <w:r w:rsidRPr="00E30A33">
        <w:rPr>
          <w:i/>
        </w:rPr>
        <w:t>in utero</w:t>
      </w:r>
      <w:r w:rsidRPr="00E30A33">
        <w:t xml:space="preserve"> environmental exposures including maternal alcohol intake, smoking, radiation exposure, folic acid supplementation, co</w:t>
      </w:r>
      <w:r w:rsidR="001A7E35" w:rsidRPr="00E30A33">
        <w:t>ffee consumption,</w:t>
      </w:r>
      <w:r w:rsidRPr="00E30A33">
        <w:t xml:space="preserve"> sugary caffeinated drink consumption</w:t>
      </w:r>
      <w:r w:rsidR="001A7E35" w:rsidRPr="00E30A33">
        <w:t xml:space="preserve"> and iron supplementation</w:t>
      </w:r>
      <w:r w:rsidRPr="00E30A33">
        <w:t xml:space="preserve"> during pregnancy on DNA methylation st</w:t>
      </w:r>
      <w:r w:rsidR="008A4D63" w:rsidRPr="00E30A33">
        <w:t>atus in offspring cord blood were</w:t>
      </w:r>
      <w:r w:rsidR="00FF6451" w:rsidRPr="00E30A33">
        <w:t xml:space="preserve"> assessed (</w:t>
      </w:r>
      <w:r w:rsidRPr="00E30A33">
        <w:t xml:space="preserve">Table </w:t>
      </w:r>
      <w:r w:rsidR="007D6E3E" w:rsidRPr="00E30A33">
        <w:t>S2</w:t>
      </w:r>
      <w:r w:rsidR="00FB53E0" w:rsidRPr="00E30A33">
        <w:t xml:space="preserve"> for cohort characteristics and details of measure of exposure variables</w:t>
      </w:r>
      <w:r w:rsidR="0030692F" w:rsidRPr="00E30A33">
        <w:t xml:space="preserve">). </w:t>
      </w:r>
      <w:r w:rsidR="008461DE" w:rsidRPr="00E30A33">
        <w:t xml:space="preserve">No data were available for pesticide exposure, so this exposure was not assessed in this analysis. </w:t>
      </w:r>
      <w:r w:rsidR="0030692F" w:rsidRPr="00E30A33">
        <w:t xml:space="preserve">The influence of early </w:t>
      </w:r>
      <w:r w:rsidRPr="00E30A33">
        <w:t>life post-natal exposures i.e. day care attendance at 8</w:t>
      </w:r>
      <w:r w:rsidR="001A7E35" w:rsidRPr="00E30A33">
        <w:t>, 38, and 54</w:t>
      </w:r>
      <w:r w:rsidRPr="00E30A33">
        <w:t xml:space="preserve"> months,</w:t>
      </w:r>
      <w:r w:rsidR="001A7E35" w:rsidRPr="00E30A33">
        <w:t xml:space="preserve"> breast feeding,</w:t>
      </w:r>
      <w:r w:rsidRPr="00E30A33">
        <w:t xml:space="preserve"> and offspring reported illness by the mothers on DNA methylation in the blood at ag</w:t>
      </w:r>
      <w:r w:rsidR="00FF6451" w:rsidRPr="00E30A33">
        <w:t>e seven were also assessed (</w:t>
      </w:r>
      <w:r w:rsidRPr="00E30A33">
        <w:t>Table S</w:t>
      </w:r>
      <w:r w:rsidR="007D6E3E" w:rsidRPr="00E30A33">
        <w:t>3</w:t>
      </w:r>
      <w:r w:rsidRPr="00E30A33">
        <w:t>).</w:t>
      </w:r>
      <w:r w:rsidR="00B857C4" w:rsidRPr="00E30A33">
        <w:t xml:space="preserve"> The data used in this study was selected to best represent each exposure under investigation (where data were available), and in line with previously published data (see Table S4 for summary of evidence and indication of risk level</w:t>
      </w:r>
      <w:r w:rsidR="001B4DCF" w:rsidRPr="00E30A33">
        <w:t>, and Table S5 for justification of variable selection</w:t>
      </w:r>
      <w:r w:rsidR="00B857C4" w:rsidRPr="00E30A33">
        <w:t xml:space="preserve">). An additional search was carried out </w:t>
      </w:r>
      <w:r w:rsidR="00ED18F9" w:rsidRPr="00E30A33">
        <w:t xml:space="preserve">to identify larger methylation studies (450K BeadChip) which identified exposure associated methylation changes (FDR corrected and cell-type adjusted). </w:t>
      </w:r>
      <w:r w:rsidRPr="00E30A33">
        <w:t xml:space="preserve">  </w:t>
      </w:r>
    </w:p>
    <w:p w14:paraId="3F7A3FF6" w14:textId="2F09735C" w:rsidR="006442C9" w:rsidRPr="00E30A33" w:rsidRDefault="00C71362" w:rsidP="001012B9">
      <w:pPr>
        <w:spacing w:line="360" w:lineRule="auto"/>
      </w:pPr>
      <w:r w:rsidRPr="00E30A33">
        <w:rPr>
          <w:noProof/>
          <w:lang w:eastAsia="en-GB"/>
        </w:rPr>
        <w:drawing>
          <wp:inline distT="0" distB="0" distL="0" distR="0" wp14:anchorId="1FD89B74" wp14:editId="7EB2C080">
            <wp:extent cx="4184661" cy="2816352"/>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77588" cy="2878894"/>
                    </a:xfrm>
                    <a:prstGeom prst="rect">
                      <a:avLst/>
                    </a:prstGeom>
                    <a:noFill/>
                  </pic:spPr>
                </pic:pic>
              </a:graphicData>
            </a:graphic>
          </wp:inline>
        </w:drawing>
      </w:r>
    </w:p>
    <w:p w14:paraId="5ED9734D" w14:textId="1374CB16" w:rsidR="006442C9" w:rsidRPr="00E30A33" w:rsidRDefault="006442C9" w:rsidP="001012B9">
      <w:pPr>
        <w:spacing w:line="360" w:lineRule="auto"/>
      </w:pPr>
      <w:r w:rsidRPr="00E30A33">
        <w:t>Figure 1. Study design: 1</w:t>
      </w:r>
      <w:r w:rsidR="001A0CDF" w:rsidRPr="00E30A33">
        <w:t>a</w:t>
      </w:r>
      <w:r w:rsidR="005715D1" w:rsidRPr="00E30A33">
        <w:t xml:space="preserve">) </w:t>
      </w:r>
      <w:r w:rsidR="005715D1" w:rsidRPr="00E30A33">
        <w:rPr>
          <w:rFonts w:eastAsia="Calibri" w:cs="Times New Roman"/>
        </w:rPr>
        <w:t>450K BeadChip was used to measure DNA methylation i</w:t>
      </w:r>
      <w:r w:rsidR="001A0CDF" w:rsidRPr="00E30A33">
        <w:rPr>
          <w:rFonts w:eastAsia="Calibri" w:cs="Times New Roman"/>
        </w:rPr>
        <w:t>n cord blood at birth (n = 861); and</w:t>
      </w:r>
      <w:r w:rsidR="005715D1" w:rsidRPr="00E30A33">
        <w:rPr>
          <w:rFonts w:eastAsia="Calibri" w:cs="Times New Roman"/>
        </w:rPr>
        <w:t xml:space="preserve"> </w:t>
      </w:r>
      <w:r w:rsidR="001A0CDF" w:rsidRPr="00E30A33">
        <w:rPr>
          <w:rFonts w:eastAsia="Calibri" w:cs="Times New Roman"/>
        </w:rPr>
        <w:t xml:space="preserve">1b) in blood age 7 (n = 927); </w:t>
      </w:r>
      <w:r w:rsidR="00971E5B" w:rsidRPr="00E30A33">
        <w:rPr>
          <w:rFonts w:eastAsia="Calibri" w:cs="Times New Roman"/>
        </w:rPr>
        <w:t>2) a</w:t>
      </w:r>
      <w:r w:rsidR="005715D1" w:rsidRPr="00E30A33">
        <w:rPr>
          <w:rFonts w:eastAsia="Calibri" w:cs="Times New Roman"/>
        </w:rPr>
        <w:t xml:space="preserve">ltered DNA methylation in ALL disease identified in previous studies </w:t>
      </w:r>
      <w:r w:rsidR="005715D1" w:rsidRPr="00E30A33">
        <w:rPr>
          <w:rFonts w:eastAsia="Calibri" w:cs="Times New Roman"/>
        </w:rPr>
        <w:fldChar w:fldCharType="begin">
          <w:fldData xml:space="preserve">PEVuZE5vdGU+PENpdGU+PEF1dGhvcj5DaGF0dGVydG9uPC9BdXRob3I+PFllYXI+MjAxNDwvWWVh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DaGF0dGVydG9uPC9BdXRob3I+PFllYXI+MjAxNDwvWWVh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5715D1" w:rsidRPr="00E30A33">
        <w:rPr>
          <w:rFonts w:eastAsia="Calibri" w:cs="Times New Roman"/>
        </w:rPr>
      </w:r>
      <w:r w:rsidR="005715D1" w:rsidRPr="00E30A33">
        <w:rPr>
          <w:rFonts w:eastAsia="Calibri" w:cs="Times New Roman"/>
        </w:rPr>
        <w:fldChar w:fldCharType="separate"/>
      </w:r>
      <w:r w:rsidR="00DA630B">
        <w:rPr>
          <w:rFonts w:eastAsia="Calibri" w:cs="Times New Roman"/>
          <w:noProof/>
        </w:rPr>
        <w:t>[</w:t>
      </w:r>
      <w:hyperlink w:anchor="_ENREF_39" w:tooltip="Nordlund, 2013 #55" w:history="1">
        <w:r w:rsidR="00DA630B">
          <w:rPr>
            <w:rFonts w:eastAsia="Calibri" w:cs="Times New Roman"/>
            <w:noProof/>
          </w:rPr>
          <w:t>39</w:t>
        </w:r>
      </w:hyperlink>
      <w:r w:rsidR="00DA630B">
        <w:rPr>
          <w:rFonts w:eastAsia="Calibri" w:cs="Times New Roman"/>
          <w:noProof/>
        </w:rPr>
        <w:t xml:space="preserve">, </w:t>
      </w:r>
      <w:hyperlink w:anchor="_ENREF_54" w:tooltip="Chatterton, 2014 #550" w:history="1">
        <w:r w:rsidR="00DA630B">
          <w:rPr>
            <w:rFonts w:eastAsia="Calibri" w:cs="Times New Roman"/>
            <w:noProof/>
          </w:rPr>
          <w:t>54</w:t>
        </w:r>
      </w:hyperlink>
      <w:r w:rsidR="00DA630B">
        <w:rPr>
          <w:rFonts w:eastAsia="Calibri" w:cs="Times New Roman"/>
          <w:noProof/>
        </w:rPr>
        <w:t>]</w:t>
      </w:r>
      <w:r w:rsidR="005715D1" w:rsidRPr="00E30A33">
        <w:rPr>
          <w:rFonts w:eastAsia="Calibri" w:cs="Times New Roman"/>
        </w:rPr>
        <w:fldChar w:fldCharType="end"/>
      </w:r>
      <w:r w:rsidR="005715D1" w:rsidRPr="00E30A33">
        <w:rPr>
          <w:rFonts w:eastAsia="Calibri" w:cs="Times New Roman"/>
        </w:rPr>
        <w:t xml:space="preserve">; </w:t>
      </w:r>
      <w:r w:rsidR="001A0CDF" w:rsidRPr="00E30A33">
        <w:rPr>
          <w:rFonts w:eastAsia="Calibri" w:cs="Times New Roman"/>
        </w:rPr>
        <w:t>3a</w:t>
      </w:r>
      <w:r w:rsidR="005715D1" w:rsidRPr="00E30A33">
        <w:rPr>
          <w:rFonts w:eastAsia="Calibri" w:cs="Times New Roman"/>
        </w:rPr>
        <w:t xml:space="preserve">) questionnaires carried out for the ALSPAC study were used to identify </w:t>
      </w:r>
      <w:r w:rsidR="005715D1" w:rsidRPr="00E30A33">
        <w:rPr>
          <w:rFonts w:eastAsia="Calibri" w:cs="Times New Roman"/>
          <w:i/>
        </w:rPr>
        <w:t>in utero</w:t>
      </w:r>
      <w:r w:rsidR="005715D1" w:rsidRPr="00E30A33">
        <w:rPr>
          <w:rFonts w:eastAsia="Calibri" w:cs="Times New Roman"/>
        </w:rPr>
        <w:t xml:space="preserve"> exposures </w:t>
      </w:r>
      <w:r w:rsidR="001A0CDF" w:rsidRPr="00E30A33">
        <w:rPr>
          <w:rFonts w:eastAsia="Calibri" w:cs="Times New Roman"/>
        </w:rPr>
        <w:t xml:space="preserve">(8-28 weeks gestation) </w:t>
      </w:r>
      <w:r w:rsidR="005715D1" w:rsidRPr="00E30A33">
        <w:rPr>
          <w:rFonts w:eastAsia="Calibri" w:cs="Times New Roman"/>
        </w:rPr>
        <w:t>previously asso</w:t>
      </w:r>
      <w:r w:rsidR="001A0CDF" w:rsidRPr="00E30A33">
        <w:rPr>
          <w:rFonts w:eastAsia="Calibri" w:cs="Times New Roman"/>
        </w:rPr>
        <w:t>ciated with ALL risk (Table S2); and 3b</w:t>
      </w:r>
      <w:r w:rsidR="005715D1" w:rsidRPr="00E30A33">
        <w:rPr>
          <w:rFonts w:eastAsia="Calibri" w:cs="Times New Roman"/>
        </w:rPr>
        <w:t xml:space="preserve">) </w:t>
      </w:r>
      <w:r w:rsidR="00392888" w:rsidRPr="00E30A33">
        <w:rPr>
          <w:rFonts w:eastAsia="Calibri" w:cs="Times New Roman"/>
        </w:rPr>
        <w:t xml:space="preserve">post-natal exposures previously associated with ALL risk </w:t>
      </w:r>
      <w:r w:rsidR="001A0CDF" w:rsidRPr="00E30A33">
        <w:rPr>
          <w:rFonts w:eastAsia="Calibri" w:cs="Times New Roman"/>
        </w:rPr>
        <w:t xml:space="preserve">(8-58 months of age) </w:t>
      </w:r>
      <w:r w:rsidR="00392888" w:rsidRPr="00E30A33">
        <w:rPr>
          <w:rFonts w:eastAsia="Calibri" w:cs="Times New Roman"/>
        </w:rPr>
        <w:t>(Table S3).</w:t>
      </w:r>
    </w:p>
    <w:p w14:paraId="19741F81" w14:textId="2151EF56" w:rsidR="00FE1E9A" w:rsidRPr="00E30A33" w:rsidRDefault="00FE1E9A" w:rsidP="001012B9">
      <w:pPr>
        <w:keepNext/>
        <w:keepLines/>
        <w:spacing w:line="360" w:lineRule="auto"/>
        <w:outlineLvl w:val="0"/>
        <w:rPr>
          <w:rFonts w:eastAsia="SimSun" w:cs="Times New Roman"/>
          <w:b/>
        </w:rPr>
      </w:pPr>
      <w:bookmarkStart w:id="9" w:name="_Toc454294316"/>
      <w:bookmarkStart w:id="10" w:name="_Toc459039455"/>
      <w:bookmarkStart w:id="11" w:name="_Toc468615321"/>
      <w:bookmarkStart w:id="12" w:name="_Toc472781497"/>
      <w:bookmarkStart w:id="13" w:name="_Toc476768913"/>
      <w:bookmarkStart w:id="14" w:name="_Toc482004602"/>
      <w:r w:rsidRPr="00E30A33">
        <w:rPr>
          <w:rFonts w:eastAsia="SimSun" w:cs="Times New Roman"/>
          <w:b/>
        </w:rPr>
        <w:t>The Illumina Infinium® HumanMethylation450k BeadChip assay</w:t>
      </w:r>
      <w:bookmarkEnd w:id="9"/>
      <w:bookmarkEnd w:id="10"/>
      <w:bookmarkEnd w:id="11"/>
      <w:bookmarkEnd w:id="12"/>
      <w:bookmarkEnd w:id="13"/>
      <w:r w:rsidR="003D6D54" w:rsidRPr="00E30A33">
        <w:rPr>
          <w:rFonts w:eastAsia="SimSun" w:cs="Times New Roman"/>
          <w:b/>
        </w:rPr>
        <w:t>,</w:t>
      </w:r>
      <w:r w:rsidRPr="00E30A33">
        <w:rPr>
          <w:rFonts w:eastAsia="SimSun" w:cs="Times New Roman"/>
          <w:b/>
        </w:rPr>
        <w:t xml:space="preserve"> data pre-processing and normalisation</w:t>
      </w:r>
      <w:bookmarkEnd w:id="14"/>
    </w:p>
    <w:p w14:paraId="16E9632B" w14:textId="1326729F" w:rsidR="00FE1E9A" w:rsidRPr="00E30A33" w:rsidRDefault="00FE1E9A" w:rsidP="001012B9">
      <w:pPr>
        <w:spacing w:line="360" w:lineRule="auto"/>
        <w:rPr>
          <w:rFonts w:eastAsia="Calibri" w:cs="Times New Roman"/>
        </w:rPr>
      </w:pPr>
      <w:r w:rsidRPr="00E30A33">
        <w:t>Genome-wide DNA methylation data was previously generated for the A</w:t>
      </w:r>
      <w:r w:rsidR="00717E9D" w:rsidRPr="00E30A33">
        <w:t>RIES sub-population</w:t>
      </w:r>
      <w:r w:rsidR="00F71116" w:rsidRPr="00E30A33">
        <w:t xml:space="preserve"> using the </w:t>
      </w:r>
      <w:r w:rsidR="00F71116" w:rsidRPr="00E30A33">
        <w:rPr>
          <w:rFonts w:eastAsia="Calibri" w:cs="Times New Roman"/>
        </w:rPr>
        <w:t>450K BeadChip</w:t>
      </w:r>
      <w:r w:rsidRPr="00E30A33">
        <w:rPr>
          <w:rFonts w:eastAsia="Calibri" w:cs="Times New Roman"/>
        </w:rPr>
        <w:t>. The arrays were scanned using an Illumina iScan and reviewed using GenomeStudio (version 2011.1). To minimise the possibility of confounding by batch effects, samples were semi-randomly arranged on the chip, making sure samples from each time point were represented on each chip. Data were pre-processed using R (version 3.0.1) at the MRC Integrative Epidemiology Unit, University of Bristol</w:t>
      </w:r>
      <w:r w:rsidR="00B572F7" w:rsidRPr="00E30A33">
        <w:rPr>
          <w:rFonts w:eastAsia="Calibri" w:cs="Times New Roman"/>
        </w:rPr>
        <w:t xml:space="preserve"> </w:t>
      </w:r>
      <w:r w:rsidR="00C55143" w:rsidRPr="00E30A33">
        <w:rPr>
          <w:rFonts w:eastAsia="Calibri" w:cs="Times New Roman"/>
        </w:rPr>
        <w:fldChar w:fldCharType="begin">
          <w:fldData xml:space="preserve">PEVuZE5vdGU+PENpdGU+PEF1dGhvcj5SZWx0b248L0F1dGhvcj48WWVhcj4yMDE1PC9ZZWFyPjxS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IE1SQyBJbnRlZ3JhdGl2ZSBFcGlkZW1pb2xvZ3kgVW5pdCwg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IGNhcm9saW5lLnJlbHRvbkBicmlzdG9sLmFjLnVrLiYj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LjwvYXV0aC1hZGRyZXNzPjx0aXRsZXM+PHRpdGxlPkRhdGEg
UmVzb3VyY2UgUHJvZmlsZTogQWNjZXNzaWJsZSBSZXNvdXJjZSBmb3IgSW50ZWdyYXRlZCBFcGln
ZW5vbWljIFN0dWRpZXMgKEFSSUVTK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ZWRp
dGlvbj4yMDE1LzA1LzIxPC9lZGl0aW9uPjxkYXRlcz48eWVhcj4yMDE1PC95ZWFyPjxwdWItZGF0
ZXM+PGRhdGU+TWF5IDE5PC9kYXRlPjwvcHViLWRhdGVzPjwvZGF0ZXM+PGlzYm4+MDMwMC01Nzcx
PC9pc2JuPjxhY2Nlc3Npb24tbnVtPjI1OTkxNzExPC9hY2Nlc3Npb24tbnVtPjx1cmxzPjwvdXJs
cz48ZWxlY3Ryb25pYy1yZXNvdXJjZS1udW0+MTAuMTA5My9pamUvZHl2MDcyPC9lbGVjdHJvbmlj
LXJlc291cmNlLW51bT48cmVtb3RlLWRhdGFiYXNlLXByb3ZpZGVyPk5sbTwvcmVtb3RlLWRhdGFi
YXNlLXByb3ZpZGVyPjxsYW5ndWFnZT5Fbmc8L2xhbmd1YWdlPjwvcmVjb3JkPjwvQ2l0ZT48L0Vu
ZE5vdGU+AG==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SZWx0b248L0F1dGhvcj48WWVhcj4yMDE1PC9ZZWFyPjxS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IE1SQyBJbnRlZ3JhdGl2ZSBFcGlkZW1pb2xvZ3kgVW5pdCwg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C55143" w:rsidRPr="00E30A33">
        <w:rPr>
          <w:rFonts w:eastAsia="Calibri" w:cs="Times New Roman"/>
        </w:rPr>
      </w:r>
      <w:r w:rsidR="00C55143" w:rsidRPr="00E30A33">
        <w:rPr>
          <w:rFonts w:eastAsia="Calibri" w:cs="Times New Roman"/>
        </w:rPr>
        <w:fldChar w:fldCharType="separate"/>
      </w:r>
      <w:r w:rsidR="00DA630B">
        <w:rPr>
          <w:rFonts w:eastAsia="Calibri" w:cs="Times New Roman"/>
          <w:noProof/>
        </w:rPr>
        <w:t>[</w:t>
      </w:r>
      <w:hyperlink w:anchor="_ENREF_53" w:tooltip="Relton, 2015 #224" w:history="1">
        <w:r w:rsidR="00DA630B">
          <w:rPr>
            <w:rFonts w:eastAsia="Calibri" w:cs="Times New Roman"/>
            <w:noProof/>
          </w:rPr>
          <w:t>53</w:t>
        </w:r>
      </w:hyperlink>
      <w:r w:rsidR="00DA630B">
        <w:rPr>
          <w:rFonts w:eastAsia="Calibri" w:cs="Times New Roman"/>
          <w:noProof/>
        </w:rPr>
        <w:t>]</w:t>
      </w:r>
      <w:r w:rsidR="00C55143" w:rsidRPr="00E30A33">
        <w:rPr>
          <w:rFonts w:eastAsia="Calibri" w:cs="Times New Roman"/>
        </w:rPr>
        <w:fldChar w:fldCharType="end"/>
      </w:r>
      <w:r w:rsidRPr="00E30A33">
        <w:rPr>
          <w:rFonts w:eastAsia="Calibri" w:cs="Times New Roman"/>
        </w:rPr>
        <w:t xml:space="preserve">. The WateRmelon package </w:t>
      </w:r>
      <w:r w:rsidRPr="00E30A33">
        <w:rPr>
          <w:rFonts w:eastAsia="Calibri" w:cs="Times New Roman"/>
        </w:rPr>
        <w:fldChar w:fldCharType="begin"/>
      </w:r>
      <w:r w:rsidR="00DA630B">
        <w:rPr>
          <w:rFonts w:eastAsia="Calibri" w:cs="Times New Roman"/>
        </w:rPr>
        <w:instrText xml:space="preserve"> ADDIN EN.CITE &lt;EndNote&gt;&lt;Cite&gt;&lt;Author&gt;Pidsley&lt;/Author&gt;&lt;Year&gt;2013&lt;/Year&gt;&lt;RecNum&gt;327&lt;/RecNum&gt;&lt;DisplayText&gt;[59]&lt;/DisplayText&gt;&lt;record&gt;&lt;rec-number&gt;327&lt;/rec-number&gt;&lt;foreign-keys&gt;&lt;key app="EN" db-id="0v9rx5zattxxreezx02vsrzj0z9d0sepv9rx" timestamp="1463132221"&gt;327&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93&lt;/pages&gt;&lt;volume&gt;14&lt;/volume&gt;&lt;edition&gt;2013/05/02&lt;/edition&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dates&gt;&lt;isbn&gt;1471-2164&lt;/isbn&gt;&lt;accession-num&gt;23631413&lt;/accession-num&gt;&lt;urls&gt;&lt;/urls&gt;&lt;custom2&gt;Pmc3769145&lt;/custom2&gt;&lt;electronic-resource-num&gt;10.1186/1471-2164-14-293&lt;/electronic-resource-num&gt;&lt;remote-database-provider&gt;NLM&lt;/remote-database-provider&gt;&lt;language&gt;eng&lt;/language&gt;&lt;/record&gt;&lt;/Cite&gt;&lt;/EndNote&gt;</w:instrText>
      </w:r>
      <w:r w:rsidRPr="00E30A33">
        <w:rPr>
          <w:rFonts w:eastAsia="Calibri" w:cs="Times New Roman"/>
        </w:rPr>
        <w:fldChar w:fldCharType="separate"/>
      </w:r>
      <w:r w:rsidR="00DA630B">
        <w:rPr>
          <w:rFonts w:eastAsia="Calibri" w:cs="Times New Roman"/>
          <w:noProof/>
        </w:rPr>
        <w:t>[</w:t>
      </w:r>
      <w:hyperlink w:anchor="_ENREF_59" w:tooltip="Pidsley, 2013 #327" w:history="1">
        <w:r w:rsidR="00DA630B">
          <w:rPr>
            <w:rFonts w:eastAsia="Calibri" w:cs="Times New Roman"/>
            <w:noProof/>
          </w:rPr>
          <w:t>59</w:t>
        </w:r>
      </w:hyperlink>
      <w:r w:rsidR="00DA630B">
        <w:rPr>
          <w:rFonts w:eastAsia="Calibri" w:cs="Times New Roman"/>
          <w:noProof/>
        </w:rPr>
        <w:t>]</w:t>
      </w:r>
      <w:r w:rsidRPr="00E30A33">
        <w:rPr>
          <w:rFonts w:eastAsia="Calibri" w:cs="Times New Roman"/>
        </w:rPr>
        <w:fldChar w:fldCharType="end"/>
      </w:r>
      <w:r w:rsidRPr="00E30A33">
        <w:rPr>
          <w:rFonts w:eastAsia="Calibri" w:cs="Times New Roman"/>
        </w:rPr>
        <w:t xml:space="preserve"> was used according to the subset quantile normalisation approach described by Touleimat &amp; Tost </w:t>
      </w:r>
      <w:r w:rsidRPr="00E30A33">
        <w:rPr>
          <w:rFonts w:eastAsia="Calibri" w:cs="Times New Roman"/>
        </w:rPr>
        <w:fldChar w:fldCharType="begin"/>
      </w:r>
      <w:r w:rsidR="00DA630B">
        <w:rPr>
          <w:rFonts w:eastAsia="Calibri" w:cs="Times New Roman"/>
        </w:rPr>
        <w:instrText xml:space="preserve"> ADDIN EN.CITE &lt;EndNote&gt;&lt;Cite&gt;&lt;Author&gt;Touleimat&lt;/Author&gt;&lt;Year&gt;2012&lt;/Year&gt;&lt;RecNum&gt;74&lt;/RecNum&gt;&lt;DisplayText&gt;[60]&lt;/DisplayText&gt;&lt;record&gt;&lt;rec-number&gt;74&lt;/rec-number&gt;&lt;foreign-keys&gt;&lt;key app="EN" db-id="zx50zxptlwt9f5ee9r8xfx5me0rs0srft2t9" timestamp="1531301651"&gt;74&lt;/key&gt;&lt;/foreign-keys&gt;&lt;ref-type name="Journal Article"&gt;17&lt;/ref-type&gt;&lt;contributors&gt;&lt;authors&gt;&lt;author&gt;Touleimat, N.&lt;/author&gt;&lt;author&gt;Tost, J.&lt;/author&gt;&lt;/authors&gt;&lt;/contributors&gt;&lt;auth-address&gt;Laboratory for Epigenetics, Centre National de Genotypage, CEA-Institute de Genomique, Batiment G2, 2 rue Gaston Cremieux, Evry, France.&lt;/auth-address&gt;&lt;titles&gt;&lt;title&gt;Complete pipeline for Infinium((R)) Human Methylation 450K BeadChip data processing using subset quantile normalization for accurate DNA methylation estimation&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325-41&lt;/pages&gt;&lt;volume&gt;4&lt;/volume&gt;&lt;number&gt;3&lt;/number&gt;&lt;edition&gt;2012/06/14&lt;/edition&gt;&lt;keywords&gt;&lt;keyword&gt;Automatic Data Processing&lt;/keyword&gt;&lt;keyword&gt;Automation, Laboratory&lt;/keyword&gt;&lt;keyword&gt;CpG Islands/*genetics&lt;/keyword&gt;&lt;keyword&gt;DNA Methylation/*genetics&lt;/keyword&gt;&lt;keyword&gt;Epigenomics&lt;/keyword&gt;&lt;keyword&gt;*Genome, Human&lt;/keyword&gt;&lt;keyword&gt;Humans&lt;/keyword&gt;&lt;keyword&gt;Oligonucleotide Array Sequence Analysis/instrumentation/*methods&lt;/keyword&gt;&lt;keyword&gt;*Software&lt;/keyword&gt;&lt;/keywords&gt;&lt;dates&gt;&lt;year&gt;2012&lt;/year&gt;&lt;pub-dates&gt;&lt;date&gt;Jun&lt;/date&gt;&lt;/pub-dates&gt;&lt;/dates&gt;&lt;isbn&gt;1750-192x&lt;/isbn&gt;&lt;accession-num&gt;22690668&lt;/accession-num&gt;&lt;urls&gt;&lt;/urls&gt;&lt;electronic-resource-num&gt;10.2217/epi.12.21&lt;/electronic-resource-num&gt;&lt;remote-database-provider&gt;NLM&lt;/remote-database-provider&gt;&lt;language&gt;eng&lt;/language&gt;&lt;/record&gt;&lt;/Cite&gt;&lt;/EndNote&gt;</w:instrText>
      </w:r>
      <w:r w:rsidRPr="00E30A33">
        <w:rPr>
          <w:rFonts w:eastAsia="Calibri" w:cs="Times New Roman"/>
        </w:rPr>
        <w:fldChar w:fldCharType="separate"/>
      </w:r>
      <w:r w:rsidR="00DA630B">
        <w:rPr>
          <w:rFonts w:eastAsia="Calibri" w:cs="Times New Roman"/>
          <w:noProof/>
        </w:rPr>
        <w:t>[</w:t>
      </w:r>
      <w:hyperlink w:anchor="_ENREF_60" w:tooltip="Touleimat, 2012 #74" w:history="1">
        <w:r w:rsidR="00DA630B">
          <w:rPr>
            <w:rFonts w:eastAsia="Calibri" w:cs="Times New Roman"/>
            <w:noProof/>
          </w:rPr>
          <w:t>60</w:t>
        </w:r>
      </w:hyperlink>
      <w:r w:rsidR="00DA630B">
        <w:rPr>
          <w:rFonts w:eastAsia="Calibri" w:cs="Times New Roman"/>
          <w:noProof/>
        </w:rPr>
        <w:t>]</w:t>
      </w:r>
      <w:r w:rsidRPr="00E30A33">
        <w:rPr>
          <w:rFonts w:eastAsia="Calibri" w:cs="Times New Roman"/>
        </w:rPr>
        <w:fldChar w:fldCharType="end"/>
      </w:r>
      <w:r w:rsidRPr="00E30A33">
        <w:rPr>
          <w:rFonts w:eastAsia="Calibri" w:cs="Times New Roman"/>
        </w:rPr>
        <w:t xml:space="preserve"> to reduce non-biological differences between probes. Data were normalised using functional normalization </w:t>
      </w:r>
      <w:r w:rsidRPr="00E30A33">
        <w:rPr>
          <w:rFonts w:eastAsia="Calibri" w:cs="Times New Roman"/>
        </w:rPr>
        <w:fldChar w:fldCharType="begin"/>
      </w:r>
      <w:r w:rsidR="00DA630B">
        <w:rPr>
          <w:rFonts w:eastAsia="Calibri" w:cs="Times New Roman"/>
        </w:rPr>
        <w:instrText xml:space="preserve"> ADDIN EN.CITE &lt;EndNote&gt;&lt;Cite&gt;&lt;Author&gt;Fortin&lt;/Author&gt;&lt;Year&gt;2014&lt;/Year&gt;&lt;RecNum&gt;329&lt;/RecNum&gt;&lt;DisplayText&gt;[61]&lt;/DisplayText&gt;&lt;record&gt;&lt;rec-number&gt;329&lt;/rec-number&gt;&lt;foreign-keys&gt;&lt;key app="EN" db-id="0v9rx5zattxxreezx02vsrzj0z9d0sepv9rx" timestamp="1463489225"&gt;329&lt;/key&gt;&lt;/foreign-keys&gt;&lt;ref-type name="Journal Article"&gt;17&lt;/ref-type&gt;&lt;contributors&gt;&lt;authors&gt;&lt;author&gt;Fortin, J. P.&lt;/author&gt;&lt;author&gt;Labbe, A.&lt;/author&gt;&lt;author&gt;Lemire, M.&lt;/author&gt;&lt;author&gt;Zanke, B. W.&lt;/author&gt;&lt;author&gt;Hudson, T. J.&lt;/author&gt;&lt;author&gt;Fertig, E. J.&lt;/author&gt;&lt;author&gt;Greenwood, C. M.&lt;/author&gt;&lt;author&gt;Hansen, K. D.&lt;/author&gt;&lt;/authors&gt;&lt;/contributors&gt;&lt;titles&gt;&lt;title&gt;Functional normalization of 450k methylation array data improves replication in large cancer studies&lt;/title&gt;&lt;secondary-title&gt;Genome Biol&lt;/secondary-title&gt;&lt;alt-title&gt;Genome biology&lt;/alt-title&gt;&lt;/titles&gt;&lt;alt-periodical&gt;&lt;full-title&gt;Genome Biology&lt;/full-title&gt;&lt;/alt-periodical&gt;&lt;pages&gt;503&lt;/pages&gt;&lt;volume&gt;15&lt;/volume&gt;&lt;number&gt;12&lt;/number&gt;&lt;edition&gt;2015/01/20&lt;/edition&gt;&lt;keywords&gt;&lt;keyword&gt;Algorithms&lt;/keyword&gt;&lt;keyword&gt;Computational Biology/methods&lt;/keyword&gt;&lt;keyword&gt;*DNA Methylation&lt;/keyword&gt;&lt;keyword&gt;DNA Probes/genetics&lt;/keyword&gt;&lt;keyword&gt;Epigenesis, Genetic&lt;/keyword&gt;&lt;keyword&gt;Humans&lt;/keyword&gt;&lt;keyword&gt;Neoplasms/*genetics&lt;/keyword&gt;&lt;keyword&gt;Oligonucleotide Array Sequence Analysis/*standards&lt;/keyword&gt;&lt;/keywords&gt;&lt;dates&gt;&lt;year&gt;2014&lt;/year&gt;&lt;/dates&gt;&lt;isbn&gt;1474-7596&lt;/isbn&gt;&lt;accession-num&gt;25599564&lt;/accession-num&gt;&lt;urls&gt;&lt;/urls&gt;&lt;custom2&gt;Pmc4283580&lt;/custom2&gt;&lt;electronic-resource-num&gt;10.1186/s13059-014-0503-2&lt;/electronic-resource-num&gt;&lt;remote-database-provider&gt;NLM&lt;/remote-database-provider&gt;&lt;language&gt;eng&lt;/language&gt;&lt;/record&gt;&lt;/Cite&gt;&lt;/EndNote&gt;</w:instrText>
      </w:r>
      <w:r w:rsidRPr="00E30A33">
        <w:rPr>
          <w:rFonts w:eastAsia="Calibri" w:cs="Times New Roman"/>
        </w:rPr>
        <w:fldChar w:fldCharType="separate"/>
      </w:r>
      <w:r w:rsidR="00DA630B">
        <w:rPr>
          <w:rFonts w:eastAsia="Calibri" w:cs="Times New Roman"/>
          <w:noProof/>
        </w:rPr>
        <w:t>[</w:t>
      </w:r>
      <w:hyperlink w:anchor="_ENREF_61" w:tooltip="Fortin, 2014 #329" w:history="1">
        <w:r w:rsidR="00DA630B">
          <w:rPr>
            <w:rFonts w:eastAsia="Calibri" w:cs="Times New Roman"/>
            <w:noProof/>
          </w:rPr>
          <w:t>61</w:t>
        </w:r>
      </w:hyperlink>
      <w:r w:rsidR="00DA630B">
        <w:rPr>
          <w:rFonts w:eastAsia="Calibri" w:cs="Times New Roman"/>
          <w:noProof/>
        </w:rPr>
        <w:t>]</w:t>
      </w:r>
      <w:r w:rsidRPr="00E30A33">
        <w:rPr>
          <w:rFonts w:eastAsia="Calibri" w:cs="Times New Roman"/>
        </w:rPr>
        <w:fldChar w:fldCharType="end"/>
      </w:r>
      <w:r w:rsidRPr="00E30A33">
        <w:rPr>
          <w:rFonts w:eastAsia="Calibri" w:cs="Times New Roman"/>
        </w:rPr>
        <w:t xml:space="preserve">, resulting in a total of </w:t>
      </w:r>
      <w:r w:rsidR="001A64C0" w:rsidRPr="00E30A33">
        <w:rPr>
          <w:rFonts w:eastAsia="Calibri" w:cs="Times New Roman"/>
        </w:rPr>
        <w:t>861</w:t>
      </w:r>
      <w:r w:rsidRPr="00E30A33">
        <w:rPr>
          <w:rFonts w:eastAsia="Calibri" w:cs="Times New Roman"/>
        </w:rPr>
        <w:t xml:space="preserve"> cord blood samples and 927 age seven samples for analyses. </w:t>
      </w:r>
    </w:p>
    <w:p w14:paraId="15AF9E31" w14:textId="76C18064" w:rsidR="00900F42" w:rsidRPr="00E30A33" w:rsidRDefault="00EA6D4D" w:rsidP="001012B9">
      <w:pPr>
        <w:spacing w:line="360" w:lineRule="auto"/>
        <w:rPr>
          <w:rFonts w:eastAsia="Calibri" w:cs="Times New Roman"/>
        </w:rPr>
      </w:pPr>
      <w:r w:rsidRPr="00E30A33">
        <w:rPr>
          <w:rFonts w:eastAsia="Calibri" w:cs="Times New Roman"/>
        </w:rPr>
        <w:t xml:space="preserve">In the </w:t>
      </w:r>
      <w:r w:rsidR="00FE1E9A" w:rsidRPr="00E30A33">
        <w:rPr>
          <w:rFonts w:eastAsia="Calibri" w:cs="Times New Roman"/>
        </w:rPr>
        <w:t>cord blood</w:t>
      </w:r>
      <w:r w:rsidR="00F60762" w:rsidRPr="00E30A33">
        <w:rPr>
          <w:rFonts w:eastAsia="Calibri" w:cs="Times New Roman"/>
        </w:rPr>
        <w:t>,</w:t>
      </w:r>
      <w:r w:rsidR="00FE1E9A" w:rsidRPr="00E30A33">
        <w:rPr>
          <w:rFonts w:eastAsia="Calibri" w:cs="Times New Roman"/>
        </w:rPr>
        <w:t xml:space="preserve"> ce</w:t>
      </w:r>
      <w:r w:rsidRPr="00E30A33">
        <w:rPr>
          <w:rFonts w:eastAsia="Calibri" w:cs="Times New Roman"/>
        </w:rPr>
        <w:t>ll-type proportion estimation was used to adjust for cell type effects</w:t>
      </w:r>
      <w:r w:rsidR="00FE1E9A" w:rsidRPr="00E30A33">
        <w:rPr>
          <w:rFonts w:eastAsia="Calibri" w:cs="Times New Roman"/>
        </w:rPr>
        <w:t>. Publicly available expression signature data were used, this data can be found in the NCBI Gene Expression Omnibus repository, GSE68456 (</w:t>
      </w:r>
      <w:hyperlink r:id="rId9" w:history="1">
        <w:r w:rsidR="00FE1E9A" w:rsidRPr="00E30A33">
          <w:rPr>
            <w:rStyle w:val="Hyperlink"/>
            <w:rFonts w:eastAsia="Calibri" w:cs="Times New Roman"/>
          </w:rPr>
          <w:t>https://www.ncbi.nlm.nih.gov/geo/query/acc.cgi?acc=GSE68456</w:t>
        </w:r>
      </w:hyperlink>
      <w:r w:rsidR="00FE1E9A" w:rsidRPr="00E30A33">
        <w:rPr>
          <w:rFonts w:eastAsia="Calibri" w:cs="Times New Roman"/>
        </w:rPr>
        <w:t xml:space="preserve">) </w:t>
      </w:r>
      <w:r w:rsidR="00FE1E9A" w:rsidRPr="00E30A33">
        <w:rPr>
          <w:rFonts w:eastAsia="Calibri" w:cs="Times New Roman"/>
        </w:rPr>
        <w:fldChar w:fldCharType="begin">
          <w:fldData xml:space="preserve">PEVuZE5vdGU+PENpdGU+PEF1dGhvcj5kZSBHb2VkZTwvQXV0aG9yPjxZZWFyPjIwMTU8L1llYXI+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kZSBHb2VkZTwvQXV0aG9yPjxZZWFyPjIwMTU8L1llYXI+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FE1E9A" w:rsidRPr="00E30A33">
        <w:rPr>
          <w:rFonts w:eastAsia="Calibri" w:cs="Times New Roman"/>
        </w:rPr>
      </w:r>
      <w:r w:rsidR="00FE1E9A" w:rsidRPr="00E30A33">
        <w:rPr>
          <w:rFonts w:eastAsia="Calibri" w:cs="Times New Roman"/>
        </w:rPr>
        <w:fldChar w:fldCharType="separate"/>
      </w:r>
      <w:r w:rsidR="00DA630B">
        <w:rPr>
          <w:rFonts w:eastAsia="Calibri" w:cs="Times New Roman"/>
          <w:noProof/>
        </w:rPr>
        <w:t>[</w:t>
      </w:r>
      <w:hyperlink w:anchor="_ENREF_62" w:tooltip="de Goede, 2015 #522" w:history="1">
        <w:r w:rsidR="00DA630B">
          <w:rPr>
            <w:rFonts w:eastAsia="Calibri" w:cs="Times New Roman"/>
            <w:noProof/>
          </w:rPr>
          <w:t>62</w:t>
        </w:r>
      </w:hyperlink>
      <w:r w:rsidR="00DA630B">
        <w:rPr>
          <w:rFonts w:eastAsia="Calibri" w:cs="Times New Roman"/>
          <w:noProof/>
        </w:rPr>
        <w:t>]</w:t>
      </w:r>
      <w:r w:rsidR="00FE1E9A" w:rsidRPr="00E30A33">
        <w:rPr>
          <w:rFonts w:eastAsia="Calibri" w:cs="Times New Roman"/>
        </w:rPr>
        <w:fldChar w:fldCharType="end"/>
      </w:r>
      <w:r w:rsidR="00FE1E9A" w:rsidRPr="00E30A33">
        <w:rPr>
          <w:rFonts w:eastAsia="Calibri" w:cs="Times New Roman"/>
        </w:rPr>
        <w:t xml:space="preserve">. For the age seven analyses the estimateCellCounts function in the minfi R package </w:t>
      </w:r>
      <w:r w:rsidR="00FE1E9A" w:rsidRPr="00E30A33">
        <w:rPr>
          <w:rFonts w:eastAsia="Calibri" w:cs="Times New Roman"/>
        </w:rPr>
        <w:fldChar w:fldCharType="begin">
          <w:fldData xml:space="preserve">PEVuZE5vdGU+PENpdGU+PEF1dGhvcj5BcnllZTwvQXV0aG9yPjxZZWFyPjIwMTQ8L1llYXI+PFJl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BcnllZTwvQXV0aG9yPjxZZWFyPjIwMTQ8L1llYXI+PFJl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FE1E9A" w:rsidRPr="00E30A33">
        <w:rPr>
          <w:rFonts w:eastAsia="Calibri" w:cs="Times New Roman"/>
        </w:rPr>
      </w:r>
      <w:r w:rsidR="00FE1E9A" w:rsidRPr="00E30A33">
        <w:rPr>
          <w:rFonts w:eastAsia="Calibri" w:cs="Times New Roman"/>
        </w:rPr>
        <w:fldChar w:fldCharType="separate"/>
      </w:r>
      <w:r w:rsidR="00DA630B">
        <w:rPr>
          <w:rFonts w:eastAsia="Calibri" w:cs="Times New Roman"/>
          <w:noProof/>
        </w:rPr>
        <w:t>[</w:t>
      </w:r>
      <w:hyperlink w:anchor="_ENREF_63" w:tooltip="Aryee, 2014 #466" w:history="1">
        <w:r w:rsidR="00DA630B">
          <w:rPr>
            <w:rFonts w:eastAsia="Calibri" w:cs="Times New Roman"/>
            <w:noProof/>
          </w:rPr>
          <w:t>63</w:t>
        </w:r>
      </w:hyperlink>
      <w:r w:rsidR="00DA630B">
        <w:rPr>
          <w:rFonts w:eastAsia="Calibri" w:cs="Times New Roman"/>
          <w:noProof/>
        </w:rPr>
        <w:t>]</w:t>
      </w:r>
      <w:r w:rsidR="00FE1E9A" w:rsidRPr="00E30A33">
        <w:rPr>
          <w:rFonts w:eastAsia="Calibri" w:cs="Times New Roman"/>
        </w:rPr>
        <w:fldChar w:fldCharType="end"/>
      </w:r>
      <w:r w:rsidR="00FE1E9A" w:rsidRPr="00E30A33">
        <w:rPr>
          <w:rFonts w:eastAsia="Calibri" w:cs="Times New Roman"/>
        </w:rPr>
        <w:t xml:space="preserve"> was used, this is based on the model developed by Houseman </w:t>
      </w:r>
      <w:r w:rsidR="00FE1E9A" w:rsidRPr="00E30A33">
        <w:rPr>
          <w:rFonts w:eastAsia="Calibri" w:cs="Times New Roman"/>
          <w:i/>
        </w:rPr>
        <w:t>et al</w:t>
      </w:r>
      <w:r w:rsidR="00FE1E9A" w:rsidRPr="00E30A33">
        <w:rPr>
          <w:rFonts w:eastAsia="Calibri" w:cs="Times New Roman"/>
        </w:rPr>
        <w:t xml:space="preserve"> </w:t>
      </w:r>
      <w:r w:rsidR="00FE1E9A" w:rsidRPr="00E30A33">
        <w:rPr>
          <w:rFonts w:eastAsia="Calibri" w:cs="Times New Roman"/>
        </w:rPr>
        <w:fldChar w:fldCharType="begin">
          <w:fldData xml:space="preserve">PEVuZE5vdGU+PENpdGU+PEF1dGhvcj5Ib3VzZW1hbjwvQXV0aG9yPjxZZWFyPjIwMTI8L1llYXI+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Ib3VzZW1hbjwvQXV0aG9yPjxZZWFyPjIwMTI8L1llYXI+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FE1E9A" w:rsidRPr="00E30A33">
        <w:rPr>
          <w:rFonts w:eastAsia="Calibri" w:cs="Times New Roman"/>
        </w:rPr>
      </w:r>
      <w:r w:rsidR="00FE1E9A" w:rsidRPr="00E30A33">
        <w:rPr>
          <w:rFonts w:eastAsia="Calibri" w:cs="Times New Roman"/>
        </w:rPr>
        <w:fldChar w:fldCharType="separate"/>
      </w:r>
      <w:r w:rsidR="00DA630B">
        <w:rPr>
          <w:rFonts w:eastAsia="Calibri" w:cs="Times New Roman"/>
          <w:noProof/>
        </w:rPr>
        <w:t>[</w:t>
      </w:r>
      <w:hyperlink w:anchor="_ENREF_64" w:tooltip="Houseman, 2012 #465" w:history="1">
        <w:r w:rsidR="00DA630B">
          <w:rPr>
            <w:rFonts w:eastAsia="Calibri" w:cs="Times New Roman"/>
            <w:noProof/>
          </w:rPr>
          <w:t>64</w:t>
        </w:r>
      </w:hyperlink>
      <w:r w:rsidR="00DA630B">
        <w:rPr>
          <w:rFonts w:eastAsia="Calibri" w:cs="Times New Roman"/>
          <w:noProof/>
        </w:rPr>
        <w:t>]</w:t>
      </w:r>
      <w:r w:rsidR="00FE1E9A" w:rsidRPr="00E30A33">
        <w:rPr>
          <w:rFonts w:eastAsia="Calibri" w:cs="Times New Roman"/>
        </w:rPr>
        <w:fldChar w:fldCharType="end"/>
      </w:r>
      <w:r w:rsidR="00FE1E9A" w:rsidRPr="00E30A33">
        <w:rPr>
          <w:rFonts w:eastAsia="Calibri" w:cs="Times New Roman"/>
        </w:rPr>
        <w:t>.</w:t>
      </w:r>
      <w:r w:rsidR="00900F42" w:rsidRPr="00E30A33">
        <w:rPr>
          <w:rFonts w:eastAsia="Calibri" w:cs="Times New Roman"/>
        </w:rPr>
        <w:t xml:space="preserve"> The estimated </w:t>
      </w:r>
      <w:r w:rsidR="00B52073" w:rsidRPr="00E30A33">
        <w:rPr>
          <w:rFonts w:eastAsia="Calibri" w:cs="Times New Roman"/>
        </w:rPr>
        <w:t xml:space="preserve">cell-type proportion </w:t>
      </w:r>
      <w:r w:rsidR="00900F42" w:rsidRPr="00E30A33">
        <w:rPr>
          <w:rFonts w:eastAsia="Calibri" w:cs="Times New Roman"/>
        </w:rPr>
        <w:t>was added to the regression model to adjust for the potential effect of this variable.</w:t>
      </w:r>
    </w:p>
    <w:p w14:paraId="74007869" w14:textId="2E6DF43B" w:rsidR="00FE1E9A" w:rsidRPr="00E30A33" w:rsidRDefault="00F60762" w:rsidP="001012B9">
      <w:pPr>
        <w:keepNext/>
        <w:keepLines/>
        <w:spacing w:line="360" w:lineRule="auto"/>
        <w:outlineLvl w:val="0"/>
        <w:rPr>
          <w:rFonts w:eastAsia="SimSun" w:cs="Times New Roman"/>
          <w:b/>
        </w:rPr>
      </w:pPr>
      <w:bookmarkStart w:id="15" w:name="_Toc459039457"/>
      <w:bookmarkStart w:id="16" w:name="_Toc468615323"/>
      <w:bookmarkStart w:id="17" w:name="_Toc472781499"/>
      <w:bookmarkStart w:id="18" w:name="_Toc476768915"/>
      <w:bookmarkStart w:id="19" w:name="_Toc482004603"/>
      <w:r w:rsidRPr="00E30A33">
        <w:rPr>
          <w:rFonts w:eastAsia="SimSun" w:cs="Times New Roman"/>
          <w:b/>
        </w:rPr>
        <w:t xml:space="preserve">Multiple linear regression analyses of </w:t>
      </w:r>
      <w:r w:rsidR="00FE1E9A" w:rsidRPr="00E30A33">
        <w:rPr>
          <w:rFonts w:eastAsia="SimSun" w:cs="Times New Roman"/>
          <w:b/>
        </w:rPr>
        <w:t>DNA methylation at individual CpG sites and environmental factors</w:t>
      </w:r>
      <w:bookmarkEnd w:id="15"/>
      <w:bookmarkEnd w:id="16"/>
      <w:bookmarkEnd w:id="17"/>
      <w:bookmarkEnd w:id="18"/>
      <w:bookmarkEnd w:id="19"/>
    </w:p>
    <w:p w14:paraId="21D9748A" w14:textId="02FD067D" w:rsidR="00FE1E9A" w:rsidRPr="00E30A33" w:rsidRDefault="00FE1E9A" w:rsidP="001012B9">
      <w:pPr>
        <w:spacing w:line="360" w:lineRule="auto"/>
        <w:rPr>
          <w:rFonts w:eastAsia="Calibri" w:cs="Times New Roman"/>
        </w:rPr>
      </w:pPr>
      <w:r w:rsidRPr="00E30A33">
        <w:rPr>
          <w:rFonts w:eastAsia="Calibri" w:cs="Times New Roman"/>
        </w:rPr>
        <w:t xml:space="preserve">Multiple linear regression analysis was used to investigate associations between DNA methylation at individual CpG sites and environmental exposures of interest. </w:t>
      </w:r>
      <w:r w:rsidR="006647B8" w:rsidRPr="00E30A33">
        <w:rPr>
          <w:rFonts w:eastAsia="Calibri" w:cs="Times New Roman"/>
        </w:rPr>
        <w:t>Fo</w:t>
      </w:r>
      <w:r w:rsidR="000953AD" w:rsidRPr="00E30A33">
        <w:rPr>
          <w:rFonts w:eastAsia="Calibri" w:cs="Times New Roman"/>
        </w:rPr>
        <w:t>r each exposure, the resulting p</w:t>
      </w:r>
      <w:r w:rsidR="006647B8" w:rsidRPr="00E30A33">
        <w:rPr>
          <w:rFonts w:eastAsia="Calibri" w:cs="Times New Roman"/>
        </w:rPr>
        <w:t>-values were</w:t>
      </w:r>
      <w:r w:rsidRPr="00E30A33">
        <w:rPr>
          <w:rFonts w:eastAsia="Calibri" w:cs="Times New Roman"/>
        </w:rPr>
        <w:t xml:space="preserve"> corrected</w:t>
      </w:r>
      <w:r w:rsidR="00645B03" w:rsidRPr="00E30A33">
        <w:rPr>
          <w:rFonts w:eastAsia="Calibri" w:cs="Times New Roman"/>
        </w:rPr>
        <w:t xml:space="preserve"> for multiple testing by controlling</w:t>
      </w:r>
      <w:r w:rsidRPr="00E30A33">
        <w:rPr>
          <w:rFonts w:eastAsia="Calibri" w:cs="Times New Roman"/>
        </w:rPr>
        <w:t xml:space="preserve"> the false discovery rate (FDR)</w:t>
      </w:r>
      <w:r w:rsidR="008C0F41" w:rsidRPr="00E30A33">
        <w:rPr>
          <w:rFonts w:eastAsia="Calibri" w:cs="Times New Roman"/>
        </w:rPr>
        <w:t xml:space="preserve"> at 5% (p ≤ 0.05)</w:t>
      </w:r>
      <w:r w:rsidR="00721147" w:rsidRPr="00E30A33">
        <w:rPr>
          <w:rFonts w:eastAsia="Calibri" w:cs="Times New Roman"/>
        </w:rPr>
        <w:t>,</w:t>
      </w:r>
      <w:r w:rsidRPr="00E30A33">
        <w:rPr>
          <w:rFonts w:eastAsia="Calibri" w:cs="Times New Roman"/>
        </w:rPr>
        <w:t xml:space="preserve"> first described by Benjamini and Hochberg </w:t>
      </w:r>
      <w:r w:rsidRPr="00E30A33">
        <w:rPr>
          <w:rFonts w:eastAsia="Calibri" w:cs="Times New Roman"/>
        </w:rPr>
        <w:fldChar w:fldCharType="begin"/>
      </w:r>
      <w:r w:rsidR="00DA630B">
        <w:rPr>
          <w:rFonts w:eastAsia="Calibri" w:cs="Times New Roman"/>
        </w:rPr>
        <w:instrText xml:space="preserve"> ADDIN EN.CITE &lt;EndNote&gt;&lt;Cite&gt;&lt;Author&gt;Benjamini&lt;/Author&gt;&lt;Year&gt;1995&lt;/Year&gt;&lt;RecNum&gt;79&lt;/RecNum&gt;&lt;DisplayText&gt;[65]&lt;/DisplayText&gt;&lt;record&gt;&lt;rec-number&gt;79&lt;/rec-number&gt;&lt;foreign-keys&gt;&lt;key app="EN" db-id="zx50zxptlwt9f5ee9r8xfx5me0rs0srft2t9" timestamp="1531301652"&gt;7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sidRPr="00E30A33">
        <w:rPr>
          <w:rFonts w:eastAsia="Calibri" w:cs="Times New Roman"/>
        </w:rPr>
        <w:fldChar w:fldCharType="separate"/>
      </w:r>
      <w:r w:rsidR="00DA630B">
        <w:rPr>
          <w:rFonts w:eastAsia="Calibri" w:cs="Times New Roman"/>
          <w:noProof/>
        </w:rPr>
        <w:t>[</w:t>
      </w:r>
      <w:hyperlink w:anchor="_ENREF_65" w:tooltip="Benjamini, 1995 #79" w:history="1">
        <w:r w:rsidR="00DA630B">
          <w:rPr>
            <w:rFonts w:eastAsia="Calibri" w:cs="Times New Roman"/>
            <w:noProof/>
          </w:rPr>
          <w:t>65</w:t>
        </w:r>
      </w:hyperlink>
      <w:r w:rsidR="00DA630B">
        <w:rPr>
          <w:rFonts w:eastAsia="Calibri" w:cs="Times New Roman"/>
          <w:noProof/>
        </w:rPr>
        <w:t>]</w:t>
      </w:r>
      <w:r w:rsidRPr="00E30A33">
        <w:rPr>
          <w:rFonts w:eastAsia="Calibri" w:cs="Times New Roman"/>
        </w:rPr>
        <w:fldChar w:fldCharType="end"/>
      </w:r>
      <w:r w:rsidRPr="00E30A33">
        <w:rPr>
          <w:rFonts w:eastAsia="Calibri" w:cs="Times New Roman"/>
        </w:rPr>
        <w:t xml:space="preserve">. DNA methylation was modelled as a continuous variable (outcome), in a multivariate regression model accounting for potential confounders (sex, parity, gestation, cell type, and batch). These were selected as relevant covariates, as well as being in line with previous multiple linear regression models </w:t>
      </w:r>
      <w:r w:rsidRPr="00E30A33">
        <w:rPr>
          <w:rFonts w:eastAsia="Calibri" w:cs="Times New Roman"/>
        </w:rPr>
        <w:fldChar w:fldCharType="begin">
          <w:fldData xml:space="preserve">PEVuZE5vdGU+PENpdGU+PEF1dGhvcj5TaGFycDwvQXV0aG9yPjxZZWFyPjIwMTU8L1llYXI+PFJl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I4OC0zMDQ8L3Bh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TaGFycDwvQXV0aG9yPjxZZWFyPjIwMTU8L1llYXI+PFJl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I4OC0zMDQ8L3Bh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Pr="00E30A33">
        <w:rPr>
          <w:rFonts w:eastAsia="Calibri" w:cs="Times New Roman"/>
        </w:rPr>
      </w:r>
      <w:r w:rsidRPr="00E30A33">
        <w:rPr>
          <w:rFonts w:eastAsia="Calibri" w:cs="Times New Roman"/>
        </w:rPr>
        <w:fldChar w:fldCharType="separate"/>
      </w:r>
      <w:r w:rsidR="00DA630B">
        <w:rPr>
          <w:rFonts w:eastAsia="Calibri" w:cs="Times New Roman"/>
          <w:noProof/>
        </w:rPr>
        <w:t>[</w:t>
      </w:r>
      <w:hyperlink w:anchor="_ENREF_66" w:tooltip="Sharp, 2015 #428" w:history="1">
        <w:r w:rsidR="00DA630B">
          <w:rPr>
            <w:rFonts w:eastAsia="Calibri" w:cs="Times New Roman"/>
            <w:noProof/>
          </w:rPr>
          <w:t>66</w:t>
        </w:r>
      </w:hyperlink>
      <w:r w:rsidR="00DA630B">
        <w:rPr>
          <w:rFonts w:eastAsia="Calibri" w:cs="Times New Roman"/>
          <w:noProof/>
        </w:rPr>
        <w:t>]</w:t>
      </w:r>
      <w:r w:rsidRPr="00E30A33">
        <w:rPr>
          <w:rFonts w:eastAsia="Calibri" w:cs="Times New Roman"/>
        </w:rPr>
        <w:fldChar w:fldCharType="end"/>
      </w:r>
      <w:r w:rsidR="00F44AC5" w:rsidRPr="00E30A33">
        <w:rPr>
          <w:rFonts w:eastAsia="Calibri" w:cs="Times New Roman"/>
        </w:rPr>
        <w:t xml:space="preserve">. </w:t>
      </w:r>
      <w:r w:rsidRPr="00E30A33">
        <w:t>FDb.InfiniumMethylation.hg19</w:t>
      </w:r>
      <w:r w:rsidR="006647B8" w:rsidRPr="00E30A33">
        <w:t xml:space="preserve"> R</w:t>
      </w:r>
      <w:r w:rsidRPr="00E30A33">
        <w:t xml:space="preserve"> package (FDb.InfiniumMethylation.hg19: Annotation package for Illumina Infinium DNA methylation probes) was used annotate the methylation data</w:t>
      </w:r>
      <w:r w:rsidR="006647B8" w:rsidRPr="00E30A33">
        <w:t xml:space="preserve"> by mapping </w:t>
      </w:r>
      <w:r w:rsidRPr="00E30A33">
        <w:t>CpG sites to genes for further analyses</w:t>
      </w:r>
      <w:r w:rsidR="003462C0" w:rsidRPr="00E30A33">
        <w:t>. If CpG sites were mapped to multiple genes, both genes were included in the analyses</w:t>
      </w:r>
      <w:r w:rsidR="004500A4" w:rsidRPr="00E30A33">
        <w:t>,</w:t>
      </w:r>
      <w:r w:rsidR="00721147" w:rsidRPr="00E30A33">
        <w:t xml:space="preserve"> and un</w:t>
      </w:r>
      <w:r w:rsidR="004500A4" w:rsidRPr="00E30A33">
        <w:t>mappable CpGs were excluded.</w:t>
      </w:r>
      <w:r w:rsidRPr="00E30A33">
        <w:rPr>
          <w:rFonts w:eastAsia="Calibri" w:cs="Times New Roman"/>
        </w:rPr>
        <w:t xml:space="preserve"> </w:t>
      </w:r>
    </w:p>
    <w:p w14:paraId="2E5898A4" w14:textId="73FDD78E" w:rsidR="00FE1E9A" w:rsidRPr="00E30A33" w:rsidRDefault="00FE1E9A" w:rsidP="001012B9">
      <w:pPr>
        <w:keepNext/>
        <w:keepLines/>
        <w:spacing w:line="360" w:lineRule="auto"/>
        <w:outlineLvl w:val="0"/>
        <w:rPr>
          <w:rFonts w:eastAsia="SimSun" w:cs="Times New Roman"/>
          <w:b/>
        </w:rPr>
      </w:pPr>
      <w:bookmarkStart w:id="20" w:name="_Toc459039460"/>
      <w:bookmarkStart w:id="21" w:name="_Toc468615327"/>
      <w:bookmarkStart w:id="22" w:name="_Toc472781503"/>
      <w:bookmarkStart w:id="23" w:name="_Toc476768918"/>
      <w:bookmarkStart w:id="24" w:name="_Toc482004606"/>
      <w:r w:rsidRPr="00E30A33">
        <w:rPr>
          <w:rFonts w:eastAsia="SimSun" w:cs="Times New Roman"/>
          <w:b/>
        </w:rPr>
        <w:t>Integration of lists of gene loci with altered methylation due to an ALL</w:t>
      </w:r>
      <w:r w:rsidR="00F6717C" w:rsidRPr="00E30A33">
        <w:rPr>
          <w:rFonts w:eastAsia="SimSun" w:cs="Times New Roman"/>
          <w:b/>
        </w:rPr>
        <w:t xml:space="preserve"> </w:t>
      </w:r>
      <w:r w:rsidRPr="00E30A33">
        <w:rPr>
          <w:rFonts w:eastAsia="SimSun" w:cs="Times New Roman"/>
          <w:b/>
        </w:rPr>
        <w:t>risk exposure and a list of gene loci with altered methylation in ALL</w:t>
      </w:r>
      <w:bookmarkEnd w:id="20"/>
      <w:bookmarkEnd w:id="21"/>
      <w:bookmarkEnd w:id="22"/>
      <w:bookmarkEnd w:id="23"/>
      <w:bookmarkEnd w:id="24"/>
    </w:p>
    <w:p w14:paraId="63B2CE04" w14:textId="1054F3EE" w:rsidR="00F146B3" w:rsidRPr="00E30A33" w:rsidRDefault="00FE1E9A" w:rsidP="001012B9">
      <w:pPr>
        <w:spacing w:line="360" w:lineRule="auto"/>
        <w:rPr>
          <w:rFonts w:eastAsia="Calibri" w:cs="Times New Roman"/>
        </w:rPr>
      </w:pPr>
      <w:r w:rsidRPr="00E30A33">
        <w:rPr>
          <w:rFonts w:eastAsia="Calibri" w:cs="Times New Roman"/>
        </w:rPr>
        <w:t>Molbiotools (http://www.molbiotools.com/listcompare.html) was used to integrate the list of gene loci with altered methylation in ALL, with the lists of gene loci with significantly altered methylation (FDR-adjusted p ≤ 0.05) for each ALL</w:t>
      </w:r>
      <w:r w:rsidR="00F6717C" w:rsidRPr="00E30A33">
        <w:rPr>
          <w:rFonts w:eastAsia="Calibri" w:cs="Times New Roman"/>
        </w:rPr>
        <w:t xml:space="preserve"> </w:t>
      </w:r>
      <w:r w:rsidRPr="00E30A33">
        <w:rPr>
          <w:rFonts w:eastAsia="Calibri" w:cs="Times New Roman"/>
        </w:rPr>
        <w:t>risk exposure analysed using the gen</w:t>
      </w:r>
      <w:r w:rsidR="000A0023" w:rsidRPr="00E30A33">
        <w:rPr>
          <w:rFonts w:eastAsia="Calibri" w:cs="Times New Roman"/>
        </w:rPr>
        <w:t>e symbol for comparison</w:t>
      </w:r>
      <w:r w:rsidRPr="00E30A33">
        <w:rPr>
          <w:rFonts w:eastAsia="Calibri" w:cs="Times New Roman"/>
        </w:rPr>
        <w:t>. Molbiotools was also used to identify gene loci which overlapped between multiple exposures, as well as gene loci which were altered in ALL</w:t>
      </w:r>
      <w:r w:rsidR="00D13433" w:rsidRPr="00E30A33">
        <w:rPr>
          <w:rFonts w:eastAsia="Calibri" w:cs="Times New Roman"/>
        </w:rPr>
        <w:t xml:space="preserve"> </w:t>
      </w:r>
      <w:r w:rsidRPr="00E30A33">
        <w:rPr>
          <w:rFonts w:eastAsia="Calibri" w:cs="Times New Roman"/>
        </w:rPr>
        <w:t>and multiple exposures. Hypergeometric tests were carried out using the GeneProf calculator (</w:t>
      </w:r>
      <w:hyperlink r:id="rId10" w:history="1">
        <w:r w:rsidRPr="00E30A33">
          <w:rPr>
            <w:rFonts w:eastAsia="Calibri" w:cs="Times New Roman"/>
            <w:color w:val="0563C1"/>
            <w:u w:val="single"/>
          </w:rPr>
          <w:t>http://www.geneprof.org</w:t>
        </w:r>
      </w:hyperlink>
      <w:r w:rsidRPr="00E30A33">
        <w:rPr>
          <w:rFonts w:eastAsia="Calibri" w:cs="Times New Roman"/>
        </w:rPr>
        <w:t xml:space="preserve">) to assess the probability that the observed overlapping changes in methylation found in relation to a given exposure </w:t>
      </w:r>
      <w:r w:rsidR="00F6717C" w:rsidRPr="00E30A33">
        <w:rPr>
          <w:rFonts w:eastAsia="Calibri" w:cs="Times New Roman"/>
        </w:rPr>
        <w:t xml:space="preserve">and </w:t>
      </w:r>
      <w:r w:rsidRPr="00E30A33">
        <w:rPr>
          <w:rFonts w:eastAsia="Calibri" w:cs="Times New Roman"/>
        </w:rPr>
        <w:t>in ALL were likel</w:t>
      </w:r>
      <w:r w:rsidR="00D907FF" w:rsidRPr="00E30A33">
        <w:rPr>
          <w:rFonts w:eastAsia="Calibri" w:cs="Times New Roman"/>
        </w:rPr>
        <w:t>y to be significant (</w:t>
      </w:r>
      <w:r w:rsidRPr="00E30A33">
        <w:rPr>
          <w:rFonts w:eastAsia="Calibri" w:cs="Times New Roman"/>
        </w:rPr>
        <w:t>p ≤ 0.05) and not due to a chance observation.</w:t>
      </w:r>
      <w:r w:rsidR="00BD2A51" w:rsidRPr="00E30A33">
        <w:rPr>
          <w:rFonts w:eastAsia="Calibri" w:cs="Times New Roman"/>
        </w:rPr>
        <w:t xml:space="preserve"> An n of 21231 (i.e. the number of genes represented on the</w:t>
      </w:r>
      <w:r w:rsidR="00567DE7" w:rsidRPr="00E30A33">
        <w:rPr>
          <w:rFonts w:eastAsia="Calibri" w:cs="Times New Roman"/>
        </w:rPr>
        <w:t xml:space="preserve"> array) was used as the</w:t>
      </w:r>
      <w:r w:rsidR="00BD2A51" w:rsidRPr="00E30A33">
        <w:rPr>
          <w:rFonts w:eastAsia="Calibri" w:cs="Times New Roman"/>
        </w:rPr>
        <w:t xml:space="preserve"> </w:t>
      </w:r>
      <w:r w:rsidR="00567DE7" w:rsidRPr="00E30A33">
        <w:rPr>
          <w:rFonts w:eastAsia="Calibri" w:cs="Times New Roman"/>
        </w:rPr>
        <w:t>‘</w:t>
      </w:r>
      <w:r w:rsidR="00BD2A51" w:rsidRPr="00E30A33">
        <w:rPr>
          <w:rFonts w:eastAsia="Calibri" w:cs="Times New Roman"/>
        </w:rPr>
        <w:t>population size</w:t>
      </w:r>
      <w:r w:rsidR="00567DE7" w:rsidRPr="00E30A33">
        <w:rPr>
          <w:rFonts w:eastAsia="Calibri" w:cs="Times New Roman"/>
        </w:rPr>
        <w:t>’</w:t>
      </w:r>
      <w:r w:rsidR="00BD2A51" w:rsidRPr="00E30A33">
        <w:rPr>
          <w:rFonts w:eastAsia="Calibri" w:cs="Times New Roman"/>
        </w:rPr>
        <w:t>, with 2173 (i.e. number of genes with altered methylation in ALL)</w:t>
      </w:r>
      <w:r w:rsidR="00567DE7" w:rsidRPr="00E30A33">
        <w:rPr>
          <w:rFonts w:eastAsia="Calibri" w:cs="Times New Roman"/>
        </w:rPr>
        <w:t xml:space="preserve"> as the ‘number of</w:t>
      </w:r>
      <w:r w:rsidR="00D907FF" w:rsidRPr="00E30A33">
        <w:rPr>
          <w:rFonts w:eastAsia="Calibri" w:cs="Times New Roman"/>
        </w:rPr>
        <w:t xml:space="preserve"> successes in the population’. </w:t>
      </w:r>
      <w:r w:rsidR="00567DE7" w:rsidRPr="00E30A33">
        <w:rPr>
          <w:rFonts w:eastAsia="Calibri" w:cs="Times New Roman"/>
        </w:rPr>
        <w:t xml:space="preserve">N used for ‘sample sizes’ and ‘number of successes in sample’ were the number of genes found to have altered methylation in response to a given exposure and the number of genes found to overlap between methylation change associated with a given exposure </w:t>
      </w:r>
      <w:r w:rsidR="00F6717C" w:rsidRPr="00E30A33">
        <w:rPr>
          <w:rFonts w:eastAsia="Calibri" w:cs="Times New Roman"/>
        </w:rPr>
        <w:t xml:space="preserve">and </w:t>
      </w:r>
      <w:r w:rsidR="00567DE7" w:rsidRPr="00E30A33">
        <w:rPr>
          <w:rFonts w:eastAsia="Calibri" w:cs="Times New Roman"/>
        </w:rPr>
        <w:t>in ALL respectively.</w:t>
      </w:r>
      <w:r w:rsidR="00BF6C26" w:rsidRPr="00E30A33">
        <w:rPr>
          <w:rFonts w:eastAsia="Calibri" w:cs="Times New Roman"/>
        </w:rPr>
        <w:t xml:space="preserve"> </w:t>
      </w:r>
      <w:r w:rsidR="007E3ECC" w:rsidRPr="00E30A33">
        <w:rPr>
          <w:rFonts w:eastAsia="Calibri" w:cs="Times New Roman"/>
        </w:rPr>
        <w:t>Where larger data sets with exposure-associated methylation changes (FDR corrected and cell type adjusted)</w:t>
      </w:r>
      <w:r w:rsidR="001E187C" w:rsidRPr="00E30A33">
        <w:rPr>
          <w:rFonts w:eastAsia="Calibri" w:cs="Times New Roman"/>
        </w:rPr>
        <w:t xml:space="preserve"> and disease-associated methylation changes</w:t>
      </w:r>
      <w:r w:rsidR="007E3ECC" w:rsidRPr="00E30A33">
        <w:rPr>
          <w:rFonts w:eastAsia="Calibri" w:cs="Times New Roman"/>
        </w:rPr>
        <w:t xml:space="preserve"> were available the same integrat</w:t>
      </w:r>
      <w:r w:rsidR="00B32F63" w:rsidRPr="00E30A33">
        <w:rPr>
          <w:rFonts w:eastAsia="Calibri" w:cs="Times New Roman"/>
        </w:rPr>
        <w:t>ion process discussed above was</w:t>
      </w:r>
      <w:r w:rsidR="007E3ECC" w:rsidRPr="00E30A33">
        <w:rPr>
          <w:rFonts w:eastAsia="Calibri" w:cs="Times New Roman"/>
        </w:rPr>
        <w:t xml:space="preserve"> also carried out.   </w:t>
      </w:r>
      <w:r w:rsidR="00567DE7" w:rsidRPr="00E30A33">
        <w:rPr>
          <w:rFonts w:eastAsia="Calibri" w:cs="Times New Roman"/>
        </w:rPr>
        <w:t xml:space="preserve"> </w:t>
      </w:r>
    </w:p>
    <w:p w14:paraId="78272643" w14:textId="2FEB74C1" w:rsidR="00976ED7" w:rsidRPr="00E30A33" w:rsidRDefault="00976ED7" w:rsidP="001012B9">
      <w:pPr>
        <w:keepNext/>
        <w:keepLines/>
        <w:spacing w:before="240" w:line="360" w:lineRule="auto"/>
        <w:outlineLvl w:val="0"/>
        <w:rPr>
          <w:rFonts w:eastAsia="SimSun" w:cs="Times New Roman"/>
          <w:b/>
          <w:szCs w:val="24"/>
        </w:rPr>
      </w:pPr>
      <w:bookmarkStart w:id="25" w:name="_Toc476768920"/>
      <w:bookmarkStart w:id="26" w:name="_Toc482004608"/>
      <w:r w:rsidRPr="00E30A33">
        <w:rPr>
          <w:rFonts w:eastAsia="SimSun" w:cs="Times New Roman"/>
          <w:b/>
          <w:szCs w:val="24"/>
        </w:rPr>
        <w:t>Gene Ontology enrichment and pathway analysis</w:t>
      </w:r>
      <w:bookmarkEnd w:id="25"/>
      <w:bookmarkEnd w:id="26"/>
    </w:p>
    <w:p w14:paraId="18E10549" w14:textId="7D7E386E" w:rsidR="000A0023" w:rsidRPr="00E30A33" w:rsidRDefault="00976ED7" w:rsidP="001012B9">
      <w:pPr>
        <w:spacing w:line="360" w:lineRule="auto"/>
        <w:rPr>
          <w:rFonts w:eastAsia="Calibri" w:cs="Times New Roman"/>
          <w:sz w:val="20"/>
        </w:rPr>
      </w:pPr>
      <w:r w:rsidRPr="00E30A33">
        <w:rPr>
          <w:rFonts w:eastAsia="Calibri" w:cs="Times New Roman"/>
          <w:szCs w:val="24"/>
        </w:rPr>
        <w:t>The</w:t>
      </w:r>
      <w:r w:rsidR="00984446" w:rsidRPr="00E30A33">
        <w:rPr>
          <w:rFonts w:eastAsia="Calibri" w:cs="Times New Roman"/>
          <w:szCs w:val="24"/>
        </w:rPr>
        <w:t xml:space="preserve"> Database for Annotation, Visualization and Integrated Discovery</w:t>
      </w:r>
      <w:r w:rsidRPr="00E30A33">
        <w:rPr>
          <w:rFonts w:eastAsia="Calibri" w:cs="Times New Roman"/>
          <w:szCs w:val="24"/>
        </w:rPr>
        <w:t xml:space="preserve"> </w:t>
      </w:r>
      <w:r w:rsidR="00984446" w:rsidRPr="00E30A33">
        <w:rPr>
          <w:rFonts w:eastAsia="Calibri" w:cs="Times New Roman"/>
          <w:szCs w:val="24"/>
        </w:rPr>
        <w:t>(</w:t>
      </w:r>
      <w:r w:rsidRPr="00E30A33">
        <w:rPr>
          <w:rFonts w:eastAsia="Calibri" w:cs="Times New Roman"/>
          <w:szCs w:val="24"/>
        </w:rPr>
        <w:t>DAVID</w:t>
      </w:r>
      <w:r w:rsidR="00984446" w:rsidRPr="00E30A33">
        <w:rPr>
          <w:rFonts w:eastAsia="Calibri" w:cs="Times New Roman"/>
          <w:szCs w:val="24"/>
        </w:rPr>
        <w:t>)</w:t>
      </w:r>
      <w:r w:rsidRPr="00E30A33">
        <w:rPr>
          <w:rFonts w:eastAsia="Calibri" w:cs="Times New Roman"/>
          <w:szCs w:val="24"/>
        </w:rPr>
        <w:t xml:space="preserve"> 6.8 Beta (https://david-d.ncifcrf.gov/) </w:t>
      </w:r>
      <w:r w:rsidRPr="00E30A33">
        <w:rPr>
          <w:rFonts w:eastAsia="Calibri" w:cs="Times New Roman"/>
          <w:szCs w:val="24"/>
        </w:rPr>
        <w:fldChar w:fldCharType="begin">
          <w:fldData xml:space="preserve">PEVuZE5vdGU+PENpdGU+PEF1dGhvcj5TaGVybWFuPC9BdXRob3I+PFllYXI+MjAwNzwvWWVhcj48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</w:fldData>
        </w:fldChar>
      </w:r>
      <w:r w:rsidR="00DA630B">
        <w:rPr>
          <w:rFonts w:eastAsia="Calibri" w:cs="Times New Roman"/>
          <w:szCs w:val="24"/>
        </w:rPr>
        <w:instrText xml:space="preserve"> ADDIN EN.CITE </w:instrText>
      </w:r>
      <w:r w:rsidR="00DA630B">
        <w:rPr>
          <w:rFonts w:eastAsia="Calibri" w:cs="Times New Roman"/>
          <w:szCs w:val="24"/>
        </w:rPr>
        <w:fldChar w:fldCharType="begin">
          <w:fldData xml:space="preserve">PEVuZE5vdGU+PENpdGU+PEF1dGhvcj5TaGVybWFuPC9BdXRob3I+PFllYXI+MjAwNzwvWWVhcj48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</w:fldData>
        </w:fldChar>
      </w:r>
      <w:r w:rsidR="00DA630B">
        <w:rPr>
          <w:rFonts w:eastAsia="Calibri" w:cs="Times New Roman"/>
          <w:szCs w:val="24"/>
        </w:rPr>
        <w:instrText xml:space="preserve"> ADDIN EN.CITE.DATA </w:instrText>
      </w:r>
      <w:r w:rsidR="00DA630B">
        <w:rPr>
          <w:rFonts w:eastAsia="Calibri" w:cs="Times New Roman"/>
          <w:szCs w:val="24"/>
        </w:rPr>
      </w:r>
      <w:r w:rsidR="00DA630B">
        <w:rPr>
          <w:rFonts w:eastAsia="Calibri" w:cs="Times New Roman"/>
          <w:szCs w:val="24"/>
        </w:rPr>
        <w:fldChar w:fldCharType="end"/>
      </w:r>
      <w:r w:rsidRPr="00E30A33">
        <w:rPr>
          <w:rFonts w:eastAsia="Calibri" w:cs="Times New Roman"/>
          <w:szCs w:val="24"/>
        </w:rPr>
      </w:r>
      <w:r w:rsidRPr="00E30A33">
        <w:rPr>
          <w:rFonts w:eastAsia="Calibri" w:cs="Times New Roman"/>
          <w:szCs w:val="24"/>
        </w:rPr>
        <w:fldChar w:fldCharType="separate"/>
      </w:r>
      <w:r w:rsidR="00DA630B">
        <w:rPr>
          <w:rFonts w:eastAsia="Calibri" w:cs="Times New Roman"/>
          <w:noProof/>
          <w:szCs w:val="24"/>
        </w:rPr>
        <w:t>[</w:t>
      </w:r>
      <w:hyperlink w:anchor="_ENREF_67" w:tooltip="Sherman, 2007 #367" w:history="1">
        <w:r w:rsidR="00DA630B">
          <w:rPr>
            <w:rFonts w:eastAsia="Calibri" w:cs="Times New Roman"/>
            <w:noProof/>
            <w:szCs w:val="24"/>
          </w:rPr>
          <w:t>67</w:t>
        </w:r>
      </w:hyperlink>
      <w:r w:rsidR="00DA630B">
        <w:rPr>
          <w:rFonts w:eastAsia="Calibri" w:cs="Times New Roman"/>
          <w:noProof/>
          <w:szCs w:val="24"/>
        </w:rPr>
        <w:t>]</w:t>
      </w:r>
      <w:r w:rsidRPr="00E30A33">
        <w:rPr>
          <w:rFonts w:eastAsia="Calibri" w:cs="Times New Roman"/>
          <w:szCs w:val="24"/>
        </w:rPr>
        <w:fldChar w:fldCharType="end"/>
      </w:r>
      <w:r w:rsidRPr="00E30A33">
        <w:rPr>
          <w:rFonts w:eastAsia="Calibri" w:cs="Times New Roman"/>
          <w:szCs w:val="24"/>
        </w:rPr>
        <w:t xml:space="preserve"> was used to carry out </w:t>
      </w:r>
      <w:r w:rsidR="00567DE7" w:rsidRPr="00E30A33">
        <w:rPr>
          <w:rFonts w:eastAsia="Calibri" w:cs="Times New Roman"/>
          <w:szCs w:val="24"/>
        </w:rPr>
        <w:t xml:space="preserve">Gene Ontology (GO) and </w:t>
      </w:r>
      <w:r w:rsidRPr="00E30A33">
        <w:rPr>
          <w:rFonts w:eastAsia="Calibri" w:cs="Times New Roman"/>
          <w:szCs w:val="24"/>
        </w:rPr>
        <w:t xml:space="preserve">Kyoto Encyclopaedia of genes and genomes (KEGG) pathway analysis to investigate the biological pathways and processes that may be affected through DNA methylation changes associated with individual </w:t>
      </w:r>
      <w:r w:rsidRPr="00E30A33">
        <w:rPr>
          <w:rFonts w:eastAsia="Calibri" w:cs="Times New Roman"/>
          <w:i/>
          <w:szCs w:val="24"/>
        </w:rPr>
        <w:t>in utero</w:t>
      </w:r>
      <w:r w:rsidRPr="00E30A33">
        <w:rPr>
          <w:rFonts w:eastAsia="Calibri" w:cs="Times New Roman"/>
          <w:szCs w:val="24"/>
        </w:rPr>
        <w:t xml:space="preserve"> and post-natal exposures </w:t>
      </w:r>
      <w:r w:rsidRPr="00E30A33">
        <w:rPr>
          <w:rFonts w:eastAsia="Calibri" w:cs="Times New Roman"/>
        </w:rPr>
        <w:t>(FDR-adjusted p ≤ 0.05)</w:t>
      </w:r>
      <w:r w:rsidRPr="00E30A33">
        <w:rPr>
          <w:rFonts w:eastAsia="Calibri" w:cs="Times New Roman"/>
          <w:szCs w:val="24"/>
        </w:rPr>
        <w:t>.</w:t>
      </w:r>
      <w:r w:rsidR="00CE4789" w:rsidRPr="00E30A33">
        <w:rPr>
          <w:rFonts w:eastAsia="Calibri" w:cs="Times New Roman"/>
          <w:szCs w:val="24"/>
        </w:rPr>
        <w:t xml:space="preserve"> </w:t>
      </w:r>
      <w:r w:rsidR="000A0023" w:rsidRPr="00E30A33">
        <w:t xml:space="preserve">GO and pathway analysis were carried out for each individual exposure using the resultant list of significant genes found to have altered methylation in </w:t>
      </w:r>
      <w:r w:rsidR="00573651" w:rsidRPr="00E30A33">
        <w:t>relation to the given exposure.</w:t>
      </w:r>
      <w:r w:rsidR="000A0023" w:rsidRPr="00E30A33">
        <w:t xml:space="preserve"> Furthermore, for those exposures where genes were also found to have altered methylation in ALL</w:t>
      </w:r>
      <w:r w:rsidR="00CA07D0" w:rsidRPr="00E30A33">
        <w:t xml:space="preserve"> </w:t>
      </w:r>
      <w:r w:rsidR="00CA07D0" w:rsidRPr="00E30A33">
        <w:rPr>
          <w:rFonts w:eastAsia="Calibri" w:cs="Times New Roman"/>
          <w:szCs w:val="24"/>
        </w:rPr>
        <w:fldChar w:fldCharType="begin">
          <w:fldData xml:space="preserve">PEVuZE5vdGU+PENpdGU+PEF1dGhvcj5DaGF0dGVydG9uPC9BdXRob3I+PFllYXI+MjAxNDwvWWVh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</w:fldData>
        </w:fldChar>
      </w:r>
      <w:r w:rsidR="00DA630B">
        <w:rPr>
          <w:rFonts w:eastAsia="Calibri" w:cs="Times New Roman"/>
          <w:szCs w:val="24"/>
        </w:rPr>
        <w:instrText xml:space="preserve"> ADDIN EN.CITE </w:instrText>
      </w:r>
      <w:r w:rsidR="00DA630B">
        <w:rPr>
          <w:rFonts w:eastAsia="Calibri" w:cs="Times New Roman"/>
          <w:szCs w:val="24"/>
        </w:rPr>
        <w:fldChar w:fldCharType="begin">
          <w:fldData xml:space="preserve">PEVuZE5vdGU+PENpdGU+PEF1dGhvcj5DaGF0dGVydG9uPC9BdXRob3I+PFllYXI+MjAxNDwvWWVh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</w:fldData>
        </w:fldChar>
      </w:r>
      <w:r w:rsidR="00DA630B">
        <w:rPr>
          <w:rFonts w:eastAsia="Calibri" w:cs="Times New Roman"/>
          <w:szCs w:val="24"/>
        </w:rPr>
        <w:instrText xml:space="preserve"> ADDIN EN.CITE.DATA </w:instrText>
      </w:r>
      <w:r w:rsidR="00DA630B">
        <w:rPr>
          <w:rFonts w:eastAsia="Calibri" w:cs="Times New Roman"/>
          <w:szCs w:val="24"/>
        </w:rPr>
      </w:r>
      <w:r w:rsidR="00DA630B">
        <w:rPr>
          <w:rFonts w:eastAsia="Calibri" w:cs="Times New Roman"/>
          <w:szCs w:val="24"/>
        </w:rPr>
        <w:fldChar w:fldCharType="end"/>
      </w:r>
      <w:r w:rsidR="00CA07D0" w:rsidRPr="00E30A33">
        <w:rPr>
          <w:rFonts w:eastAsia="Calibri" w:cs="Times New Roman"/>
          <w:szCs w:val="24"/>
        </w:rPr>
      </w:r>
      <w:r w:rsidR="00CA07D0" w:rsidRPr="00E30A33">
        <w:rPr>
          <w:rFonts w:eastAsia="Calibri" w:cs="Times New Roman"/>
          <w:szCs w:val="24"/>
        </w:rPr>
        <w:fldChar w:fldCharType="separate"/>
      </w:r>
      <w:r w:rsidR="00DA630B">
        <w:rPr>
          <w:rFonts w:eastAsia="Calibri" w:cs="Times New Roman"/>
          <w:noProof/>
          <w:szCs w:val="24"/>
        </w:rPr>
        <w:t>[</w:t>
      </w:r>
      <w:hyperlink w:anchor="_ENREF_39" w:tooltip="Nordlund, 2013 #55" w:history="1">
        <w:r w:rsidR="00DA630B">
          <w:rPr>
            <w:rFonts w:eastAsia="Calibri" w:cs="Times New Roman"/>
            <w:noProof/>
            <w:szCs w:val="24"/>
          </w:rPr>
          <w:t>39</w:t>
        </w:r>
      </w:hyperlink>
      <w:r w:rsidR="00DA630B">
        <w:rPr>
          <w:rFonts w:eastAsia="Calibri" w:cs="Times New Roman"/>
          <w:noProof/>
          <w:szCs w:val="24"/>
        </w:rPr>
        <w:t xml:space="preserve">, </w:t>
      </w:r>
      <w:hyperlink w:anchor="_ENREF_54" w:tooltip="Chatterton, 2014 #550" w:history="1">
        <w:r w:rsidR="00DA630B">
          <w:rPr>
            <w:rFonts w:eastAsia="Calibri" w:cs="Times New Roman"/>
            <w:noProof/>
            <w:szCs w:val="24"/>
          </w:rPr>
          <w:t>54</w:t>
        </w:r>
      </w:hyperlink>
      <w:r w:rsidR="00DA630B">
        <w:rPr>
          <w:rFonts w:eastAsia="Calibri" w:cs="Times New Roman"/>
          <w:noProof/>
          <w:szCs w:val="24"/>
        </w:rPr>
        <w:t>]</w:t>
      </w:r>
      <w:r w:rsidR="00CA07D0" w:rsidRPr="00E30A33">
        <w:rPr>
          <w:rFonts w:eastAsia="Calibri" w:cs="Times New Roman"/>
          <w:szCs w:val="24"/>
        </w:rPr>
        <w:fldChar w:fldCharType="end"/>
      </w:r>
      <w:r w:rsidR="000A0023" w:rsidRPr="00E30A33">
        <w:t>, this analysis was also carried out using the list of overlapping genes</w:t>
      </w:r>
      <w:r w:rsidR="00573651" w:rsidRPr="00E30A33">
        <w:t>.</w:t>
      </w:r>
    </w:p>
    <w:p w14:paraId="64C0364C" w14:textId="77777777" w:rsidR="007B6AB2" w:rsidRPr="00E30A33" w:rsidRDefault="007B6AB2" w:rsidP="001012B9">
      <w:pPr>
        <w:keepNext/>
        <w:keepLines/>
        <w:spacing w:line="360" w:lineRule="auto"/>
        <w:outlineLvl w:val="0"/>
        <w:rPr>
          <w:rFonts w:eastAsia="SimSun" w:cs="Times New Roman"/>
          <w:b/>
        </w:rPr>
      </w:pPr>
      <w:r w:rsidRPr="00E30A33">
        <w:rPr>
          <w:rFonts w:eastAsia="SimSun" w:cs="Times New Roman"/>
          <w:b/>
        </w:rPr>
        <w:t>Results</w:t>
      </w:r>
    </w:p>
    <w:p w14:paraId="3CEFF9A5" w14:textId="0DCCCE17" w:rsidR="0046596E" w:rsidRPr="00E30A33" w:rsidRDefault="0046596E" w:rsidP="001012B9">
      <w:pPr>
        <w:keepNext/>
        <w:keepLines/>
        <w:spacing w:line="360" w:lineRule="auto"/>
        <w:outlineLvl w:val="0"/>
        <w:rPr>
          <w:rFonts w:eastAsia="SimSun" w:cs="Times New Roman"/>
          <w:b/>
        </w:rPr>
      </w:pPr>
      <w:r w:rsidRPr="00E30A33">
        <w:rPr>
          <w:rFonts w:eastAsia="SimSun" w:cs="Times New Roman"/>
          <w:b/>
        </w:rPr>
        <w:t xml:space="preserve">Epigenome-wide association study </w:t>
      </w:r>
      <w:r w:rsidR="001B3479" w:rsidRPr="00E30A33">
        <w:rPr>
          <w:rFonts w:eastAsia="SimSun" w:cs="Times New Roman"/>
          <w:b/>
        </w:rPr>
        <w:t>investigating the influence of</w:t>
      </w:r>
      <w:r w:rsidR="005F4F2D" w:rsidRPr="00E30A33">
        <w:rPr>
          <w:rFonts w:eastAsia="SimSun" w:cs="Times New Roman"/>
          <w:b/>
        </w:rPr>
        <w:t xml:space="preserve"> ALL </w:t>
      </w:r>
      <w:r w:rsidRPr="00E30A33">
        <w:rPr>
          <w:rFonts w:eastAsia="SimSun" w:cs="Times New Roman"/>
          <w:b/>
        </w:rPr>
        <w:t>risk exposures on DNA methylation</w:t>
      </w:r>
    </w:p>
    <w:p w14:paraId="1E4F5D96" w14:textId="1CE16E21" w:rsidR="00CF27F4" w:rsidRPr="00E30A33" w:rsidRDefault="00583DBD" w:rsidP="001012B9">
      <w:pPr>
        <w:spacing w:line="360" w:lineRule="auto"/>
        <w:rPr>
          <w:rFonts w:eastAsia="Calibri" w:cs="Times New Roman"/>
          <w:color w:val="FF0000"/>
          <w:lang w:eastAsia="en-GB"/>
        </w:rPr>
      </w:pPr>
      <w:r w:rsidRPr="00E30A33">
        <w:rPr>
          <w:rFonts w:eastAsia="Calibri" w:cs="Times New Roman"/>
          <w:lang w:eastAsia="en-GB"/>
        </w:rPr>
        <w:t>For the majority of</w:t>
      </w:r>
      <w:r w:rsidR="001B3479" w:rsidRPr="00E30A33">
        <w:rPr>
          <w:rFonts w:eastAsia="Calibri" w:cs="Times New Roman"/>
          <w:lang w:eastAsia="en-GB"/>
        </w:rPr>
        <w:t xml:space="preserve"> </w:t>
      </w:r>
      <w:r w:rsidR="001B3479" w:rsidRPr="00E30A33">
        <w:rPr>
          <w:rFonts w:eastAsia="Calibri" w:cs="Times New Roman"/>
          <w:i/>
          <w:lang w:eastAsia="en-GB"/>
        </w:rPr>
        <w:t>in utero</w:t>
      </w:r>
      <w:r w:rsidR="001B3479" w:rsidRPr="00E30A33">
        <w:rPr>
          <w:rFonts w:eastAsia="Calibri" w:cs="Times New Roman"/>
          <w:lang w:eastAsia="en-GB"/>
        </w:rPr>
        <w:t xml:space="preserve"> exposures</w:t>
      </w:r>
      <w:r w:rsidR="00997462" w:rsidRPr="00E30A33">
        <w:rPr>
          <w:rFonts w:eastAsia="Calibri" w:cs="Times New Roman"/>
          <w:lang w:eastAsia="en-GB"/>
        </w:rPr>
        <w:t xml:space="preserve"> examined, </w:t>
      </w:r>
      <w:r w:rsidR="00AF5BFD" w:rsidRPr="00E30A33">
        <w:rPr>
          <w:rFonts w:eastAsia="Calibri" w:cs="Times New Roman"/>
          <w:lang w:eastAsia="en-GB"/>
        </w:rPr>
        <w:t>methylation was found to</w:t>
      </w:r>
      <w:r w:rsidR="00997462" w:rsidRPr="00E30A33">
        <w:rPr>
          <w:rFonts w:eastAsia="Calibri" w:cs="Times New Roman"/>
          <w:lang w:eastAsia="en-GB"/>
        </w:rPr>
        <w:t xml:space="preserve"> </w:t>
      </w:r>
      <w:r w:rsidR="00AF5BFD" w:rsidRPr="00E30A33">
        <w:rPr>
          <w:rFonts w:eastAsia="Calibri" w:cs="Times New Roman"/>
          <w:lang w:eastAsia="en-GB"/>
        </w:rPr>
        <w:t xml:space="preserve">be </w:t>
      </w:r>
      <w:r w:rsidR="00997462" w:rsidRPr="00E30A33">
        <w:rPr>
          <w:rFonts w:eastAsia="Calibri" w:cs="Times New Roman"/>
          <w:lang w:eastAsia="en-GB"/>
        </w:rPr>
        <w:t>significantly a</w:t>
      </w:r>
      <w:r w:rsidR="00AF5BFD" w:rsidRPr="00E30A33">
        <w:rPr>
          <w:rFonts w:eastAsia="Calibri" w:cs="Times New Roman"/>
          <w:lang w:eastAsia="en-GB"/>
        </w:rPr>
        <w:t xml:space="preserve">ltered across a range of gene loci </w:t>
      </w:r>
      <w:r w:rsidR="00997462" w:rsidRPr="00E30A33">
        <w:rPr>
          <w:rFonts w:eastAsia="Calibri" w:cs="Times New Roman"/>
          <w:lang w:eastAsia="en-GB"/>
        </w:rPr>
        <w:t>in cord blood</w:t>
      </w:r>
      <w:r w:rsidR="001B3479" w:rsidRPr="00E30A33">
        <w:rPr>
          <w:rFonts w:eastAsia="Calibri" w:cs="Times New Roman"/>
          <w:lang w:eastAsia="en-GB"/>
        </w:rPr>
        <w:t xml:space="preserve"> at birth</w:t>
      </w:r>
      <w:r w:rsidRPr="00E30A33">
        <w:rPr>
          <w:rFonts w:eastAsia="Calibri" w:cs="Times New Roman"/>
          <w:lang w:eastAsia="en-GB"/>
        </w:rPr>
        <w:t xml:space="preserve"> </w:t>
      </w:r>
      <w:r w:rsidR="004A0E71" w:rsidRPr="00E30A33">
        <w:rPr>
          <w:rFonts w:eastAsia="Calibri" w:cs="Times New Roman"/>
          <w:lang w:eastAsia="en-GB"/>
        </w:rPr>
        <w:t>(FDR-adjusted p ≤ 0.05</w:t>
      </w:r>
      <w:r w:rsidR="000953AD" w:rsidRPr="00E30A33">
        <w:rPr>
          <w:rFonts w:eastAsia="Calibri" w:cs="Times New Roman"/>
          <w:lang w:eastAsia="en-GB"/>
        </w:rPr>
        <w:t>)</w:t>
      </w:r>
      <w:r w:rsidR="00531C8B" w:rsidRPr="00E30A33">
        <w:rPr>
          <w:rFonts w:eastAsia="Calibri" w:cs="Times New Roman"/>
          <w:lang w:eastAsia="en-GB"/>
        </w:rPr>
        <w:t xml:space="preserve"> (Table 1), </w:t>
      </w:r>
      <w:r w:rsidR="00AF5BFD" w:rsidRPr="00E30A33">
        <w:rPr>
          <w:rFonts w:eastAsia="Calibri" w:cs="Times New Roman"/>
          <w:lang w:eastAsia="en-GB"/>
        </w:rPr>
        <w:t xml:space="preserve">with most changes observed </w:t>
      </w:r>
      <w:r w:rsidR="00AE1BF2" w:rsidRPr="00E30A33">
        <w:rPr>
          <w:rFonts w:eastAsia="Calibri" w:cs="Times New Roman"/>
          <w:lang w:eastAsia="en-GB"/>
        </w:rPr>
        <w:t xml:space="preserve">to be </w:t>
      </w:r>
      <w:r w:rsidR="00AF5BFD" w:rsidRPr="00E30A33">
        <w:rPr>
          <w:rFonts w:eastAsia="Calibri" w:cs="Times New Roman"/>
          <w:lang w:eastAsia="en-GB"/>
        </w:rPr>
        <w:t xml:space="preserve">associated with </w:t>
      </w:r>
      <w:r w:rsidR="00E60280" w:rsidRPr="00E30A33">
        <w:rPr>
          <w:rFonts w:eastAsia="Calibri" w:cs="Times New Roman"/>
          <w:lang w:eastAsia="en-GB"/>
        </w:rPr>
        <w:t xml:space="preserve">maternal </w:t>
      </w:r>
      <w:r w:rsidR="00AF5BFD" w:rsidRPr="00E30A33">
        <w:rPr>
          <w:rFonts w:eastAsia="Calibri" w:cs="Times New Roman"/>
          <w:lang w:eastAsia="en-GB"/>
        </w:rPr>
        <w:t>radiation exposure (n</w:t>
      </w:r>
      <w:r w:rsidR="00585066" w:rsidRPr="00E30A33">
        <w:rPr>
          <w:rFonts w:eastAsia="Calibri" w:cs="Times New Roman"/>
          <w:lang w:eastAsia="en-GB"/>
        </w:rPr>
        <w:t xml:space="preserve"> CpGs</w:t>
      </w:r>
      <w:r w:rsidR="003F5C73" w:rsidRPr="00E30A33">
        <w:rPr>
          <w:rFonts w:eastAsia="Calibri" w:cs="Times New Roman"/>
          <w:lang w:eastAsia="en-GB"/>
        </w:rPr>
        <w:t>=288</w:t>
      </w:r>
      <w:r w:rsidR="00AF5BFD" w:rsidRPr="00E30A33">
        <w:rPr>
          <w:rFonts w:eastAsia="Calibri" w:cs="Times New Roman"/>
          <w:lang w:eastAsia="en-GB"/>
        </w:rPr>
        <w:t>), alcohol intake (n</w:t>
      </w:r>
      <w:r w:rsidR="00585066" w:rsidRPr="00E30A33">
        <w:rPr>
          <w:rFonts w:eastAsia="Calibri" w:cs="Times New Roman"/>
          <w:lang w:eastAsia="en-GB"/>
        </w:rPr>
        <w:t xml:space="preserve"> CpGs</w:t>
      </w:r>
      <w:r w:rsidR="003F5C73" w:rsidRPr="00E30A33">
        <w:rPr>
          <w:rFonts w:eastAsia="Calibri" w:cs="Times New Roman"/>
          <w:lang w:eastAsia="en-GB"/>
        </w:rPr>
        <w:t>=192</w:t>
      </w:r>
      <w:r w:rsidR="00AF5BFD" w:rsidRPr="00E30A33">
        <w:rPr>
          <w:rFonts w:eastAsia="Calibri" w:cs="Times New Roman"/>
          <w:lang w:eastAsia="en-GB"/>
        </w:rPr>
        <w:t>)</w:t>
      </w:r>
      <w:r w:rsidR="000953AD" w:rsidRPr="00E30A33">
        <w:rPr>
          <w:rFonts w:eastAsia="Calibri" w:cs="Times New Roman"/>
          <w:lang w:eastAsia="en-GB"/>
        </w:rPr>
        <w:t>,</w:t>
      </w:r>
      <w:r w:rsidR="00AF5BFD" w:rsidRPr="00E30A33">
        <w:rPr>
          <w:rFonts w:eastAsia="Calibri" w:cs="Times New Roman"/>
          <w:lang w:eastAsia="en-GB"/>
        </w:rPr>
        <w:t xml:space="preserve"> and consumption of sugary caffeinated drinks (n</w:t>
      </w:r>
      <w:r w:rsidR="00585066" w:rsidRPr="00E30A33">
        <w:rPr>
          <w:rFonts w:eastAsia="Calibri" w:cs="Times New Roman"/>
          <w:lang w:eastAsia="en-GB"/>
        </w:rPr>
        <w:t xml:space="preserve"> CpGs</w:t>
      </w:r>
      <w:r w:rsidR="003F5C73" w:rsidRPr="00E30A33">
        <w:rPr>
          <w:rFonts w:eastAsia="Calibri" w:cs="Times New Roman"/>
          <w:lang w:eastAsia="en-GB"/>
        </w:rPr>
        <w:t>=66</w:t>
      </w:r>
      <w:r w:rsidR="00AF5BFD" w:rsidRPr="00E30A33">
        <w:rPr>
          <w:rFonts w:eastAsia="Calibri" w:cs="Times New Roman"/>
          <w:lang w:eastAsia="en-GB"/>
        </w:rPr>
        <w:t>)</w:t>
      </w:r>
      <w:r w:rsidR="00E60280" w:rsidRPr="00E30A33">
        <w:rPr>
          <w:rFonts w:eastAsia="Calibri" w:cs="Times New Roman"/>
          <w:lang w:eastAsia="en-GB"/>
        </w:rPr>
        <w:t xml:space="preserve"> during pregnancy</w:t>
      </w:r>
      <w:r w:rsidR="004A0E71" w:rsidRPr="00E30A33">
        <w:rPr>
          <w:rFonts w:eastAsia="Calibri" w:cs="Times New Roman"/>
          <w:lang w:eastAsia="en-GB"/>
        </w:rPr>
        <w:t>.</w:t>
      </w:r>
      <w:r w:rsidRPr="00E30A33">
        <w:rPr>
          <w:rFonts w:eastAsia="Calibri" w:cs="Times New Roman"/>
          <w:lang w:eastAsia="en-GB"/>
        </w:rPr>
        <w:t xml:space="preserve"> </w:t>
      </w:r>
      <w:r w:rsidR="00AF5BFD" w:rsidRPr="00E30A33">
        <w:rPr>
          <w:rFonts w:eastAsia="Calibri" w:cs="Times New Roman"/>
          <w:lang w:eastAsia="en-GB"/>
        </w:rPr>
        <w:t>Only m</w:t>
      </w:r>
      <w:r w:rsidRPr="00E30A33">
        <w:rPr>
          <w:rFonts w:eastAsia="Calibri" w:cs="Times New Roman"/>
          <w:lang w:eastAsia="en-GB"/>
        </w:rPr>
        <w:t>aternal iron intake</w:t>
      </w:r>
      <w:r w:rsidR="006E1E28" w:rsidRPr="00E30A33">
        <w:rPr>
          <w:rFonts w:eastAsia="Calibri" w:cs="Times New Roman"/>
          <w:lang w:eastAsia="en-GB"/>
        </w:rPr>
        <w:t xml:space="preserve"> whilst pregnant</w:t>
      </w:r>
      <w:r w:rsidRPr="00E30A33">
        <w:rPr>
          <w:rFonts w:eastAsia="Calibri" w:cs="Times New Roman"/>
          <w:lang w:eastAsia="en-GB"/>
        </w:rPr>
        <w:t xml:space="preserve"> </w:t>
      </w:r>
      <w:r w:rsidR="00AF5BFD" w:rsidRPr="00E30A33">
        <w:rPr>
          <w:rFonts w:eastAsia="Calibri" w:cs="Times New Roman"/>
          <w:lang w:eastAsia="en-GB"/>
        </w:rPr>
        <w:t>had no significantly associated methylation changes</w:t>
      </w:r>
      <w:r w:rsidRPr="00E30A33">
        <w:rPr>
          <w:rFonts w:eastAsia="Calibri" w:cs="Times New Roman"/>
          <w:lang w:eastAsia="en-GB"/>
        </w:rPr>
        <w:t>.</w:t>
      </w:r>
      <w:r w:rsidR="00C24BEA" w:rsidRPr="00E30A33">
        <w:rPr>
          <w:rFonts w:eastAsia="Calibri" w:cs="Times New Roman"/>
          <w:lang w:eastAsia="en-GB"/>
        </w:rPr>
        <w:t xml:space="preserve"> </w:t>
      </w:r>
      <w:r w:rsidR="00997462" w:rsidRPr="00E30A33">
        <w:rPr>
          <w:rFonts w:eastAsia="Calibri" w:cs="Times New Roman"/>
          <w:lang w:eastAsia="en-GB"/>
        </w:rPr>
        <w:t>The</w:t>
      </w:r>
      <w:r w:rsidR="003F5C73" w:rsidRPr="00E30A33">
        <w:rPr>
          <w:rFonts w:eastAsia="Calibri" w:cs="Times New Roman"/>
          <w:lang w:eastAsia="en-GB"/>
        </w:rPr>
        <w:t xml:space="preserve"> split between</w:t>
      </w:r>
      <w:r w:rsidR="00997462" w:rsidRPr="00E30A33">
        <w:rPr>
          <w:rFonts w:eastAsia="Calibri" w:cs="Times New Roman"/>
          <w:lang w:eastAsia="en-GB"/>
        </w:rPr>
        <w:t xml:space="preserve"> direction of methylation change in response to r</w:t>
      </w:r>
      <w:r w:rsidR="00C24BEA" w:rsidRPr="00E30A33">
        <w:rPr>
          <w:rFonts w:eastAsia="Calibri" w:cs="Times New Roman"/>
          <w:lang w:eastAsia="en-GB"/>
        </w:rPr>
        <w:t>adiation and smoking (throughout</w:t>
      </w:r>
      <w:r w:rsidR="00AE1BF2" w:rsidRPr="00E30A33">
        <w:rPr>
          <w:rFonts w:eastAsia="Calibri" w:cs="Times New Roman"/>
          <w:lang w:eastAsia="en-GB"/>
        </w:rPr>
        <w:t xml:space="preserve"> pregnancy</w:t>
      </w:r>
      <w:r w:rsidR="00C24BEA" w:rsidRPr="00E30A33">
        <w:rPr>
          <w:rFonts w:eastAsia="Calibri" w:cs="Times New Roman"/>
          <w:lang w:eastAsia="en-GB"/>
        </w:rPr>
        <w:t>, at 3 months, and pre-pregnancy) exposure</w:t>
      </w:r>
      <w:r w:rsidR="00645B03" w:rsidRPr="00E30A33">
        <w:rPr>
          <w:rFonts w:eastAsia="Calibri" w:cs="Times New Roman"/>
          <w:lang w:eastAsia="en-GB"/>
        </w:rPr>
        <w:t>s were</w:t>
      </w:r>
      <w:r w:rsidR="00997462" w:rsidRPr="00E30A33">
        <w:rPr>
          <w:rFonts w:eastAsia="Calibri" w:cs="Times New Roman"/>
          <w:lang w:eastAsia="en-GB"/>
        </w:rPr>
        <w:t xml:space="preserve"> </w:t>
      </w:r>
      <w:r w:rsidR="00C24BEA" w:rsidRPr="00E30A33">
        <w:rPr>
          <w:rFonts w:eastAsia="Calibri" w:cs="Times New Roman"/>
          <w:lang w:eastAsia="en-GB"/>
        </w:rPr>
        <w:t xml:space="preserve">roughly </w:t>
      </w:r>
      <w:r w:rsidR="00997462" w:rsidRPr="00E30A33">
        <w:rPr>
          <w:rFonts w:eastAsia="Calibri" w:cs="Times New Roman"/>
          <w:lang w:eastAsia="en-GB"/>
        </w:rPr>
        <w:t>equal</w:t>
      </w:r>
      <w:r w:rsidR="00C24BEA" w:rsidRPr="00E30A33">
        <w:rPr>
          <w:rFonts w:eastAsia="Calibri" w:cs="Times New Roman"/>
          <w:lang w:eastAsia="en-GB"/>
        </w:rPr>
        <w:t xml:space="preserve"> </w:t>
      </w:r>
      <w:r w:rsidR="008B4C6E" w:rsidRPr="00E30A33">
        <w:rPr>
          <w:rFonts w:eastAsia="Calibri" w:cs="Times New Roman"/>
          <w:lang w:eastAsia="en-GB"/>
        </w:rPr>
        <w:t>(i.e. 51%</w:t>
      </w:r>
      <w:r w:rsidR="00997462" w:rsidRPr="00E30A33">
        <w:rPr>
          <w:rFonts w:eastAsia="Calibri" w:cs="Times New Roman"/>
          <w:lang w:eastAsia="en-GB"/>
        </w:rPr>
        <w:t xml:space="preserve"> and</w:t>
      </w:r>
      <w:r w:rsidR="008B4C6E" w:rsidRPr="00E30A33">
        <w:rPr>
          <w:rFonts w:eastAsia="Calibri" w:cs="Times New Roman"/>
          <w:lang w:eastAsia="en-GB"/>
        </w:rPr>
        <w:t xml:space="preserve"> 55%, 53%, 43% </w:t>
      </w:r>
      <w:r w:rsidR="00C24BEA" w:rsidRPr="00E30A33">
        <w:rPr>
          <w:rFonts w:eastAsia="Calibri" w:cs="Times New Roman"/>
          <w:lang w:eastAsia="en-GB"/>
        </w:rPr>
        <w:t xml:space="preserve">hypo- and </w:t>
      </w:r>
      <w:r w:rsidR="008B4C6E" w:rsidRPr="00E30A33">
        <w:rPr>
          <w:rFonts w:eastAsia="Calibri" w:cs="Times New Roman"/>
          <w:lang w:eastAsia="en-GB"/>
        </w:rPr>
        <w:t>49% and 45%, 47%, 57%</w:t>
      </w:r>
      <w:r w:rsidR="00997462" w:rsidRPr="00E30A33">
        <w:rPr>
          <w:rFonts w:eastAsia="Calibri" w:cs="Times New Roman"/>
          <w:lang w:eastAsia="en-GB"/>
        </w:rPr>
        <w:t xml:space="preserve"> </w:t>
      </w:r>
      <w:r w:rsidR="00C24BEA" w:rsidRPr="00E30A33">
        <w:rPr>
          <w:rFonts w:eastAsia="Calibri" w:cs="Times New Roman"/>
          <w:lang w:eastAsia="en-GB"/>
        </w:rPr>
        <w:t>hypermethylated CpGs</w:t>
      </w:r>
      <w:r w:rsidR="00997462" w:rsidRPr="00E30A33">
        <w:rPr>
          <w:rFonts w:eastAsia="Calibri" w:cs="Times New Roman"/>
          <w:lang w:eastAsia="en-GB"/>
        </w:rPr>
        <w:t xml:space="preserve"> respectively)</w:t>
      </w:r>
      <w:r w:rsidR="003F5C73" w:rsidRPr="00E30A33">
        <w:rPr>
          <w:rFonts w:eastAsia="Calibri" w:cs="Times New Roman"/>
          <w:lang w:eastAsia="en-GB"/>
        </w:rPr>
        <w:t>.</w:t>
      </w:r>
      <w:r w:rsidR="000D59A5" w:rsidRPr="00E30A33">
        <w:rPr>
          <w:rFonts w:eastAsia="Calibri" w:cs="Times New Roman"/>
          <w:lang w:eastAsia="en-GB"/>
        </w:rPr>
        <w:t xml:space="preserve"> </w:t>
      </w:r>
      <w:r w:rsidR="003F5C73" w:rsidRPr="00E30A33">
        <w:rPr>
          <w:rFonts w:eastAsia="Calibri" w:cs="Times New Roman"/>
          <w:lang w:eastAsia="en-GB"/>
        </w:rPr>
        <w:t>W</w:t>
      </w:r>
      <w:r w:rsidRPr="00E30A33">
        <w:rPr>
          <w:rFonts w:eastAsia="Calibri" w:cs="Times New Roman"/>
          <w:lang w:eastAsia="en-GB"/>
        </w:rPr>
        <w:t>hilst</w:t>
      </w:r>
      <w:r w:rsidR="00C24BEA" w:rsidRPr="00E30A33">
        <w:rPr>
          <w:rFonts w:eastAsia="Calibri" w:cs="Times New Roman"/>
          <w:lang w:eastAsia="en-GB"/>
        </w:rPr>
        <w:t xml:space="preserve"> alcohol intake, </w:t>
      </w:r>
      <w:r w:rsidR="00997462" w:rsidRPr="00E30A33">
        <w:rPr>
          <w:rFonts w:eastAsia="Calibri"/>
        </w:rPr>
        <w:t>s</w:t>
      </w:r>
      <w:r w:rsidR="00C24BEA" w:rsidRPr="00E30A33">
        <w:rPr>
          <w:rFonts w:eastAsia="Calibri"/>
        </w:rPr>
        <w:t>ugary caffeinated drin</w:t>
      </w:r>
      <w:r w:rsidR="00446AF7" w:rsidRPr="00E30A33">
        <w:rPr>
          <w:rFonts w:eastAsia="Calibri"/>
        </w:rPr>
        <w:t xml:space="preserve">ks, and coffee consumption had </w:t>
      </w:r>
      <w:r w:rsidR="00C24BEA" w:rsidRPr="00E30A33">
        <w:rPr>
          <w:rFonts w:eastAsia="Calibri"/>
        </w:rPr>
        <w:t>larger proportion</w:t>
      </w:r>
      <w:r w:rsidR="000D59A5" w:rsidRPr="00E30A33">
        <w:rPr>
          <w:rFonts w:eastAsia="Calibri"/>
        </w:rPr>
        <w:t>s</w:t>
      </w:r>
      <w:r w:rsidR="00C24BEA" w:rsidRPr="00E30A33">
        <w:rPr>
          <w:rFonts w:eastAsia="Calibri"/>
        </w:rPr>
        <w:t xml:space="preserve"> of hypermethylated </w:t>
      </w:r>
      <w:r w:rsidR="003F5C73" w:rsidRPr="00E30A33">
        <w:rPr>
          <w:rFonts w:eastAsia="Calibri"/>
        </w:rPr>
        <w:t xml:space="preserve">compared to hypomethylated CpGs </w:t>
      </w:r>
      <w:r w:rsidR="000D59A5" w:rsidRPr="00E30A33">
        <w:rPr>
          <w:rFonts w:eastAsia="Calibri"/>
        </w:rPr>
        <w:t>(</w:t>
      </w:r>
      <w:r w:rsidR="008B4C6E" w:rsidRPr="00E30A33">
        <w:rPr>
          <w:rFonts w:eastAsia="Calibri"/>
        </w:rPr>
        <w:t>82%, 73% and 60</w:t>
      </w:r>
      <w:r w:rsidR="000D59A5" w:rsidRPr="00E30A33">
        <w:rPr>
          <w:rFonts w:eastAsia="Calibri"/>
        </w:rPr>
        <w:t>% respectively</w:t>
      </w:r>
      <w:r w:rsidRPr="00E30A33">
        <w:rPr>
          <w:rFonts w:eastAsia="Calibri"/>
        </w:rPr>
        <w:t>)</w:t>
      </w:r>
      <w:r w:rsidR="00FF6451" w:rsidRPr="00E30A33">
        <w:rPr>
          <w:rFonts w:eastAsia="Calibri"/>
        </w:rPr>
        <w:t xml:space="preserve"> </w:t>
      </w:r>
      <w:r w:rsidR="001B4DCF" w:rsidRPr="00E30A33">
        <w:rPr>
          <w:rFonts w:eastAsia="Calibri"/>
        </w:rPr>
        <w:t>(Table 1 and Table S6</w:t>
      </w:r>
      <w:r w:rsidR="00AF5BFD" w:rsidRPr="00E30A33">
        <w:rPr>
          <w:rFonts w:eastAsia="Calibri"/>
        </w:rPr>
        <w:t>)</w:t>
      </w:r>
      <w:r w:rsidR="000D59A5" w:rsidRPr="00E30A33">
        <w:rPr>
          <w:rFonts w:eastAsia="Calibri"/>
        </w:rPr>
        <w:t>.</w:t>
      </w:r>
      <w:r w:rsidR="00CB31AC" w:rsidRPr="00E30A33">
        <w:rPr>
          <w:rFonts w:eastAsia="Calibri"/>
        </w:rPr>
        <w:t xml:space="preserve"> </w:t>
      </w:r>
      <w:r w:rsidR="000D59A5" w:rsidRPr="00E30A33">
        <w:rPr>
          <w:rFonts w:eastAsia="Calibri"/>
        </w:rPr>
        <w:t>O</w:t>
      </w:r>
      <w:r w:rsidR="00C24BEA" w:rsidRPr="00E30A33">
        <w:rPr>
          <w:rFonts w:eastAsia="Calibri"/>
        </w:rPr>
        <w:t xml:space="preserve">nly folic acid supplementation </w:t>
      </w:r>
      <w:r w:rsidRPr="00E30A33">
        <w:rPr>
          <w:rFonts w:eastAsia="Calibri"/>
        </w:rPr>
        <w:t>resulted in</w:t>
      </w:r>
      <w:r w:rsidR="00C24BEA" w:rsidRPr="00E30A33">
        <w:rPr>
          <w:rFonts w:eastAsia="Calibri"/>
        </w:rPr>
        <w:t xml:space="preserve"> </w:t>
      </w:r>
      <w:r w:rsidR="000D59A5" w:rsidRPr="00E30A33">
        <w:rPr>
          <w:rFonts w:eastAsia="Calibri"/>
        </w:rPr>
        <w:t>a higher percentage (</w:t>
      </w:r>
      <w:r w:rsidR="008B4C6E" w:rsidRPr="00E30A33">
        <w:rPr>
          <w:rFonts w:eastAsia="Calibri"/>
        </w:rPr>
        <w:t>89%)</w:t>
      </w:r>
      <w:r w:rsidR="00C24BEA" w:rsidRPr="00E30A33">
        <w:rPr>
          <w:rFonts w:eastAsia="Calibri"/>
        </w:rPr>
        <w:t xml:space="preserve"> of </w:t>
      </w:r>
      <w:r w:rsidR="000D59A5" w:rsidRPr="00E30A33">
        <w:rPr>
          <w:rFonts w:eastAsia="Calibri"/>
        </w:rPr>
        <w:t xml:space="preserve">hypomethylated </w:t>
      </w:r>
      <w:r w:rsidR="00B857C4" w:rsidRPr="00E30A33">
        <w:rPr>
          <w:rFonts w:eastAsia="Calibri"/>
        </w:rPr>
        <w:t>CpGs (Table</w:t>
      </w:r>
      <w:r w:rsidR="001B4DCF" w:rsidRPr="00E30A33">
        <w:rPr>
          <w:rFonts w:eastAsia="Calibri"/>
        </w:rPr>
        <w:t xml:space="preserve"> 1 and Table S6</w:t>
      </w:r>
      <w:r w:rsidRPr="00E30A33">
        <w:rPr>
          <w:rFonts w:eastAsia="Calibri"/>
        </w:rPr>
        <w:t>).</w:t>
      </w:r>
      <w:r w:rsidR="0035487C" w:rsidRPr="00E30A33">
        <w:rPr>
          <w:rFonts w:eastAsia="Calibri" w:cs="Times New Roman"/>
        </w:rPr>
        <w:t xml:space="preserve"> </w:t>
      </w:r>
      <w:r w:rsidR="00F24B5A" w:rsidRPr="00E30A33">
        <w:rPr>
          <w:rFonts w:eastAsia="Calibri" w:cs="Times New Roman"/>
        </w:rPr>
        <w:t>Gene ontology and p</w:t>
      </w:r>
      <w:r w:rsidR="0035487C" w:rsidRPr="00E30A33">
        <w:rPr>
          <w:rFonts w:eastAsia="Calibri" w:cs="Times New Roman"/>
        </w:rPr>
        <w:t xml:space="preserve">athway analysis </w:t>
      </w:r>
      <w:r w:rsidR="00F24B5A" w:rsidRPr="00E30A33">
        <w:rPr>
          <w:rFonts w:eastAsia="Calibri" w:cs="Times New Roman"/>
        </w:rPr>
        <w:t xml:space="preserve">carried out for each of the gene lists generated for individual </w:t>
      </w:r>
      <w:r w:rsidR="00F24B5A" w:rsidRPr="00E30A33">
        <w:rPr>
          <w:rFonts w:eastAsia="Calibri" w:cs="Times New Roman"/>
          <w:i/>
        </w:rPr>
        <w:t>in utero</w:t>
      </w:r>
      <w:r w:rsidR="00F24B5A" w:rsidRPr="00E30A33">
        <w:rPr>
          <w:rFonts w:eastAsia="Calibri" w:cs="Times New Roman"/>
        </w:rPr>
        <w:t xml:space="preserve"> exposures </w:t>
      </w:r>
      <w:r w:rsidR="0035487C" w:rsidRPr="00E30A33">
        <w:rPr>
          <w:rFonts w:eastAsia="Calibri" w:cs="Times New Roman"/>
        </w:rPr>
        <w:t>only identified one</w:t>
      </w:r>
      <w:r w:rsidR="00F24B5A" w:rsidRPr="00E30A33">
        <w:rPr>
          <w:rFonts w:eastAsia="Calibri" w:cs="Times New Roman"/>
        </w:rPr>
        <w:t xml:space="preserve"> potentially</w:t>
      </w:r>
      <w:r w:rsidR="0035487C" w:rsidRPr="00E30A33">
        <w:rPr>
          <w:rFonts w:eastAsia="Calibri" w:cs="Times New Roman"/>
        </w:rPr>
        <w:t xml:space="preserve"> significantly affected pathway</w:t>
      </w:r>
      <w:r w:rsidR="00F24B5A" w:rsidRPr="00E30A33">
        <w:rPr>
          <w:rFonts w:eastAsia="Calibri" w:cs="Times New Roman"/>
        </w:rPr>
        <w:t xml:space="preserve"> (</w:t>
      </w:r>
      <w:r w:rsidR="00DB3B25" w:rsidRPr="00E30A33">
        <w:rPr>
          <w:rFonts w:eastAsia="Calibri" w:cs="Times New Roman"/>
        </w:rPr>
        <w:t>‘</w:t>
      </w:r>
      <w:r w:rsidR="00DB3B25" w:rsidRPr="00E30A33">
        <w:rPr>
          <w:lang w:eastAsia="en-GB"/>
        </w:rPr>
        <w:t>Amoebiasis’</w:t>
      </w:r>
      <w:r w:rsidR="00DB3B25" w:rsidRPr="00E30A33">
        <w:rPr>
          <w:rFonts w:eastAsia="Calibri" w:cs="Times New Roman"/>
        </w:rPr>
        <w:t xml:space="preserve">) </w:t>
      </w:r>
      <w:r w:rsidR="00F24B5A" w:rsidRPr="00E30A33">
        <w:rPr>
          <w:rFonts w:eastAsia="Calibri" w:cs="Times New Roman"/>
        </w:rPr>
        <w:t>in response to the methylation changes which occurred in response to radiation exposure</w:t>
      </w:r>
      <w:r w:rsidR="00FF6451" w:rsidRPr="00E30A33">
        <w:rPr>
          <w:rFonts w:eastAsia="Calibri" w:cs="Times New Roman"/>
        </w:rPr>
        <w:t xml:space="preserve"> (</w:t>
      </w:r>
      <w:r w:rsidR="00B622FE" w:rsidRPr="00E30A33">
        <w:rPr>
          <w:rFonts w:eastAsia="Calibri" w:cs="Times New Roman"/>
        </w:rPr>
        <w:t>Table 2</w:t>
      </w:r>
      <w:r w:rsidR="00DB3B25" w:rsidRPr="00E30A33">
        <w:rPr>
          <w:rFonts w:eastAsia="Calibri" w:cs="Times New Roman"/>
        </w:rPr>
        <w:t>)</w:t>
      </w:r>
      <w:r w:rsidR="00CF27F4" w:rsidRPr="00E30A33">
        <w:rPr>
          <w:rFonts w:eastAsia="Calibri" w:cs="Times New Roman"/>
        </w:rPr>
        <w:t xml:space="preserve">. </w:t>
      </w:r>
      <w:r w:rsidR="00F24B5A" w:rsidRPr="00E30A33">
        <w:rPr>
          <w:rFonts w:eastAsia="Calibri" w:cs="Times New Roman"/>
        </w:rPr>
        <w:t>No other biological processes or pathways were suggested to be affected by methylation changes associated with ot</w:t>
      </w:r>
      <w:r w:rsidR="00DB3B25" w:rsidRPr="00E30A33">
        <w:rPr>
          <w:rFonts w:eastAsia="Calibri" w:cs="Times New Roman"/>
        </w:rPr>
        <w:t>h</w:t>
      </w:r>
      <w:r w:rsidR="00F24B5A" w:rsidRPr="00E30A33">
        <w:rPr>
          <w:rFonts w:eastAsia="Calibri" w:cs="Times New Roman"/>
        </w:rPr>
        <w:t xml:space="preserve">er </w:t>
      </w:r>
      <w:r w:rsidR="00F24B5A" w:rsidRPr="00E30A33">
        <w:rPr>
          <w:rFonts w:eastAsia="Calibri" w:cs="Times New Roman"/>
          <w:i/>
        </w:rPr>
        <w:t>in utero</w:t>
      </w:r>
      <w:r w:rsidR="00F24B5A" w:rsidRPr="00E30A33">
        <w:rPr>
          <w:rFonts w:eastAsia="Calibri" w:cs="Times New Roman"/>
        </w:rPr>
        <w:t xml:space="preserve"> exposures. </w:t>
      </w:r>
      <w:r w:rsidR="007E3ECC" w:rsidRPr="00E30A33">
        <w:rPr>
          <w:rFonts w:eastAsia="Calibri" w:cs="Times New Roman"/>
        </w:rPr>
        <w:t>Two additional studies were identified with larger data sets for maternal smoking</w:t>
      </w:r>
      <w:r w:rsidR="00D83C44" w:rsidRPr="00E30A33">
        <w:rPr>
          <w:rFonts w:eastAsia="Calibri" w:cs="Times New Roman"/>
        </w:rPr>
        <w:t xml:space="preserve"> (n CpGs=6073 and genes=3176) </w:t>
      </w:r>
      <w:r w:rsidR="00D83C44" w:rsidRPr="00E30A33">
        <w:rPr>
          <w:rFonts w:eastAsia="Calibri" w:cs="Times New Roman"/>
        </w:rPr>
        <w:fldChar w:fldCharType="begin">
          <w:fldData xml:space="preserve">PEVuZE5vdGU+PENpdGU+PEF1dGhvcj5Kb3ViZXJ0PC9BdXRob3I+PFllYXI+MjAxNjwvWWVhcj48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Kb3ViZXJ0PC9BdXRob3I+PFllYXI+MjAxNjwvWWVhcj48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D83C44" w:rsidRPr="00E30A33">
        <w:rPr>
          <w:rFonts w:eastAsia="Calibri" w:cs="Times New Roman"/>
        </w:rPr>
      </w:r>
      <w:r w:rsidR="00D83C44" w:rsidRPr="00E30A33">
        <w:rPr>
          <w:rFonts w:eastAsia="Calibri" w:cs="Times New Roman"/>
        </w:rPr>
        <w:fldChar w:fldCharType="separate"/>
      </w:r>
      <w:r w:rsidR="00DA630B">
        <w:rPr>
          <w:rFonts w:eastAsia="Calibri" w:cs="Times New Roman"/>
          <w:noProof/>
        </w:rPr>
        <w:t>[</w:t>
      </w:r>
      <w:hyperlink w:anchor="_ENREF_68" w:tooltip="Joubert, 2016 #314" w:history="1">
        <w:r w:rsidR="00DA630B">
          <w:rPr>
            <w:rFonts w:eastAsia="Calibri" w:cs="Times New Roman"/>
            <w:noProof/>
          </w:rPr>
          <w:t>68</w:t>
        </w:r>
      </w:hyperlink>
      <w:r w:rsidR="00DA630B">
        <w:rPr>
          <w:rFonts w:eastAsia="Calibri" w:cs="Times New Roman"/>
          <w:noProof/>
        </w:rPr>
        <w:t>]</w:t>
      </w:r>
      <w:r w:rsidR="00D83C44" w:rsidRPr="00E30A33">
        <w:rPr>
          <w:rFonts w:eastAsia="Calibri" w:cs="Times New Roman"/>
        </w:rPr>
        <w:fldChar w:fldCharType="end"/>
      </w:r>
      <w:r w:rsidR="007E3ECC" w:rsidRPr="00E30A33">
        <w:rPr>
          <w:rFonts w:eastAsia="Calibri" w:cs="Times New Roman"/>
        </w:rPr>
        <w:t xml:space="preserve"> and maternal </w:t>
      </w:r>
      <w:r w:rsidR="00D83C44" w:rsidRPr="00E30A33">
        <w:rPr>
          <w:rFonts w:eastAsia="Calibri" w:cs="Times New Roman"/>
        </w:rPr>
        <w:t xml:space="preserve">plasma folate (n CpGs=443 and genes=229) </w:t>
      </w:r>
      <w:r w:rsidR="00D83C44" w:rsidRPr="00E30A33">
        <w:rPr>
          <w:rFonts w:eastAsia="Calibri" w:cs="Times New Roman"/>
        </w:rPr>
        <w:fldChar w:fldCharType="begin">
          <w:fldData xml:space="preserve">PEVuZE5vdGU+PENpdGU+PEF1dGhvcj5Kb3ViZXJ0PC9BdXRob3I+PFllYXI+MjAxNjwvWWVhcj48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xMDU3NzwvcGFnZXM+PHZvbHVtZT43PC92b2x1bWU+PGVkaXRpb24+MjAxNi8wMi8xMTwv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Kb3ViZXJ0PC9BdXRob3I+PFllYXI+MjAxNjwvWWVhcj48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xMDU3NzwvcGFnZXM+PHZvbHVtZT43PC92b2x1bWU+PGVkaXRpb24+MjAxNi8wMi8xMTwv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00D83C44" w:rsidRPr="00E30A33">
        <w:rPr>
          <w:rFonts w:eastAsia="Calibri" w:cs="Times New Roman"/>
        </w:rPr>
      </w:r>
      <w:r w:rsidR="00D83C44" w:rsidRPr="00E30A33">
        <w:rPr>
          <w:rFonts w:eastAsia="Calibri" w:cs="Times New Roman"/>
        </w:rPr>
        <w:fldChar w:fldCharType="separate"/>
      </w:r>
      <w:r w:rsidR="00DA630B">
        <w:rPr>
          <w:rFonts w:eastAsia="Calibri" w:cs="Times New Roman"/>
          <w:noProof/>
        </w:rPr>
        <w:t>[</w:t>
      </w:r>
      <w:hyperlink w:anchor="_ENREF_69" w:tooltip="Joubert, 2016 #512" w:history="1">
        <w:r w:rsidR="00DA630B">
          <w:rPr>
            <w:rFonts w:eastAsia="Calibri" w:cs="Times New Roman"/>
            <w:noProof/>
          </w:rPr>
          <w:t>69</w:t>
        </w:r>
      </w:hyperlink>
      <w:r w:rsidR="00DA630B">
        <w:rPr>
          <w:rFonts w:eastAsia="Calibri" w:cs="Times New Roman"/>
          <w:noProof/>
        </w:rPr>
        <w:t>]</w:t>
      </w:r>
      <w:r w:rsidR="00D83C44" w:rsidRPr="00E30A33">
        <w:rPr>
          <w:rFonts w:eastAsia="Calibri" w:cs="Times New Roman"/>
        </w:rPr>
        <w:fldChar w:fldCharType="end"/>
      </w:r>
      <w:r w:rsidR="007E3ECC" w:rsidRPr="00E30A33">
        <w:rPr>
          <w:rFonts w:eastAsia="Calibri" w:cs="Times New Roman"/>
        </w:rPr>
        <w:t xml:space="preserve"> associated methylation changes</w:t>
      </w:r>
      <w:r w:rsidR="00D83C44" w:rsidRPr="00E30A33">
        <w:rPr>
          <w:rFonts w:eastAsia="Calibri" w:cs="Times New Roman"/>
        </w:rPr>
        <w:t>. Both maternal smoking and maternal plasma folate studies had a significant overlap of gene loci with exposure associated- and ALL-associated methylation changes (</w:t>
      </w:r>
      <w:r w:rsidR="00D83C44" w:rsidRPr="00E30A33">
        <w:rPr>
          <w:rFonts w:eastAsia="Calibri"/>
        </w:rPr>
        <w:t>4.95 x 10</w:t>
      </w:r>
      <w:r w:rsidR="00D83C44" w:rsidRPr="00E30A33">
        <w:rPr>
          <w:rFonts w:eastAsia="Calibri"/>
          <w:vertAlign w:val="superscript"/>
        </w:rPr>
        <w:t>-11</w:t>
      </w:r>
      <w:r w:rsidR="00D83C44" w:rsidRPr="00E30A33">
        <w:rPr>
          <w:rFonts w:eastAsia="Calibri"/>
        </w:rPr>
        <w:t>, 4.32 x 10</w:t>
      </w:r>
      <w:r w:rsidR="00D83C44" w:rsidRPr="00E30A33">
        <w:rPr>
          <w:rFonts w:eastAsia="Calibri"/>
          <w:vertAlign w:val="superscript"/>
        </w:rPr>
        <w:t>-13</w:t>
      </w:r>
      <w:r w:rsidR="00D83C44" w:rsidRPr="00E30A33">
        <w:rPr>
          <w:rFonts w:eastAsia="Calibri"/>
        </w:rPr>
        <w:t>, respectively)</w:t>
      </w:r>
      <w:r w:rsidR="007E3ECC" w:rsidRPr="00E30A33">
        <w:rPr>
          <w:rFonts w:eastAsia="Calibri" w:cs="Times New Roman"/>
        </w:rPr>
        <w:t xml:space="preserve"> (Table</w:t>
      </w:r>
      <w:r w:rsidR="00B622FE" w:rsidRPr="00E30A33">
        <w:rPr>
          <w:rFonts w:eastAsia="Calibri" w:cs="Times New Roman"/>
        </w:rPr>
        <w:t xml:space="preserve"> 3</w:t>
      </w:r>
      <w:r w:rsidR="007E3ECC" w:rsidRPr="00E30A33">
        <w:rPr>
          <w:rFonts w:eastAsia="Calibri" w:cs="Times New Roman"/>
        </w:rPr>
        <w:t>).</w:t>
      </w:r>
    </w:p>
    <w:p w14:paraId="07C00A7C" w14:textId="426BC2D0" w:rsidR="001A417C" w:rsidRPr="00E30A33" w:rsidRDefault="00CC7AA8" w:rsidP="001012B9">
      <w:pPr>
        <w:spacing w:line="360" w:lineRule="auto"/>
        <w:rPr>
          <w:rFonts w:eastAsia="Calibri" w:cs="Times New Roman"/>
          <w:lang w:eastAsia="en-GB"/>
        </w:rPr>
      </w:pPr>
      <w:r w:rsidRPr="00E30A33">
        <w:rPr>
          <w:rFonts w:eastAsia="Calibri" w:cs="Times New Roman"/>
          <w:lang w:eastAsia="en-GB"/>
        </w:rPr>
        <w:t>At age seven</w:t>
      </w:r>
      <w:r w:rsidR="00C267BC" w:rsidRPr="00E30A33">
        <w:rPr>
          <w:rFonts w:eastAsia="Calibri" w:cs="Times New Roman"/>
          <w:lang w:eastAsia="en-GB"/>
        </w:rPr>
        <w:t>,</w:t>
      </w:r>
      <w:r w:rsidRPr="00E30A33">
        <w:rPr>
          <w:rFonts w:eastAsia="Calibri" w:cs="Times New Roman"/>
          <w:lang w:eastAsia="en-GB"/>
        </w:rPr>
        <w:t xml:space="preserve"> </w:t>
      </w:r>
      <w:r w:rsidR="00C267BC" w:rsidRPr="00E30A33">
        <w:rPr>
          <w:rFonts w:eastAsia="Calibri" w:cs="Times New Roman"/>
          <w:lang w:eastAsia="en-GB"/>
        </w:rPr>
        <w:t xml:space="preserve">post-natal exposures used as proxy measures for infection i.e. day care attendance </w:t>
      </w:r>
      <w:r w:rsidR="00872D3B" w:rsidRPr="00E30A33">
        <w:rPr>
          <w:rFonts w:eastAsia="Calibri" w:cs="Times New Roman"/>
          <w:lang w:eastAsia="en-GB"/>
        </w:rPr>
        <w:t>(8 months of age) and m</w:t>
      </w:r>
      <w:r w:rsidR="00583DBD" w:rsidRPr="00E30A33">
        <w:rPr>
          <w:rFonts w:eastAsia="Calibri" w:cs="Times New Roman"/>
          <w:lang w:eastAsia="en-GB"/>
        </w:rPr>
        <w:t>aternally reported cold (6</w:t>
      </w:r>
      <w:r w:rsidR="00872D3B" w:rsidRPr="00E30A33">
        <w:rPr>
          <w:rFonts w:eastAsia="Calibri" w:cs="Times New Roman"/>
          <w:lang w:eastAsia="en-GB"/>
        </w:rPr>
        <w:t xml:space="preserve"> months of age) were found to be significantly associated with altered methylation of 11 and 60 gene loci respectively </w:t>
      </w:r>
      <w:r w:rsidR="00531C8B" w:rsidRPr="00E30A33">
        <w:rPr>
          <w:rFonts w:eastAsia="Calibri" w:cs="Times New Roman"/>
          <w:lang w:eastAsia="en-GB"/>
        </w:rPr>
        <w:t>(Table 1)</w:t>
      </w:r>
      <w:r w:rsidR="002025B3" w:rsidRPr="00E30A33">
        <w:rPr>
          <w:rFonts w:eastAsia="Calibri" w:cs="Times New Roman"/>
          <w:lang w:eastAsia="en-GB"/>
        </w:rPr>
        <w:t>.</w:t>
      </w:r>
      <w:r w:rsidR="00CA07D0" w:rsidRPr="00E30A33">
        <w:rPr>
          <w:rFonts w:eastAsia="Calibri" w:cs="Times New Roman"/>
          <w:lang w:eastAsia="en-GB"/>
        </w:rPr>
        <w:t xml:space="preserve"> Post-natal exposure to day care attendance at 38 months and 54 months, and breast feeding had no significantly associated methylation changes. </w:t>
      </w:r>
      <w:r w:rsidR="00872D3B" w:rsidRPr="00E30A33">
        <w:rPr>
          <w:rFonts w:eastAsia="Calibri" w:cs="Times New Roman"/>
          <w:lang w:eastAsia="en-GB"/>
        </w:rPr>
        <w:t>Whilst the direction of methylation change in response to d</w:t>
      </w:r>
      <w:r w:rsidR="003267FA" w:rsidRPr="00E30A33">
        <w:rPr>
          <w:rFonts w:eastAsia="Calibri" w:cs="Times New Roman"/>
          <w:lang w:eastAsia="en-GB"/>
        </w:rPr>
        <w:t xml:space="preserve">ay care attendance </w:t>
      </w:r>
      <w:r w:rsidR="00246A46" w:rsidRPr="00E30A33">
        <w:rPr>
          <w:rFonts w:eastAsia="Calibri" w:cs="Times New Roman"/>
          <w:lang w:eastAsia="en-GB"/>
        </w:rPr>
        <w:t>was approximately equal i.e.</w:t>
      </w:r>
      <w:r w:rsidR="00722C6B" w:rsidRPr="00E30A33">
        <w:rPr>
          <w:rFonts w:eastAsia="Calibri" w:cs="Times New Roman"/>
          <w:lang w:eastAsia="en-GB"/>
        </w:rPr>
        <w:t xml:space="preserve"> </w:t>
      </w:r>
      <w:r w:rsidR="008B4C6E" w:rsidRPr="00E30A33">
        <w:rPr>
          <w:rFonts w:eastAsia="Calibri" w:cs="Times New Roman"/>
          <w:lang w:eastAsia="en-GB"/>
        </w:rPr>
        <w:t>45</w:t>
      </w:r>
      <w:r w:rsidR="00872D3B" w:rsidRPr="00E30A33">
        <w:rPr>
          <w:rFonts w:eastAsia="Calibri" w:cs="Times New Roman"/>
          <w:lang w:eastAsia="en-GB"/>
        </w:rPr>
        <w:t xml:space="preserve">% </w:t>
      </w:r>
      <w:r w:rsidR="00722C6B" w:rsidRPr="00E30A33">
        <w:rPr>
          <w:rFonts w:eastAsia="Calibri" w:cs="Times New Roman"/>
          <w:lang w:eastAsia="en-GB"/>
        </w:rPr>
        <w:t xml:space="preserve">hypo- </w:t>
      </w:r>
      <w:r w:rsidR="008B4C6E" w:rsidRPr="00E30A33">
        <w:rPr>
          <w:rFonts w:eastAsia="Calibri" w:cs="Times New Roman"/>
          <w:lang w:eastAsia="en-GB"/>
        </w:rPr>
        <w:t>vs 55</w:t>
      </w:r>
      <w:r w:rsidR="00872D3B" w:rsidRPr="00E30A33">
        <w:rPr>
          <w:rFonts w:eastAsia="Calibri" w:cs="Times New Roman"/>
          <w:lang w:eastAsia="en-GB"/>
        </w:rPr>
        <w:t>%</w:t>
      </w:r>
      <w:r w:rsidR="00722C6B" w:rsidRPr="00E30A33">
        <w:rPr>
          <w:rFonts w:eastAsia="Calibri" w:cs="Times New Roman"/>
          <w:lang w:eastAsia="en-GB"/>
        </w:rPr>
        <w:t xml:space="preserve"> hypermethylated CpGs; </w:t>
      </w:r>
      <w:r w:rsidR="008B4C6E" w:rsidRPr="00E30A33">
        <w:rPr>
          <w:rFonts w:eastAsia="Calibri" w:cs="Times New Roman"/>
          <w:lang w:eastAsia="en-GB"/>
        </w:rPr>
        <w:t xml:space="preserve">the majority of </w:t>
      </w:r>
      <w:r w:rsidR="00872D3B" w:rsidRPr="00E30A33">
        <w:rPr>
          <w:rFonts w:eastAsia="Calibri" w:cs="Times New Roman"/>
          <w:lang w:eastAsia="en-GB"/>
        </w:rPr>
        <w:t>CpGs with altered methylation in response to ha</w:t>
      </w:r>
      <w:r w:rsidR="00466D89" w:rsidRPr="00E30A33">
        <w:rPr>
          <w:rFonts w:eastAsia="Calibri" w:cs="Times New Roman"/>
          <w:lang w:eastAsia="en-GB"/>
        </w:rPr>
        <w:t>v</w:t>
      </w:r>
      <w:r w:rsidR="00872D3B" w:rsidRPr="00E30A33">
        <w:rPr>
          <w:rFonts w:eastAsia="Calibri" w:cs="Times New Roman"/>
          <w:lang w:eastAsia="en-GB"/>
        </w:rPr>
        <w:t>ing cold</w:t>
      </w:r>
      <w:r w:rsidR="008B4C6E" w:rsidRPr="00E30A33">
        <w:rPr>
          <w:rFonts w:eastAsia="Calibri" w:cs="Times New Roman"/>
          <w:lang w:eastAsia="en-GB"/>
        </w:rPr>
        <w:t xml:space="preserve"> symptoms were hypomethylated (73</w:t>
      </w:r>
      <w:r w:rsidR="00872D3B" w:rsidRPr="00E30A33">
        <w:rPr>
          <w:rFonts w:eastAsia="Calibri" w:cs="Times New Roman"/>
          <w:lang w:eastAsia="en-GB"/>
        </w:rPr>
        <w:t xml:space="preserve">%) </w:t>
      </w:r>
      <w:r w:rsidR="00FF6451" w:rsidRPr="00E30A33">
        <w:rPr>
          <w:rFonts w:eastAsia="Calibri"/>
        </w:rPr>
        <w:t>(</w:t>
      </w:r>
      <w:r w:rsidR="00730FEF" w:rsidRPr="00E30A33">
        <w:rPr>
          <w:rFonts w:eastAsia="Calibri"/>
        </w:rPr>
        <w:t>Table 1 and Table S</w:t>
      </w:r>
      <w:r w:rsidR="001B4DCF" w:rsidRPr="00E30A33">
        <w:rPr>
          <w:rFonts w:eastAsia="Calibri"/>
        </w:rPr>
        <w:t>6</w:t>
      </w:r>
      <w:r w:rsidR="00722C6B" w:rsidRPr="00E30A33">
        <w:rPr>
          <w:rFonts w:eastAsia="Calibri"/>
        </w:rPr>
        <w:t>)</w:t>
      </w:r>
      <w:r w:rsidR="00722C6B" w:rsidRPr="00E30A33">
        <w:rPr>
          <w:rFonts w:eastAsia="Calibri" w:cs="Times New Roman"/>
          <w:lang w:eastAsia="en-GB"/>
        </w:rPr>
        <w:t>.</w:t>
      </w:r>
      <w:r w:rsidR="00946EEA" w:rsidRPr="00E30A33">
        <w:rPr>
          <w:rFonts w:eastAsia="Calibri" w:cs="Times New Roman"/>
          <w:lang w:eastAsia="en-GB"/>
        </w:rPr>
        <w:t xml:space="preserve"> </w:t>
      </w:r>
      <w:r w:rsidR="00140801" w:rsidRPr="00E30A33">
        <w:rPr>
          <w:rFonts w:eastAsia="Calibri" w:cs="Times New Roman"/>
          <w:lang w:eastAsia="en-GB"/>
        </w:rPr>
        <w:t>GO</w:t>
      </w:r>
      <w:r w:rsidR="0034680E" w:rsidRPr="00E30A33">
        <w:rPr>
          <w:rFonts w:eastAsia="Calibri" w:cs="Times New Roman"/>
          <w:lang w:eastAsia="en-GB"/>
        </w:rPr>
        <w:t xml:space="preserve"> and p</w:t>
      </w:r>
      <w:r w:rsidR="009A01A2" w:rsidRPr="00E30A33">
        <w:rPr>
          <w:rFonts w:eastAsia="Calibri" w:cs="Times New Roman"/>
          <w:lang w:eastAsia="en-GB"/>
        </w:rPr>
        <w:t>athway analysis</w:t>
      </w:r>
      <w:r w:rsidR="001C3DFF" w:rsidRPr="00E30A33">
        <w:rPr>
          <w:rFonts w:eastAsia="Calibri" w:cs="Times New Roman"/>
          <w:lang w:eastAsia="en-GB"/>
        </w:rPr>
        <w:t xml:space="preserve"> revealed that</w:t>
      </w:r>
      <w:r w:rsidR="009A01A2" w:rsidRPr="00E30A33">
        <w:rPr>
          <w:rFonts w:eastAsia="Calibri" w:cs="Times New Roman"/>
          <w:lang w:eastAsia="en-GB"/>
        </w:rPr>
        <w:t xml:space="preserve"> </w:t>
      </w:r>
      <w:r w:rsidR="0034680E" w:rsidRPr="00E30A33">
        <w:rPr>
          <w:rFonts w:eastAsia="Calibri" w:cs="Times New Roman"/>
        </w:rPr>
        <w:t xml:space="preserve">methylation changes associated with </w:t>
      </w:r>
      <w:r w:rsidR="009A01A2" w:rsidRPr="00E30A33">
        <w:rPr>
          <w:rFonts w:eastAsia="Calibri" w:cs="Times New Roman"/>
          <w:lang w:eastAsia="en-GB"/>
        </w:rPr>
        <w:t>recorded cold exposure</w:t>
      </w:r>
      <w:r w:rsidR="001C3DFF" w:rsidRPr="00E30A33">
        <w:rPr>
          <w:rFonts w:eastAsia="Calibri" w:cs="Times New Roman"/>
          <w:lang w:eastAsia="en-GB"/>
        </w:rPr>
        <w:t xml:space="preserve"> </w:t>
      </w:r>
      <w:r w:rsidR="0034680E" w:rsidRPr="00E30A33">
        <w:rPr>
          <w:rFonts w:eastAsia="Calibri" w:cs="Times New Roman"/>
          <w:lang w:eastAsia="en-GB"/>
        </w:rPr>
        <w:t xml:space="preserve">may </w:t>
      </w:r>
      <w:r w:rsidR="009A01A2" w:rsidRPr="00E30A33">
        <w:rPr>
          <w:rFonts w:eastAsia="Calibri" w:cs="Times New Roman"/>
          <w:lang w:eastAsia="en-GB"/>
        </w:rPr>
        <w:t xml:space="preserve">significantly affect </w:t>
      </w:r>
      <w:r w:rsidR="001C3DFF" w:rsidRPr="00E30A33">
        <w:rPr>
          <w:rFonts w:eastAsia="Calibri" w:cs="Times New Roman"/>
          <w:lang w:eastAsia="en-GB"/>
        </w:rPr>
        <w:t xml:space="preserve">the MAPK signalling </w:t>
      </w:r>
      <w:r w:rsidR="009A01A2" w:rsidRPr="00E30A33">
        <w:rPr>
          <w:rFonts w:eastAsia="Calibri" w:cs="Times New Roman"/>
          <w:lang w:eastAsia="en-GB"/>
        </w:rPr>
        <w:t>pathway</w:t>
      </w:r>
      <w:r w:rsidR="00FF6451" w:rsidRPr="00E30A33">
        <w:rPr>
          <w:rFonts w:eastAsia="Calibri" w:cs="Times New Roman"/>
          <w:lang w:eastAsia="en-GB"/>
        </w:rPr>
        <w:t xml:space="preserve"> (</w:t>
      </w:r>
      <w:r w:rsidR="000953AD" w:rsidRPr="00E30A33">
        <w:rPr>
          <w:rFonts w:eastAsia="Calibri" w:cs="Times New Roman"/>
          <w:lang w:eastAsia="en-GB"/>
        </w:rPr>
        <w:t>Table 4</w:t>
      </w:r>
      <w:r w:rsidR="001C3DFF" w:rsidRPr="00E30A33">
        <w:rPr>
          <w:rFonts w:eastAsia="Calibri" w:cs="Times New Roman"/>
          <w:lang w:eastAsia="en-GB"/>
        </w:rPr>
        <w:t>)</w:t>
      </w:r>
      <w:r w:rsidR="0034680E" w:rsidRPr="00E30A33">
        <w:rPr>
          <w:rFonts w:eastAsia="Calibri" w:cs="Times New Roman"/>
          <w:lang w:eastAsia="en-GB"/>
        </w:rPr>
        <w:t xml:space="preserve">, but changes associated with day care attendance </w:t>
      </w:r>
      <w:r w:rsidR="001E164F" w:rsidRPr="00E30A33">
        <w:rPr>
          <w:rFonts w:eastAsia="Calibri" w:cs="Times New Roman"/>
          <w:lang w:eastAsia="en-GB"/>
        </w:rPr>
        <w:t xml:space="preserve">and breast feeding </w:t>
      </w:r>
      <w:r w:rsidR="0034680E" w:rsidRPr="00E30A33">
        <w:rPr>
          <w:rFonts w:eastAsia="Calibri" w:cs="Times New Roman"/>
          <w:lang w:eastAsia="en-GB"/>
        </w:rPr>
        <w:t>were not found to be associated with any biological processes or pathways</w:t>
      </w:r>
      <w:r w:rsidR="001C3DFF" w:rsidRPr="00E30A33">
        <w:rPr>
          <w:rFonts w:eastAsia="Calibri" w:cs="Times New Roman"/>
          <w:lang w:eastAsia="en-GB"/>
        </w:rPr>
        <w:t>.</w:t>
      </w:r>
      <w:r w:rsidR="009A01A2" w:rsidRPr="00E30A33">
        <w:rPr>
          <w:rFonts w:eastAsia="Calibri" w:cs="Times New Roman"/>
          <w:lang w:eastAsia="en-GB"/>
        </w:rPr>
        <w:t xml:space="preserve">   </w:t>
      </w:r>
    </w:p>
    <w:p w14:paraId="10312BA5" w14:textId="503997BF" w:rsidR="00D22EB2" w:rsidRPr="00E30A33" w:rsidRDefault="00D22EB2" w:rsidP="001012B9">
      <w:pPr>
        <w:spacing w:line="360" w:lineRule="auto"/>
        <w:rPr>
          <w:rFonts w:eastAsia="SimSun" w:cs="Times New Roman"/>
          <w:b/>
        </w:rPr>
      </w:pPr>
      <w:r w:rsidRPr="00E30A33">
        <w:rPr>
          <w:rFonts w:eastAsia="SimSun" w:cs="Times New Roman"/>
          <w:b/>
        </w:rPr>
        <w:t>DNA m</w:t>
      </w:r>
      <w:r w:rsidR="00FE1E9A" w:rsidRPr="00E30A33">
        <w:rPr>
          <w:rFonts w:eastAsia="SimSun" w:cs="Times New Roman"/>
          <w:b/>
        </w:rPr>
        <w:t>ethylation changes in ALL</w:t>
      </w:r>
      <w:r w:rsidRPr="00E30A33">
        <w:rPr>
          <w:rFonts w:eastAsia="SimSun" w:cs="Times New Roman"/>
          <w:b/>
        </w:rPr>
        <w:t xml:space="preserve"> and integration with </w:t>
      </w:r>
      <w:r w:rsidR="00BD4AA3">
        <w:rPr>
          <w:rFonts w:eastAsia="SimSun" w:cs="Times New Roman"/>
          <w:b/>
        </w:rPr>
        <w:t xml:space="preserve">potential </w:t>
      </w:r>
      <w:r w:rsidRPr="00E30A33">
        <w:rPr>
          <w:rFonts w:eastAsia="SimSun" w:cs="Times New Roman"/>
          <w:b/>
        </w:rPr>
        <w:t>ALL</w:t>
      </w:r>
      <w:r w:rsidR="00AE1BF2" w:rsidRPr="00E30A33">
        <w:rPr>
          <w:rFonts w:eastAsia="SimSun" w:cs="Times New Roman"/>
          <w:b/>
        </w:rPr>
        <w:t xml:space="preserve"> </w:t>
      </w:r>
      <w:r w:rsidRPr="00E30A33">
        <w:rPr>
          <w:rFonts w:eastAsia="SimSun" w:cs="Times New Roman"/>
          <w:b/>
        </w:rPr>
        <w:t>risk exposure associated changes in methylation</w:t>
      </w:r>
    </w:p>
    <w:p w14:paraId="542573A0" w14:textId="042A5A46" w:rsidR="00DF56E8" w:rsidRPr="00E30A33" w:rsidRDefault="00977051" w:rsidP="001012B9">
      <w:pPr>
        <w:spacing w:line="360" w:lineRule="auto"/>
        <w:rPr>
          <w:rFonts w:eastAsia="Calibri" w:cs="Times New Roman"/>
          <w:lang w:eastAsia="en-GB"/>
        </w:rPr>
      </w:pPr>
      <w:r w:rsidRPr="00E30A33">
        <w:rPr>
          <w:rFonts w:eastAsia="Calibri" w:cs="Times New Roman"/>
          <w:lang w:eastAsia="en-GB"/>
        </w:rPr>
        <w:t xml:space="preserve">Hypergeometric probability tests were used to ascertain if the </w:t>
      </w:r>
      <w:r w:rsidR="00AE1BF2" w:rsidRPr="00E30A33">
        <w:rPr>
          <w:rFonts w:eastAsia="Calibri" w:cs="Times New Roman"/>
          <w:lang w:eastAsia="en-GB"/>
        </w:rPr>
        <w:t xml:space="preserve">degree of </w:t>
      </w:r>
      <w:r w:rsidRPr="00E30A33">
        <w:rPr>
          <w:rFonts w:eastAsia="Calibri" w:cs="Times New Roman"/>
          <w:lang w:eastAsia="en-GB"/>
        </w:rPr>
        <w:t>overlap</w:t>
      </w:r>
      <w:r w:rsidR="00946EEA" w:rsidRPr="00E30A33">
        <w:rPr>
          <w:rFonts w:eastAsia="Calibri" w:cs="Times New Roman"/>
          <w:lang w:eastAsia="en-GB"/>
        </w:rPr>
        <w:t xml:space="preserve"> between </w:t>
      </w:r>
      <w:r w:rsidR="0034680E" w:rsidRPr="00E30A33">
        <w:rPr>
          <w:rFonts w:eastAsia="Calibri" w:cs="Times New Roman"/>
          <w:lang w:eastAsia="en-GB"/>
        </w:rPr>
        <w:t xml:space="preserve">methylation changes </w:t>
      </w:r>
      <w:r w:rsidR="003A435A" w:rsidRPr="00E30A33">
        <w:rPr>
          <w:rFonts w:eastAsia="Calibri" w:cs="Times New Roman"/>
          <w:lang w:eastAsia="en-GB"/>
        </w:rPr>
        <w:t>observed in ALL and those associated with a</w:t>
      </w:r>
      <w:r w:rsidR="00BD4AA3">
        <w:rPr>
          <w:rFonts w:eastAsia="Calibri" w:cs="Times New Roman"/>
          <w:lang w:eastAsia="en-GB"/>
        </w:rPr>
        <w:t xml:space="preserve"> potential</w:t>
      </w:r>
      <w:r w:rsidR="003A435A" w:rsidRPr="00E30A33">
        <w:rPr>
          <w:rFonts w:eastAsia="Calibri" w:cs="Times New Roman"/>
          <w:lang w:eastAsia="en-GB"/>
        </w:rPr>
        <w:t xml:space="preserve"> risk exposure were </w:t>
      </w:r>
      <w:r w:rsidR="00AE1BF2" w:rsidRPr="00E30A33">
        <w:rPr>
          <w:rFonts w:eastAsia="Calibri" w:cs="Times New Roman"/>
          <w:lang w:eastAsia="en-GB"/>
        </w:rPr>
        <w:t xml:space="preserve">statistically </w:t>
      </w:r>
      <w:r w:rsidR="003A435A" w:rsidRPr="00E30A33">
        <w:rPr>
          <w:rFonts w:eastAsia="Calibri" w:cs="Times New Roman"/>
          <w:lang w:eastAsia="en-GB"/>
        </w:rPr>
        <w:t>significant or likely to be due to chance</w:t>
      </w:r>
      <w:r w:rsidR="00410E46" w:rsidRPr="00E30A33">
        <w:rPr>
          <w:rFonts w:eastAsia="Calibri" w:cs="Times New Roman"/>
          <w:lang w:eastAsia="en-GB"/>
        </w:rPr>
        <w:t>.</w:t>
      </w:r>
      <w:r w:rsidRPr="00E30A33">
        <w:rPr>
          <w:rFonts w:eastAsia="Calibri" w:cs="Times New Roman"/>
          <w:lang w:eastAsia="en-GB"/>
        </w:rPr>
        <w:t xml:space="preserve"> </w:t>
      </w:r>
      <w:r w:rsidR="00410E46" w:rsidRPr="00E30A33">
        <w:rPr>
          <w:rFonts w:eastAsia="Calibri" w:cs="Times New Roman"/>
          <w:lang w:eastAsia="en-GB"/>
        </w:rPr>
        <w:t>F</w:t>
      </w:r>
      <w:r w:rsidR="00DF56E8" w:rsidRPr="00E30A33">
        <w:rPr>
          <w:rFonts w:eastAsia="Calibri" w:cs="Times New Roman"/>
          <w:lang w:eastAsia="en-GB"/>
        </w:rPr>
        <w:t>or over half</w:t>
      </w:r>
      <w:r w:rsidRPr="00E30A33">
        <w:rPr>
          <w:rFonts w:eastAsia="Calibri" w:cs="Times New Roman"/>
          <w:lang w:eastAsia="en-GB"/>
        </w:rPr>
        <w:t xml:space="preserve"> of </w:t>
      </w:r>
      <w:r w:rsidR="00DF56E8" w:rsidRPr="00E30A33">
        <w:rPr>
          <w:rFonts w:eastAsia="Calibri" w:cs="Times New Roman"/>
          <w:lang w:eastAsia="en-GB"/>
        </w:rPr>
        <w:t xml:space="preserve">the </w:t>
      </w:r>
      <w:r w:rsidRPr="00E30A33">
        <w:rPr>
          <w:rFonts w:eastAsia="Calibri" w:cs="Times New Roman"/>
          <w:lang w:eastAsia="en-GB"/>
        </w:rPr>
        <w:t>exposures investigated (Table 1)</w:t>
      </w:r>
      <w:r w:rsidR="00410E46" w:rsidRPr="00E30A33">
        <w:rPr>
          <w:rFonts w:eastAsia="Calibri" w:cs="Times New Roman"/>
          <w:lang w:eastAsia="en-GB"/>
        </w:rPr>
        <w:t xml:space="preserve"> there was a significant overlap between </w:t>
      </w:r>
      <w:r w:rsidR="003A435A" w:rsidRPr="00E30A33">
        <w:rPr>
          <w:rFonts w:eastAsia="Calibri" w:cs="Times New Roman"/>
          <w:lang w:eastAsia="en-GB"/>
        </w:rPr>
        <w:t xml:space="preserve">genes with both </w:t>
      </w:r>
      <w:r w:rsidR="00410E46" w:rsidRPr="00E30A33">
        <w:rPr>
          <w:rFonts w:eastAsia="Calibri" w:cs="Times New Roman"/>
          <w:lang w:eastAsia="en-GB"/>
        </w:rPr>
        <w:t xml:space="preserve">exposure-associated and disease-associated </w:t>
      </w:r>
      <w:r w:rsidR="003A435A" w:rsidRPr="00E30A33">
        <w:rPr>
          <w:rFonts w:eastAsia="Calibri" w:cs="Times New Roman"/>
          <w:lang w:eastAsia="en-GB"/>
        </w:rPr>
        <w:t>methylation change</w:t>
      </w:r>
      <w:r w:rsidRPr="00E30A33">
        <w:rPr>
          <w:rFonts w:eastAsia="Calibri" w:cs="Times New Roman"/>
          <w:lang w:eastAsia="en-GB"/>
        </w:rPr>
        <w:t xml:space="preserve">. </w:t>
      </w:r>
    </w:p>
    <w:p w14:paraId="596E808B" w14:textId="730DE700" w:rsidR="00DF56E8" w:rsidRPr="00E30A33" w:rsidRDefault="002144AC" w:rsidP="001012B9">
      <w:pPr>
        <w:spacing w:line="360" w:lineRule="auto"/>
        <w:rPr>
          <w:rFonts w:eastAsia="Calibri" w:cs="Times New Roman"/>
          <w:lang w:eastAsia="en-GB"/>
        </w:rPr>
      </w:pPr>
      <w:r w:rsidRPr="00E30A33">
        <w:rPr>
          <w:rFonts w:eastAsia="Calibri" w:cs="Times New Roman"/>
          <w:lang w:eastAsia="en-GB"/>
        </w:rPr>
        <w:t>The concordance of the change in direction of methylation influenced by exposures and</w:t>
      </w:r>
      <w:r w:rsidR="006E7546" w:rsidRPr="00E30A33">
        <w:rPr>
          <w:rFonts w:eastAsia="Calibri" w:cs="Times New Roman"/>
          <w:lang w:eastAsia="en-GB"/>
        </w:rPr>
        <w:t xml:space="preserve"> in ALL wa</w:t>
      </w:r>
      <w:r w:rsidR="00446AF7" w:rsidRPr="00E30A33">
        <w:rPr>
          <w:rFonts w:eastAsia="Calibri" w:cs="Times New Roman"/>
          <w:lang w:eastAsia="en-GB"/>
        </w:rPr>
        <w:t>s not uniform across exposures.</w:t>
      </w:r>
      <w:r w:rsidR="006E7546" w:rsidRPr="00E30A33">
        <w:rPr>
          <w:rFonts w:eastAsia="Calibri" w:cs="Times New Roman"/>
          <w:lang w:eastAsia="en-GB"/>
        </w:rPr>
        <w:t xml:space="preserve"> Whilst concordance was high (i.e. over 70%) for radiati</w:t>
      </w:r>
      <w:r w:rsidR="00446AF7" w:rsidRPr="00E30A33">
        <w:rPr>
          <w:rFonts w:eastAsia="Calibri" w:cs="Times New Roman"/>
          <w:lang w:eastAsia="en-GB"/>
        </w:rPr>
        <w:t xml:space="preserve">on exposure, alcohol intake, </w:t>
      </w:r>
      <w:r w:rsidR="006E7546" w:rsidRPr="00E30A33">
        <w:rPr>
          <w:rFonts w:eastAsia="Calibri" w:cs="Times New Roman"/>
          <w:lang w:eastAsia="en-GB"/>
        </w:rPr>
        <w:t xml:space="preserve">sugary caffeinated drinks consumption and day care attendance, for all other exposures </w:t>
      </w:r>
      <w:r w:rsidR="00DF56E8" w:rsidRPr="00E30A33">
        <w:rPr>
          <w:rFonts w:eastAsia="Calibri" w:cs="Times New Roman"/>
          <w:lang w:eastAsia="en-GB"/>
        </w:rPr>
        <w:t xml:space="preserve">concordance rates were intermediate (smoking and folate supplementation) or even low (reported cold symptoms and coffee consumption) (Table 1). We therefore carried out further hypergeometric tests to ascertain if the overlap between concordant methylation changes observed in ALL and those associated with a </w:t>
      </w:r>
      <w:r w:rsidR="00BD4AA3">
        <w:rPr>
          <w:rFonts w:eastAsia="Calibri" w:cs="Times New Roman"/>
          <w:lang w:eastAsia="en-GB"/>
        </w:rPr>
        <w:t xml:space="preserve">potential </w:t>
      </w:r>
      <w:r w:rsidR="00DF56E8" w:rsidRPr="00E30A33">
        <w:rPr>
          <w:rFonts w:eastAsia="Calibri" w:cs="Times New Roman"/>
          <w:lang w:eastAsia="en-GB"/>
        </w:rPr>
        <w:t xml:space="preserve">risk exposure were a </w:t>
      </w:r>
      <w:r w:rsidR="00AE1BF2" w:rsidRPr="00E30A33">
        <w:rPr>
          <w:rFonts w:eastAsia="Calibri" w:cs="Times New Roman"/>
          <w:lang w:eastAsia="en-GB"/>
        </w:rPr>
        <w:t xml:space="preserve">statistically </w:t>
      </w:r>
      <w:r w:rsidR="00DF56E8" w:rsidRPr="00E30A33">
        <w:rPr>
          <w:rFonts w:eastAsia="Calibri" w:cs="Times New Roman"/>
          <w:lang w:eastAsia="en-GB"/>
        </w:rPr>
        <w:t>significant finding or likely to be due to chance</w:t>
      </w:r>
      <w:r w:rsidR="007257D7" w:rsidRPr="00E30A33">
        <w:rPr>
          <w:rFonts w:eastAsia="Calibri" w:cs="Times New Roman"/>
          <w:lang w:eastAsia="en-GB"/>
        </w:rPr>
        <w:t xml:space="preserve"> (Table </w:t>
      </w:r>
      <w:r w:rsidR="001B4DCF" w:rsidRPr="00E30A33">
        <w:rPr>
          <w:rFonts w:eastAsia="Calibri" w:cs="Times New Roman"/>
          <w:lang w:eastAsia="en-GB"/>
        </w:rPr>
        <w:t>S7</w:t>
      </w:r>
      <w:r w:rsidRPr="00E30A33">
        <w:rPr>
          <w:rFonts w:eastAsia="Calibri" w:cs="Times New Roman"/>
          <w:lang w:eastAsia="en-GB"/>
        </w:rPr>
        <w:t>).</w:t>
      </w:r>
      <w:r w:rsidR="00DF56E8" w:rsidRPr="00E30A33">
        <w:rPr>
          <w:rFonts w:eastAsia="Calibri" w:cs="Times New Roman"/>
          <w:lang w:eastAsia="en-GB"/>
        </w:rPr>
        <w:t xml:space="preserve"> These analyses suggested there was a statistically significant overlap between genes with methylation change in ALL and those found to have</w:t>
      </w:r>
      <w:r w:rsidR="00DB2169" w:rsidRPr="00E30A33">
        <w:rPr>
          <w:rFonts w:eastAsia="Calibri" w:cs="Times New Roman"/>
          <w:lang w:eastAsia="en-GB"/>
        </w:rPr>
        <w:t xml:space="preserve"> the same direction of methylation change in response to </w:t>
      </w:r>
      <w:r w:rsidR="00DB2169" w:rsidRPr="00E30A33">
        <w:rPr>
          <w:rFonts w:eastAsia="Calibri" w:cs="Times New Roman"/>
          <w:i/>
          <w:lang w:eastAsia="en-GB"/>
        </w:rPr>
        <w:t>in utero</w:t>
      </w:r>
      <w:r w:rsidR="00DB2169" w:rsidRPr="00E30A33">
        <w:rPr>
          <w:rFonts w:eastAsia="Calibri" w:cs="Times New Roman"/>
          <w:lang w:eastAsia="en-GB"/>
        </w:rPr>
        <w:t xml:space="preserve"> exposure to radiation exposure, alcohol inta</w:t>
      </w:r>
      <w:r w:rsidR="00446AF7" w:rsidRPr="00E30A33">
        <w:rPr>
          <w:rFonts w:eastAsia="Calibri" w:cs="Times New Roman"/>
          <w:lang w:eastAsia="en-GB"/>
        </w:rPr>
        <w:t xml:space="preserve">ke, </w:t>
      </w:r>
      <w:r w:rsidR="00DB2169" w:rsidRPr="00E30A33">
        <w:rPr>
          <w:rFonts w:eastAsia="Calibri" w:cs="Times New Roman"/>
          <w:lang w:eastAsia="en-GB"/>
        </w:rPr>
        <w:t>sugary caffeinated drinks consumption</w:t>
      </w:r>
      <w:r w:rsidR="003F2089" w:rsidRPr="00E30A33">
        <w:rPr>
          <w:rFonts w:eastAsia="Calibri" w:cs="Times New Roman"/>
          <w:lang w:eastAsia="en-GB"/>
        </w:rPr>
        <w:t>,</w:t>
      </w:r>
      <w:r w:rsidR="00DB2169" w:rsidRPr="00E30A33">
        <w:rPr>
          <w:rFonts w:eastAsia="Calibri" w:cs="Times New Roman"/>
          <w:lang w:eastAsia="en-GB"/>
        </w:rPr>
        <w:t xml:space="preserve"> and to day care attendance at 8 months (Table 1).</w:t>
      </w:r>
      <w:r w:rsidR="00312C09" w:rsidRPr="00E30A33">
        <w:t xml:space="preserve"> </w:t>
      </w:r>
      <w:r w:rsidR="00345A60" w:rsidRPr="00E30A33">
        <w:t xml:space="preserve">An unexpected disparity between findings for maternal coffee and sugary caffeinated drinks consumption have been reported in this study. This may allude to something other than caffeine driving the larger number of concordant changes identified for sugary caffeinated drinks consumption. </w:t>
      </w:r>
      <w:r w:rsidR="00B14EC9" w:rsidRPr="00E30A33">
        <w:rPr>
          <w:rFonts w:eastAsia="Calibri" w:cs="Times New Roman"/>
          <w:lang w:eastAsia="en-GB"/>
        </w:rPr>
        <w:t>The</w:t>
      </w:r>
      <w:r w:rsidR="005530A8" w:rsidRPr="00E30A33">
        <w:rPr>
          <w:rFonts w:eastAsia="Calibri" w:cs="Times New Roman"/>
          <w:lang w:eastAsia="en-GB"/>
        </w:rPr>
        <w:t xml:space="preserve"> final column</w:t>
      </w:r>
      <w:r w:rsidR="00B14EC9" w:rsidRPr="00E30A33">
        <w:rPr>
          <w:rFonts w:eastAsia="Calibri" w:cs="Times New Roman"/>
          <w:lang w:eastAsia="en-GB"/>
        </w:rPr>
        <w:t xml:space="preserve"> in Table 1 shows the overlap between genes with exposure-associated changes in methylation and changes in methylation in ALL disease from all published studies </w:t>
      </w:r>
      <w:r w:rsidR="007229FE" w:rsidRPr="00E30A33">
        <w:rPr>
          <w:rFonts w:eastAsia="Calibri" w:cs="Times New Roman"/>
          <w:lang w:eastAsia="en-GB"/>
        </w:rPr>
        <w:t xml:space="preserve">with </w:t>
      </w:r>
      <w:r w:rsidR="00B14EC9" w:rsidRPr="00E30A33">
        <w:rPr>
          <w:rFonts w:eastAsia="Calibri" w:cs="Times New Roman"/>
          <w:lang w:eastAsia="en-GB"/>
        </w:rPr>
        <w:t xml:space="preserve">no restrictions on </w:t>
      </w:r>
      <w:r w:rsidR="007229FE" w:rsidRPr="00E30A33">
        <w:rPr>
          <w:rFonts w:eastAsia="Calibri" w:cs="Times New Roman"/>
          <w:lang w:eastAsia="en-GB"/>
        </w:rPr>
        <w:t>the</w:t>
      </w:r>
      <w:r w:rsidR="00B14EC9" w:rsidRPr="00E30A33">
        <w:rPr>
          <w:rFonts w:eastAsia="Calibri" w:cs="Times New Roman"/>
          <w:lang w:eastAsia="en-GB"/>
        </w:rPr>
        <w:t xml:space="preserve"> methods</w:t>
      </w:r>
      <w:r w:rsidR="007229FE" w:rsidRPr="00E30A33">
        <w:rPr>
          <w:rFonts w:eastAsia="Calibri" w:cs="Times New Roman"/>
          <w:lang w:eastAsia="en-GB"/>
        </w:rPr>
        <w:t xml:space="preserve"> used to measure methylation</w:t>
      </w:r>
      <w:r w:rsidR="005530A8" w:rsidRPr="00E30A33">
        <w:rPr>
          <w:rFonts w:eastAsia="Calibri" w:cs="Times New Roman"/>
          <w:lang w:eastAsia="en-GB"/>
        </w:rPr>
        <w:t>.</w:t>
      </w:r>
      <w:r w:rsidR="00B14EC9" w:rsidRPr="00E30A33">
        <w:rPr>
          <w:rFonts w:eastAsia="Calibri" w:cs="Times New Roman"/>
          <w:lang w:eastAsia="en-GB"/>
        </w:rPr>
        <w:t xml:space="preserve"> There is a lack of overlap</w:t>
      </w:r>
      <w:r w:rsidR="00437D8D" w:rsidRPr="00E30A33">
        <w:rPr>
          <w:rFonts w:eastAsia="Calibri" w:cs="Times New Roman"/>
          <w:lang w:eastAsia="en-GB"/>
        </w:rPr>
        <w:t xml:space="preserve"> (except for radiation exposure associated gene loci)</w:t>
      </w:r>
      <w:r w:rsidR="00B14EC9" w:rsidRPr="00E30A33">
        <w:rPr>
          <w:rFonts w:eastAsia="Calibri" w:cs="Times New Roman"/>
          <w:lang w:eastAsia="en-GB"/>
        </w:rPr>
        <w:t xml:space="preserve"> compared to that observed in studies only using the 450K BeadChip array. </w:t>
      </w:r>
      <w:r w:rsidR="00B14EC9" w:rsidRPr="00E30A33">
        <w:t>T</w:t>
      </w:r>
      <w:r w:rsidR="002D5905" w:rsidRPr="00E30A33">
        <w:t>he</w:t>
      </w:r>
      <w:r w:rsidR="00B14EC9" w:rsidRPr="00E30A33">
        <w:t xml:space="preserve"> disparities between studies are likely to be partially or largely driven by the differences in technologies used to measure DNA methylation </w:t>
      </w:r>
      <w:r w:rsidR="00B14EC9" w:rsidRPr="00E30A33">
        <w:fldChar w:fldCharType="begin">
          <w:fldData xml:space="preserve">PEVuZE5vdGU+PENpdGU+PEF1dGhvcj5GaWd1ZXJvYTwvQXV0aG9yPjxZZWFyPjIwMTM8L1llYXI+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wOTktMTExPC9wYWdlcz48dm9sdW1l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Qw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Q0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0MDU0LTY1PC9wYWdl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</w:fldData>
        </w:fldChar>
      </w:r>
      <w:r w:rsidR="00DA630B">
        <w:instrText xml:space="preserve"> ADDIN EN.CITE </w:instrText>
      </w:r>
      <w:r w:rsidR="00DA630B">
        <w:fldChar w:fldCharType="begin">
          <w:fldData xml:space="preserve">PEVuZE5vdGU+PENpdGU+PEF1dGhvcj5GaWd1ZXJvYTwvQXV0aG9yPjxZZWFyPjIwMTM8L1llYXI+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wOTktMTExPC9wYWdlcz48dm9sdW1l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Qw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Q0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0MDU0LTY1PC9wYWdl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</w:fldData>
        </w:fldChar>
      </w:r>
      <w:r w:rsidR="00DA630B">
        <w:instrText xml:space="preserve"> ADDIN EN.CITE.DATA </w:instrText>
      </w:r>
      <w:r w:rsidR="00DA630B">
        <w:fldChar w:fldCharType="end"/>
      </w:r>
      <w:r w:rsidR="00B14EC9" w:rsidRPr="00E30A33">
        <w:fldChar w:fldCharType="separate"/>
      </w:r>
      <w:r w:rsidR="00DA630B">
        <w:rPr>
          <w:noProof/>
        </w:rPr>
        <w:t>[</w:t>
      </w:r>
      <w:hyperlink w:anchor="_ENREF_43" w:tooltip="Wong, 2012 #66" w:history="1">
        <w:r w:rsidR="00DA630B">
          <w:rPr>
            <w:noProof/>
          </w:rPr>
          <w:t>43-45</w:t>
        </w:r>
      </w:hyperlink>
      <w:r w:rsidR="00DA630B">
        <w:rPr>
          <w:noProof/>
        </w:rPr>
        <w:t xml:space="preserve">, </w:t>
      </w:r>
      <w:hyperlink w:anchor="_ENREF_55" w:tooltip="Figueroa, 2013 #7" w:history="1">
        <w:r w:rsidR="00DA630B">
          <w:rPr>
            <w:noProof/>
          </w:rPr>
          <w:t>55-58</w:t>
        </w:r>
      </w:hyperlink>
      <w:r w:rsidR="00DA630B">
        <w:rPr>
          <w:noProof/>
        </w:rPr>
        <w:t>]</w:t>
      </w:r>
      <w:r w:rsidR="00B14EC9" w:rsidRPr="00E30A33">
        <w:fldChar w:fldCharType="end"/>
      </w:r>
      <w:r w:rsidR="00B14EC9" w:rsidRPr="00E30A33">
        <w:t xml:space="preserve">, making the </w:t>
      </w:r>
      <w:r w:rsidR="007229FE" w:rsidRPr="00E30A33">
        <w:t xml:space="preserve">comparisons between </w:t>
      </w:r>
      <w:r w:rsidR="00B14EC9" w:rsidRPr="00E30A33">
        <w:t>data sets difficult</w:t>
      </w:r>
      <w:r w:rsidR="007229FE" w:rsidRPr="00E30A33">
        <w:t>,</w:t>
      </w:r>
      <w:r w:rsidR="00B14EC9" w:rsidRPr="00E30A33">
        <w:t xml:space="preserve"> therefore this additional analysis should be interpreted with care. </w:t>
      </w:r>
      <w:r w:rsidR="00B14EC9" w:rsidRPr="00E30A33">
        <w:rPr>
          <w:rFonts w:eastAsia="Calibri" w:cs="Times New Roman"/>
          <w:lang w:eastAsia="en-GB"/>
        </w:rPr>
        <w:t xml:space="preserve"> </w:t>
      </w:r>
      <w:r w:rsidR="00DF56E8" w:rsidRPr="00E30A33">
        <w:rPr>
          <w:rFonts w:eastAsia="Calibri" w:cs="Times New Roman"/>
          <w:lang w:eastAsia="en-GB"/>
        </w:rPr>
        <w:t xml:space="preserve">  </w:t>
      </w:r>
    </w:p>
    <w:p w14:paraId="2ED07169" w14:textId="37721492" w:rsidR="00B95901" w:rsidRPr="00E30A33" w:rsidRDefault="00A3291D" w:rsidP="001012B9">
      <w:pPr>
        <w:spacing w:line="360" w:lineRule="auto"/>
        <w:rPr>
          <w:rFonts w:eastAsia="Calibri" w:cs="Times New Roman"/>
        </w:rPr>
      </w:pPr>
      <w:r w:rsidRPr="00E30A33">
        <w:rPr>
          <w:rFonts w:eastAsia="Calibri" w:cs="Times New Roman"/>
          <w:lang w:eastAsia="en-GB"/>
        </w:rPr>
        <w:t xml:space="preserve">Comparison of the data sets found that </w:t>
      </w:r>
      <w:r w:rsidR="00141F25" w:rsidRPr="00E30A33">
        <w:rPr>
          <w:rFonts w:eastAsia="Calibri" w:cs="Times New Roman"/>
          <w:lang w:eastAsia="en-GB"/>
        </w:rPr>
        <w:t>7</w:t>
      </w:r>
      <w:r w:rsidRPr="00E30A33">
        <w:rPr>
          <w:rFonts w:eastAsia="Calibri" w:cs="Times New Roman"/>
          <w:lang w:eastAsia="en-GB"/>
        </w:rPr>
        <w:t xml:space="preserve"> </w:t>
      </w:r>
      <w:r w:rsidR="00800108" w:rsidRPr="00E30A33">
        <w:rPr>
          <w:rFonts w:eastAsia="Calibri" w:cs="Times New Roman"/>
          <w:lang w:eastAsia="en-GB"/>
        </w:rPr>
        <w:t xml:space="preserve">gene </w:t>
      </w:r>
      <w:r w:rsidR="00AE1BF2" w:rsidRPr="00E30A33">
        <w:rPr>
          <w:rFonts w:eastAsia="Calibri" w:cs="Times New Roman"/>
          <w:lang w:eastAsia="en-GB"/>
        </w:rPr>
        <w:t xml:space="preserve">loci </w:t>
      </w:r>
      <w:r w:rsidR="00141F25" w:rsidRPr="00E30A33">
        <w:rPr>
          <w:rFonts w:eastAsia="Calibri" w:cs="Times New Roman"/>
          <w:lang w:eastAsia="en-GB"/>
        </w:rPr>
        <w:t>(</w:t>
      </w:r>
      <w:r w:rsidR="00141F25" w:rsidRPr="00E30A33">
        <w:rPr>
          <w:i/>
        </w:rPr>
        <w:t>KCNQ1DN, MAD1L1, ROBO3, SEPT9, SNX8, TBX2</w:t>
      </w:r>
      <w:r w:rsidR="00141F25" w:rsidRPr="00E30A33">
        <w:t xml:space="preserve"> and </w:t>
      </w:r>
      <w:r w:rsidR="00141F25" w:rsidRPr="00E30A33">
        <w:rPr>
          <w:i/>
        </w:rPr>
        <w:t>ZC3H3</w:t>
      </w:r>
      <w:r w:rsidR="00141F25" w:rsidRPr="00E30A33">
        <w:t>)</w:t>
      </w:r>
      <w:r w:rsidRPr="00E30A33">
        <w:rPr>
          <w:rFonts w:eastAsia="Calibri" w:cs="Times New Roman"/>
          <w:lang w:eastAsia="en-GB"/>
        </w:rPr>
        <w:t xml:space="preserve"> had altered methylation in ALL and in response to </w:t>
      </w:r>
      <w:r w:rsidR="000625D8" w:rsidRPr="00E30A33">
        <w:rPr>
          <w:rFonts w:eastAsia="Calibri" w:cs="Times New Roman"/>
          <w:lang w:eastAsia="en-GB"/>
        </w:rPr>
        <w:t xml:space="preserve">more than one </w:t>
      </w:r>
      <w:r w:rsidR="00BD4AA3">
        <w:rPr>
          <w:rFonts w:eastAsia="Calibri" w:cs="Times New Roman"/>
          <w:lang w:eastAsia="en-GB"/>
        </w:rPr>
        <w:t xml:space="preserve">potential </w:t>
      </w:r>
      <w:r w:rsidR="000625D8" w:rsidRPr="00E30A33">
        <w:rPr>
          <w:rFonts w:eastAsia="Calibri" w:cs="Times New Roman"/>
          <w:lang w:eastAsia="en-GB"/>
        </w:rPr>
        <w:t>ALL</w:t>
      </w:r>
      <w:r w:rsidR="00AE1BF2" w:rsidRPr="00E30A33">
        <w:rPr>
          <w:rFonts w:eastAsia="Calibri" w:cs="Times New Roman"/>
          <w:lang w:eastAsia="en-GB"/>
        </w:rPr>
        <w:t xml:space="preserve"> </w:t>
      </w:r>
      <w:r w:rsidR="000625D8" w:rsidRPr="00E30A33">
        <w:rPr>
          <w:rFonts w:eastAsia="Calibri" w:cs="Times New Roman"/>
          <w:lang w:eastAsia="en-GB"/>
        </w:rPr>
        <w:t>risk exposure</w:t>
      </w:r>
      <w:r w:rsidR="00DB2169" w:rsidRPr="00E30A33">
        <w:rPr>
          <w:rFonts w:eastAsia="Calibri" w:cs="Times New Roman"/>
          <w:lang w:eastAsia="en-GB"/>
        </w:rPr>
        <w:t>, although the direction of methylation change was only found to be conserved between ALL and exposures for one gene (</w:t>
      </w:r>
      <w:r w:rsidR="00DB2169" w:rsidRPr="00E30A33">
        <w:rPr>
          <w:rFonts w:eastAsia="Calibri" w:cs="Times New Roman"/>
          <w:i/>
          <w:lang w:eastAsia="en-GB"/>
        </w:rPr>
        <w:t>TBX2</w:t>
      </w:r>
      <w:r w:rsidR="00DB2169" w:rsidRPr="00E30A33">
        <w:rPr>
          <w:rFonts w:eastAsia="Calibri" w:cs="Times New Roman"/>
          <w:lang w:eastAsia="en-GB"/>
        </w:rPr>
        <w:t>)</w:t>
      </w:r>
      <w:r w:rsidRPr="00E30A33">
        <w:rPr>
          <w:rFonts w:eastAsia="Calibri" w:cs="Times New Roman"/>
          <w:lang w:eastAsia="en-GB"/>
        </w:rPr>
        <w:t>.</w:t>
      </w:r>
      <w:r w:rsidR="00A5474D" w:rsidRPr="00E30A33">
        <w:rPr>
          <w:rFonts w:eastAsia="Calibri" w:cs="Times New Roman"/>
          <w:lang w:eastAsia="en-GB"/>
        </w:rPr>
        <w:t xml:space="preserve"> </w:t>
      </w:r>
      <w:r w:rsidR="001975DF" w:rsidRPr="00E30A33">
        <w:rPr>
          <w:rFonts w:eastAsia="Calibri" w:cs="Times New Roman"/>
        </w:rPr>
        <w:t>Pathway analysis</w:t>
      </w:r>
      <w:r w:rsidR="00D32C1E" w:rsidRPr="00E30A33">
        <w:rPr>
          <w:rFonts w:eastAsia="Calibri" w:cs="Times New Roman"/>
        </w:rPr>
        <w:t xml:space="preserve"> did not identify any</w:t>
      </w:r>
      <w:r w:rsidR="0035487C" w:rsidRPr="00E30A33">
        <w:rPr>
          <w:rFonts w:eastAsia="Calibri" w:cs="Times New Roman"/>
        </w:rPr>
        <w:t xml:space="preserve"> significantly affected pathway</w:t>
      </w:r>
      <w:r w:rsidR="00D32C1E" w:rsidRPr="00E30A33">
        <w:rPr>
          <w:rFonts w:eastAsia="Calibri" w:cs="Times New Roman"/>
        </w:rPr>
        <w:t>s when usi</w:t>
      </w:r>
      <w:r w:rsidR="00BD7921" w:rsidRPr="00E30A33">
        <w:rPr>
          <w:rFonts w:eastAsia="Calibri" w:cs="Times New Roman"/>
        </w:rPr>
        <w:t>ng the lists of genes which had</w:t>
      </w:r>
      <w:r w:rsidR="00D32C1E" w:rsidRPr="00E30A33">
        <w:rPr>
          <w:rFonts w:eastAsia="Calibri" w:cs="Times New Roman"/>
        </w:rPr>
        <w:t xml:space="preserve"> both disease and e</w:t>
      </w:r>
      <w:r w:rsidR="00D32C1E" w:rsidRPr="00E30A33">
        <w:rPr>
          <w:rFonts w:eastAsia="Calibri" w:cs="Times New Roman"/>
          <w:lang w:eastAsia="en-GB"/>
        </w:rPr>
        <w:t>xposure-associated</w:t>
      </w:r>
      <w:r w:rsidR="00D32C1E" w:rsidRPr="00E30A33">
        <w:rPr>
          <w:rFonts w:eastAsia="Calibri" w:cs="Times New Roman"/>
        </w:rPr>
        <w:t xml:space="preserve"> </w:t>
      </w:r>
      <w:r w:rsidR="0035487C" w:rsidRPr="00E30A33">
        <w:rPr>
          <w:rFonts w:eastAsia="Calibri" w:cs="Times New Roman"/>
        </w:rPr>
        <w:t>altered methylation</w:t>
      </w:r>
      <w:r w:rsidR="001975DF" w:rsidRPr="00E30A33">
        <w:rPr>
          <w:rFonts w:eastAsia="Calibri" w:cs="Times New Roman"/>
        </w:rPr>
        <w:t>, most likely due to an inadequate number of genes overlapping between each exposure and ALL dis</w:t>
      </w:r>
      <w:r w:rsidR="00A638F2" w:rsidRPr="00E30A33">
        <w:rPr>
          <w:rFonts w:eastAsia="Calibri" w:cs="Times New Roman"/>
        </w:rPr>
        <w:t>ease for this type of analysis</w:t>
      </w:r>
      <w:r w:rsidR="00AE1BF2" w:rsidRPr="00E30A33">
        <w:rPr>
          <w:rFonts w:eastAsia="Calibri" w:cs="Times New Roman"/>
        </w:rPr>
        <w:t xml:space="preserve"> or limitation of relying on gene mapping approaches</w:t>
      </w:r>
      <w:r w:rsidR="00A638F2" w:rsidRPr="00E30A33">
        <w:rPr>
          <w:rFonts w:eastAsia="Calibri" w:cs="Times New Roman"/>
        </w:rPr>
        <w:t>.</w:t>
      </w:r>
    </w:p>
    <w:p w14:paraId="486EB0C6" w14:textId="38748127" w:rsidR="007B6AB2" w:rsidRPr="00E30A33" w:rsidRDefault="00B95901" w:rsidP="001012B9">
      <w:pPr>
        <w:keepNext/>
        <w:keepLines/>
        <w:spacing w:line="360" w:lineRule="auto"/>
        <w:outlineLvl w:val="0"/>
        <w:rPr>
          <w:rFonts w:eastAsia="SimSun" w:cs="Times New Roman"/>
          <w:b/>
        </w:rPr>
      </w:pPr>
      <w:r w:rsidRPr="00E30A33">
        <w:rPr>
          <w:rFonts w:eastAsia="SimSun" w:cs="Times New Roman"/>
          <w:b/>
        </w:rPr>
        <w:t>D</w:t>
      </w:r>
      <w:r w:rsidR="007B6AB2" w:rsidRPr="00E30A33">
        <w:rPr>
          <w:rFonts w:eastAsia="SimSun" w:cs="Times New Roman"/>
          <w:b/>
        </w:rPr>
        <w:t>iscussion</w:t>
      </w:r>
    </w:p>
    <w:p w14:paraId="28AC98E4" w14:textId="1EAB6789" w:rsidR="005D2BBD" w:rsidRPr="00E30A33" w:rsidRDefault="005D2BBD" w:rsidP="001012B9">
      <w:pPr>
        <w:spacing w:line="360" w:lineRule="auto"/>
        <w:rPr>
          <w:rFonts w:eastAsia="Calibri" w:cs="Times New Roman"/>
          <w:szCs w:val="24"/>
        </w:rPr>
      </w:pPr>
      <w:r w:rsidRPr="00E30A33">
        <w:rPr>
          <w:rFonts w:eastAsia="Calibri" w:cs="Times New Roman"/>
          <w:szCs w:val="24"/>
        </w:rPr>
        <w:t xml:space="preserve">Due to the rarity of </w:t>
      </w:r>
      <w:r w:rsidR="004A3809" w:rsidRPr="00E30A33">
        <w:rPr>
          <w:rFonts w:eastAsia="Calibri" w:cs="Times New Roman"/>
          <w:szCs w:val="24"/>
        </w:rPr>
        <w:t xml:space="preserve">childhood </w:t>
      </w:r>
      <w:r w:rsidRPr="00E30A33">
        <w:rPr>
          <w:rFonts w:eastAsia="Calibri" w:cs="Times New Roman"/>
          <w:szCs w:val="24"/>
        </w:rPr>
        <w:t>ALL it is very difficult to investigate causal pathway</w:t>
      </w:r>
      <w:r w:rsidR="00AE1BF2" w:rsidRPr="00E30A33">
        <w:rPr>
          <w:rFonts w:eastAsia="Calibri" w:cs="Times New Roman"/>
          <w:szCs w:val="24"/>
        </w:rPr>
        <w:t>s</w:t>
      </w:r>
      <w:r w:rsidR="00A26031" w:rsidRPr="00E30A33">
        <w:rPr>
          <w:rFonts w:eastAsia="Calibri" w:cs="Times New Roman"/>
          <w:szCs w:val="24"/>
        </w:rPr>
        <w:t xml:space="preserve"> </w:t>
      </w:r>
      <w:r w:rsidR="00AE1BF2" w:rsidRPr="00E30A33">
        <w:rPr>
          <w:rFonts w:eastAsia="Calibri" w:cs="Times New Roman"/>
          <w:szCs w:val="24"/>
        </w:rPr>
        <w:t xml:space="preserve">in </w:t>
      </w:r>
      <w:r w:rsidR="00A26031" w:rsidRPr="00E30A33">
        <w:rPr>
          <w:rFonts w:eastAsia="Calibri" w:cs="Times New Roman"/>
          <w:szCs w:val="24"/>
        </w:rPr>
        <w:t>disease</w:t>
      </w:r>
      <w:r w:rsidR="000071EF" w:rsidRPr="00E30A33">
        <w:rPr>
          <w:rFonts w:eastAsia="Calibri" w:cs="Times New Roman"/>
          <w:szCs w:val="24"/>
        </w:rPr>
        <w:t xml:space="preserve"> </w:t>
      </w:r>
      <w:r w:rsidR="00AE1BF2" w:rsidRPr="00E30A33">
        <w:rPr>
          <w:rFonts w:eastAsia="Calibri" w:cs="Times New Roman"/>
          <w:szCs w:val="24"/>
        </w:rPr>
        <w:t>aetiology</w:t>
      </w:r>
      <w:r w:rsidRPr="00E30A33">
        <w:rPr>
          <w:rFonts w:eastAsia="Calibri" w:cs="Times New Roman"/>
          <w:szCs w:val="24"/>
        </w:rPr>
        <w:t xml:space="preserve">. </w:t>
      </w:r>
      <w:r w:rsidR="00CB31AC" w:rsidRPr="00E30A33">
        <w:rPr>
          <w:rFonts w:eastAsia="Calibri" w:cs="Times New Roman"/>
          <w:szCs w:val="24"/>
        </w:rPr>
        <w:t>T</w:t>
      </w:r>
      <w:r w:rsidRPr="00E30A33">
        <w:rPr>
          <w:rFonts w:eastAsia="Calibri" w:cs="Times New Roman"/>
          <w:szCs w:val="24"/>
        </w:rPr>
        <w:t xml:space="preserve">he early onset of disease, with peak incidence between 2-5 years of age, </w:t>
      </w:r>
      <w:r w:rsidRPr="00E30A33">
        <w:rPr>
          <w:rFonts w:eastAsia="Calibri" w:cs="Times New Roman"/>
          <w:i/>
          <w:szCs w:val="24"/>
        </w:rPr>
        <w:t xml:space="preserve">in utero </w:t>
      </w:r>
      <w:r w:rsidRPr="00E30A33">
        <w:rPr>
          <w:rFonts w:eastAsia="Calibri" w:cs="Times New Roman"/>
          <w:szCs w:val="24"/>
        </w:rPr>
        <w:t xml:space="preserve">and early life periods </w:t>
      </w:r>
      <w:r w:rsidR="00A26031" w:rsidRPr="00E30A33">
        <w:rPr>
          <w:rFonts w:eastAsia="Calibri" w:cs="Times New Roman"/>
          <w:szCs w:val="24"/>
        </w:rPr>
        <w:t>are likely</w:t>
      </w:r>
      <w:r w:rsidRPr="00E30A33">
        <w:rPr>
          <w:rFonts w:eastAsia="Calibri" w:cs="Times New Roman"/>
          <w:szCs w:val="24"/>
        </w:rPr>
        <w:t xml:space="preserve"> to be crucial for disease development. Therefore, to improve understanding of this complex disease pathway, better knowledge of the differences between individuals who possess</w:t>
      </w:r>
      <w:r w:rsidR="006D72B8" w:rsidRPr="00E30A33">
        <w:rPr>
          <w:rFonts w:eastAsia="Calibri" w:cs="Times New Roman"/>
          <w:szCs w:val="24"/>
        </w:rPr>
        <w:t>/experience a first ‘hit’</w:t>
      </w:r>
      <w:r w:rsidRPr="00E30A33">
        <w:rPr>
          <w:rFonts w:eastAsia="Calibri" w:cs="Times New Roman"/>
          <w:szCs w:val="24"/>
        </w:rPr>
        <w:t xml:space="preserve"> </w:t>
      </w:r>
      <w:r w:rsidR="006D72B8" w:rsidRPr="00E30A33">
        <w:rPr>
          <w:rFonts w:eastAsia="Calibri" w:cs="Times New Roman"/>
          <w:szCs w:val="24"/>
        </w:rPr>
        <w:t xml:space="preserve">(e.g. </w:t>
      </w:r>
      <w:r w:rsidRPr="00E30A33">
        <w:rPr>
          <w:rFonts w:eastAsia="Calibri" w:cs="Times New Roman"/>
          <w:szCs w:val="24"/>
        </w:rPr>
        <w:t>ALL-associated genetic translocat</w:t>
      </w:r>
      <w:r w:rsidR="006D72B8" w:rsidRPr="00E30A33">
        <w:rPr>
          <w:rFonts w:eastAsia="Calibri" w:cs="Times New Roman"/>
          <w:szCs w:val="24"/>
        </w:rPr>
        <w:t xml:space="preserve">ion) </w:t>
      </w:r>
      <w:r w:rsidR="000071EF" w:rsidRPr="00E30A33">
        <w:rPr>
          <w:rFonts w:eastAsia="Calibri" w:cs="Times New Roman"/>
          <w:szCs w:val="24"/>
        </w:rPr>
        <w:t xml:space="preserve">and develop disease, compared to </w:t>
      </w:r>
      <w:r w:rsidRPr="00E30A33">
        <w:rPr>
          <w:rFonts w:eastAsia="Calibri" w:cs="Times New Roman"/>
          <w:szCs w:val="24"/>
        </w:rPr>
        <w:t>those that do, yet do not develop ALL will be key. However, as such genetic abnormalities are rare in the general population (1% for the</w:t>
      </w:r>
      <w:r w:rsidRPr="00E30A33">
        <w:rPr>
          <w:szCs w:val="24"/>
        </w:rPr>
        <w:t xml:space="preserve"> </w:t>
      </w:r>
      <w:r w:rsidRPr="00E30A33">
        <w:rPr>
          <w:rFonts w:eastAsia="Calibri" w:cs="Times New Roman"/>
          <w:i/>
          <w:szCs w:val="24"/>
        </w:rPr>
        <w:t>TEL-AML1</w:t>
      </w:r>
      <w:r w:rsidRPr="00E30A33">
        <w:rPr>
          <w:rFonts w:eastAsia="Calibri" w:cs="Times New Roman"/>
          <w:szCs w:val="24"/>
        </w:rPr>
        <w:t xml:space="preserve"> fusion gene </w:t>
      </w:r>
      <w:r w:rsidRPr="00E30A33">
        <w:rPr>
          <w:rFonts w:eastAsia="Calibri" w:cs="Times New Roman"/>
          <w:szCs w:val="24"/>
        </w:rPr>
        <w:fldChar w:fldCharType="begin"/>
      </w:r>
      <w:r w:rsidR="00C46E2C">
        <w:rPr>
          <w:rFonts w:eastAsia="Calibri" w:cs="Times New Roman"/>
          <w:szCs w:val="24"/>
        </w:rPr>
        <w:instrText xml:space="preserve"> ADDIN EN.CITE &lt;EndNote&gt;&lt;Cite&gt;&lt;Author&gt;Pui&lt;/Author&gt;&lt;Year&gt;2008&lt;/Year&gt;&lt;RecNum&gt;132&lt;/RecNum&gt;&lt;DisplayText&gt;[5]&lt;/DisplayText&gt;&lt;record&gt;&lt;rec-number&gt;132&lt;/rec-number&gt;&lt;foreign-keys&gt;&lt;key app="EN" db-id="0v9rx5zattxxreezx02vsrzj0z9d0sepv9rx" timestamp="1396964969"&gt;132&lt;/key&gt;&lt;/foreign-keys&gt;&lt;ref-type name="Journal Article"&gt;17&lt;/ref-type&gt;&lt;contributors&gt;&lt;authors&gt;&lt;author&gt;Pui, Ching-Hon&lt;/author&gt;&lt;author&gt;Robison, Leslie L.&lt;/author&gt;&lt;author&gt;Look, A. Thomas&lt;/author&gt;&lt;/authors&gt;&lt;/contributors&gt;&lt;titles&gt;&lt;title&gt;Acute lymphoblastic leukaemia&lt;/title&gt;&lt;secondary-title&gt;The Lancet&lt;/secondary-title&gt;&lt;/titles&gt;&lt;periodical&gt;&lt;full-title&gt;The Lancet&lt;/full-title&gt;&lt;/periodical&gt;&lt;pages&gt;1030-1043&lt;/pages&gt;&lt;volume&gt;371&lt;/volume&gt;&lt;number&gt;9617&lt;/number&gt;&lt;dates&gt;&lt;year&gt;2008&lt;/year&gt;&lt;pub-dates&gt;&lt;date&gt;//&lt;/date&gt;&lt;/pub-dates&gt;&lt;/dates&gt;&lt;isbn&gt;0140-6736&lt;/isbn&gt;&lt;urls&gt;&lt;related-urls&gt;&lt;url&gt;http://www.sciencedirect.com/science/article/pii/S0140673608604572&lt;/url&gt;&lt;/related-urls&gt;&lt;/urls&gt;&lt;electronic-resource-num&gt;http://dx.doi.org/10.1016/S0140-6736(08)60457-2&lt;/electronic-resource-num&gt;&lt;access-date&gt;2008/3/28/&lt;/access-date&gt;&lt;/record&gt;&lt;/Cite&gt;&lt;/EndNote&gt;</w:instrText>
      </w:r>
      <w:r w:rsidRPr="00E30A33">
        <w:rPr>
          <w:rFonts w:eastAsia="Calibri" w:cs="Times New Roman"/>
          <w:szCs w:val="24"/>
        </w:rPr>
        <w:fldChar w:fldCharType="separate"/>
      </w:r>
      <w:r w:rsidR="00231779" w:rsidRPr="00E30A33">
        <w:rPr>
          <w:rFonts w:eastAsia="Calibri" w:cs="Times New Roman"/>
          <w:noProof/>
          <w:szCs w:val="24"/>
        </w:rPr>
        <w:t>[</w:t>
      </w:r>
      <w:hyperlink w:anchor="_ENREF_5" w:tooltip="Pui, 2008 #132" w:history="1">
        <w:r w:rsidR="00DA630B" w:rsidRPr="00E30A33">
          <w:rPr>
            <w:rFonts w:eastAsia="Calibri" w:cs="Times New Roman"/>
            <w:noProof/>
            <w:szCs w:val="24"/>
          </w:rPr>
          <w:t>5</w:t>
        </w:r>
      </w:hyperlink>
      <w:r w:rsidR="00231779" w:rsidRPr="00E30A33">
        <w:rPr>
          <w:rFonts w:eastAsia="Calibri" w:cs="Times New Roman"/>
          <w:noProof/>
          <w:szCs w:val="24"/>
        </w:rPr>
        <w:t>]</w:t>
      </w:r>
      <w:r w:rsidRPr="00E30A33">
        <w:rPr>
          <w:rFonts w:eastAsia="Calibri" w:cs="Times New Roman"/>
          <w:szCs w:val="24"/>
        </w:rPr>
        <w:fldChar w:fldCharType="end"/>
      </w:r>
      <w:r w:rsidRPr="00E30A33">
        <w:rPr>
          <w:rFonts w:eastAsia="Calibri" w:cs="Times New Roman"/>
          <w:szCs w:val="24"/>
        </w:rPr>
        <w:t xml:space="preserve">), and fresh whole blood samples are required to measure such abnormalities, </w:t>
      </w:r>
      <w:r w:rsidR="00301BE9" w:rsidRPr="00E30A33">
        <w:rPr>
          <w:rFonts w:eastAsia="Calibri" w:cs="Times New Roman"/>
          <w:szCs w:val="24"/>
        </w:rPr>
        <w:t xml:space="preserve">to the best of our knowledge, </w:t>
      </w:r>
      <w:r w:rsidRPr="00E30A33">
        <w:rPr>
          <w:rFonts w:eastAsia="Calibri" w:cs="Times New Roman"/>
          <w:szCs w:val="24"/>
        </w:rPr>
        <w:t xml:space="preserve">there </w:t>
      </w:r>
      <w:r w:rsidR="00301BE9" w:rsidRPr="00E30A33">
        <w:rPr>
          <w:rFonts w:eastAsia="Calibri" w:cs="Times New Roman"/>
          <w:szCs w:val="24"/>
        </w:rPr>
        <w:t xml:space="preserve">is currently </w:t>
      </w:r>
      <w:r w:rsidRPr="00E30A33">
        <w:rPr>
          <w:rFonts w:eastAsia="Calibri" w:cs="Times New Roman"/>
          <w:szCs w:val="24"/>
        </w:rPr>
        <w:t>no single cohort possess</w:t>
      </w:r>
      <w:r w:rsidR="00301BE9" w:rsidRPr="00E30A33">
        <w:rPr>
          <w:rFonts w:eastAsia="Calibri" w:cs="Times New Roman"/>
          <w:szCs w:val="24"/>
        </w:rPr>
        <w:t>ing</w:t>
      </w:r>
      <w:r w:rsidRPr="00E30A33">
        <w:rPr>
          <w:rFonts w:eastAsia="Calibri" w:cs="Times New Roman"/>
          <w:szCs w:val="24"/>
        </w:rPr>
        <w:t xml:space="preserve"> the numbers</w:t>
      </w:r>
      <w:r w:rsidR="00301BE9" w:rsidRPr="00E30A33">
        <w:rPr>
          <w:rFonts w:eastAsia="Calibri" w:cs="Times New Roman"/>
          <w:szCs w:val="24"/>
        </w:rPr>
        <w:t xml:space="preserve">, </w:t>
      </w:r>
      <w:r w:rsidRPr="00E30A33">
        <w:rPr>
          <w:rFonts w:eastAsia="Calibri" w:cs="Times New Roman"/>
          <w:szCs w:val="24"/>
        </w:rPr>
        <w:t>data</w:t>
      </w:r>
      <w:r w:rsidR="00301BE9" w:rsidRPr="00E30A33">
        <w:rPr>
          <w:rFonts w:eastAsia="Calibri" w:cs="Times New Roman"/>
          <w:szCs w:val="24"/>
        </w:rPr>
        <w:t xml:space="preserve"> and samples</w:t>
      </w:r>
      <w:r w:rsidRPr="00E30A33">
        <w:rPr>
          <w:rFonts w:eastAsia="Calibri" w:cs="Times New Roman"/>
          <w:szCs w:val="24"/>
        </w:rPr>
        <w:t xml:space="preserve"> </w:t>
      </w:r>
      <w:r w:rsidR="00301BE9" w:rsidRPr="00E30A33">
        <w:rPr>
          <w:rFonts w:eastAsia="Calibri" w:cs="Times New Roman"/>
          <w:szCs w:val="24"/>
        </w:rPr>
        <w:t>required</w:t>
      </w:r>
      <w:r w:rsidRPr="00E30A33">
        <w:rPr>
          <w:rFonts w:eastAsia="Calibri" w:cs="Times New Roman"/>
          <w:szCs w:val="24"/>
        </w:rPr>
        <w:t xml:space="preserve"> to investigate ALL disease development in this manner. </w:t>
      </w:r>
      <w:r w:rsidR="00AE1BF2" w:rsidRPr="00E30A33">
        <w:rPr>
          <w:rFonts w:eastAsia="Calibri" w:cs="Times New Roman"/>
          <w:szCs w:val="24"/>
        </w:rPr>
        <w:t>W</w:t>
      </w:r>
      <w:r w:rsidR="00A26031" w:rsidRPr="00E30A33">
        <w:rPr>
          <w:rFonts w:eastAsia="Calibri" w:cs="Times New Roman"/>
          <w:szCs w:val="24"/>
        </w:rPr>
        <w:t>e</w:t>
      </w:r>
      <w:r w:rsidR="00AE1BF2" w:rsidRPr="00E30A33">
        <w:rPr>
          <w:rFonts w:eastAsia="Calibri" w:cs="Times New Roman"/>
          <w:szCs w:val="24"/>
        </w:rPr>
        <w:t xml:space="preserve"> therefore</w:t>
      </w:r>
      <w:r w:rsidR="00A26031" w:rsidRPr="00E30A33">
        <w:rPr>
          <w:rFonts w:eastAsia="Calibri" w:cs="Times New Roman"/>
          <w:szCs w:val="24"/>
        </w:rPr>
        <w:t xml:space="preserve"> applied a</w:t>
      </w:r>
      <w:r w:rsidRPr="00E30A33">
        <w:rPr>
          <w:rFonts w:eastAsia="Calibri" w:cs="Times New Roman"/>
          <w:szCs w:val="24"/>
        </w:rPr>
        <w:t xml:space="preserve"> ‘meet in the middle’ approach </w:t>
      </w:r>
      <w:r w:rsidRPr="00E30A33">
        <w:rPr>
          <w:rFonts w:eastAsia="Calibri" w:cs="Times New Roman"/>
        </w:rPr>
        <w:fldChar w:fldCharType="begin">
          <w:fldData xml:space="preserve">PEVuZE5vdGU+PENpdGU+PEF1dGhvcj5WaW5laXM8L0F1dGhvcj48WWVhcj4yMDA3PC9ZZWFyPjxS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k1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</w:fldData>
        </w:fldChar>
      </w:r>
      <w:r w:rsidR="00DA630B">
        <w:rPr>
          <w:rFonts w:eastAsia="Calibri" w:cs="Times New Roman"/>
        </w:rPr>
        <w:instrText xml:space="preserve"> ADDIN EN.CITE </w:instrText>
      </w:r>
      <w:r w:rsidR="00DA630B">
        <w:rPr>
          <w:rFonts w:eastAsia="Calibri" w:cs="Times New Roman"/>
        </w:rPr>
        <w:fldChar w:fldCharType="begin">
          <w:fldData xml:space="preserve">PEVuZE5vdGU+PENpdGU+PEF1dGhvcj5WaW5laXM8L0F1dGhvcj48WWVhcj4yMDA3PC9ZZWFyPjxS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k1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</w:fldData>
        </w:fldChar>
      </w:r>
      <w:r w:rsidR="00DA630B">
        <w:rPr>
          <w:rFonts w:eastAsia="Calibri" w:cs="Times New Roman"/>
        </w:rPr>
        <w:instrText xml:space="preserve"> ADDIN EN.CITE.DATA </w:instrText>
      </w:r>
      <w:r w:rsidR="00DA630B">
        <w:rPr>
          <w:rFonts w:eastAsia="Calibri" w:cs="Times New Roman"/>
        </w:rPr>
      </w:r>
      <w:r w:rsidR="00DA630B">
        <w:rPr>
          <w:rFonts w:eastAsia="Calibri" w:cs="Times New Roman"/>
        </w:rPr>
        <w:fldChar w:fldCharType="end"/>
      </w:r>
      <w:r w:rsidRPr="00E30A33">
        <w:rPr>
          <w:rFonts w:eastAsia="Calibri" w:cs="Times New Roman"/>
        </w:rPr>
      </w:r>
      <w:r w:rsidRPr="00E30A33">
        <w:rPr>
          <w:rFonts w:eastAsia="Calibri" w:cs="Times New Roman"/>
        </w:rPr>
        <w:fldChar w:fldCharType="separate"/>
      </w:r>
      <w:r w:rsidR="00DA630B">
        <w:rPr>
          <w:rFonts w:eastAsia="Calibri" w:cs="Times New Roman"/>
          <w:noProof/>
        </w:rPr>
        <w:t>[</w:t>
      </w:r>
      <w:hyperlink w:anchor="_ENREF_48" w:tooltip="Vineis, 2007 #291" w:history="1">
        <w:r w:rsidR="00DA630B">
          <w:rPr>
            <w:rFonts w:eastAsia="Calibri" w:cs="Times New Roman"/>
            <w:noProof/>
          </w:rPr>
          <w:t>48</w:t>
        </w:r>
      </w:hyperlink>
      <w:r w:rsidR="00DA630B">
        <w:rPr>
          <w:rFonts w:eastAsia="Calibri" w:cs="Times New Roman"/>
          <w:noProof/>
        </w:rPr>
        <w:t>]</w:t>
      </w:r>
      <w:r w:rsidRPr="00E30A33">
        <w:rPr>
          <w:rFonts w:eastAsia="Calibri" w:cs="Times New Roman"/>
        </w:rPr>
        <w:fldChar w:fldCharType="end"/>
      </w:r>
      <w:r w:rsidRPr="00E30A33">
        <w:rPr>
          <w:rFonts w:eastAsia="Calibri" w:cs="Times New Roman"/>
        </w:rPr>
        <w:t xml:space="preserve"> </w:t>
      </w:r>
      <w:r w:rsidRPr="00E30A33">
        <w:rPr>
          <w:rFonts w:eastAsia="Calibri" w:cs="Times New Roman"/>
          <w:szCs w:val="24"/>
        </w:rPr>
        <w:t>to investigate one plausible mechanism in the disease pathway</w:t>
      </w:r>
      <w:r w:rsidR="00AE1BF2" w:rsidRPr="00E30A33">
        <w:rPr>
          <w:rFonts w:eastAsia="Calibri" w:cs="Times New Roman"/>
          <w:szCs w:val="24"/>
        </w:rPr>
        <w:t xml:space="preserve"> to link p</w:t>
      </w:r>
      <w:r w:rsidR="00FC1786">
        <w:rPr>
          <w:rFonts w:eastAsia="Calibri" w:cs="Times New Roman"/>
          <w:szCs w:val="24"/>
        </w:rPr>
        <w:t>ossible</w:t>
      </w:r>
      <w:r w:rsidR="00AE1BF2" w:rsidRPr="00E30A33">
        <w:rPr>
          <w:rFonts w:eastAsia="Calibri" w:cs="Times New Roman"/>
          <w:szCs w:val="24"/>
        </w:rPr>
        <w:t xml:space="preserve"> risk factors to ALL cases</w:t>
      </w:r>
      <w:r w:rsidRPr="00E30A33">
        <w:rPr>
          <w:rFonts w:eastAsia="Calibri" w:cs="Times New Roman"/>
          <w:szCs w:val="24"/>
        </w:rPr>
        <w:t xml:space="preserve"> i.e. DNA methylation changes. </w:t>
      </w:r>
    </w:p>
    <w:p w14:paraId="323CE628" w14:textId="06007323" w:rsidR="00B2617E" w:rsidRPr="005B2D9D" w:rsidRDefault="00A26031" w:rsidP="001012B9">
      <w:pPr>
        <w:spacing w:line="360" w:lineRule="auto"/>
      </w:pPr>
      <w:r w:rsidRPr="00E30A33">
        <w:t xml:space="preserve">We hypothesised that DNA methylation may act as a potential mediating mechanism </w:t>
      </w:r>
      <w:r w:rsidR="00FC1786">
        <w:t xml:space="preserve">between environmental </w:t>
      </w:r>
      <w:r w:rsidRPr="00E30A33">
        <w:t xml:space="preserve">exposures </w:t>
      </w:r>
      <w:r w:rsidR="00FC1786">
        <w:t>and</w:t>
      </w:r>
      <w:r w:rsidRPr="00E30A33">
        <w:t xml:space="preserve"> childhood ALL risk.</w:t>
      </w:r>
      <w:r w:rsidR="000071EF" w:rsidRPr="00E30A33">
        <w:t xml:space="preserve"> The majority of</w:t>
      </w:r>
      <w:r w:rsidR="002F046E" w:rsidRPr="00E30A33">
        <w:rPr>
          <w:rFonts w:eastAsia="Calibri" w:cs="Times New Roman"/>
          <w:lang w:eastAsia="en-GB"/>
        </w:rPr>
        <w:t xml:space="preserve"> </w:t>
      </w:r>
      <w:r w:rsidR="000071EF" w:rsidRPr="00E30A33">
        <w:rPr>
          <w:rFonts w:eastAsia="Calibri" w:cs="Times New Roman"/>
          <w:lang w:eastAsia="en-GB"/>
        </w:rPr>
        <w:t>ALL</w:t>
      </w:r>
      <w:r w:rsidR="00AE1BF2" w:rsidRPr="00E30A33">
        <w:rPr>
          <w:rFonts w:eastAsia="Calibri" w:cs="Times New Roman"/>
          <w:lang w:eastAsia="en-GB"/>
        </w:rPr>
        <w:t xml:space="preserve"> </w:t>
      </w:r>
      <w:r w:rsidR="002F046E" w:rsidRPr="00E30A33">
        <w:rPr>
          <w:rFonts w:eastAsia="Calibri" w:cs="Times New Roman"/>
          <w:lang w:eastAsia="en-GB"/>
        </w:rPr>
        <w:t>risk exposu</w:t>
      </w:r>
      <w:r w:rsidR="000071EF" w:rsidRPr="00E30A33">
        <w:rPr>
          <w:rFonts w:eastAsia="Calibri" w:cs="Times New Roman"/>
          <w:lang w:eastAsia="en-GB"/>
        </w:rPr>
        <w:t xml:space="preserve">res investigated in this study </w:t>
      </w:r>
      <w:r w:rsidR="00AE1BF2" w:rsidRPr="00E30A33">
        <w:rPr>
          <w:rFonts w:eastAsia="Calibri" w:cs="Times New Roman"/>
          <w:lang w:eastAsia="en-GB"/>
        </w:rPr>
        <w:t xml:space="preserve">were shown to </w:t>
      </w:r>
      <w:r w:rsidR="002F046E" w:rsidRPr="00E30A33">
        <w:rPr>
          <w:rFonts w:eastAsia="Calibri" w:cs="Times New Roman"/>
          <w:lang w:eastAsia="en-GB"/>
        </w:rPr>
        <w:t>influence DNA methylation at multiple gene loci, with some degree of overlap found with disease-associated methylation change</w:t>
      </w:r>
      <w:r w:rsidR="00AE1BF2" w:rsidRPr="00E30A33">
        <w:rPr>
          <w:rFonts w:eastAsia="Calibri" w:cs="Times New Roman"/>
          <w:lang w:eastAsia="en-GB"/>
        </w:rPr>
        <w:t>s</w:t>
      </w:r>
      <w:r w:rsidR="002F046E" w:rsidRPr="00E30A33">
        <w:rPr>
          <w:rFonts w:eastAsia="Calibri" w:cs="Times New Roman"/>
          <w:lang w:eastAsia="en-GB"/>
        </w:rPr>
        <w:t>.</w:t>
      </w:r>
      <w:r w:rsidR="002F046E" w:rsidRPr="00E30A33">
        <w:t xml:space="preserve"> </w:t>
      </w:r>
      <w:r w:rsidR="00CB73E7" w:rsidRPr="00E30A33">
        <w:t xml:space="preserve">In demonstrating that methylation changes associated with these </w:t>
      </w:r>
      <w:r w:rsidR="00FC1786">
        <w:t xml:space="preserve">potential </w:t>
      </w:r>
      <w:r w:rsidR="00CB73E7" w:rsidRPr="00E30A33">
        <w:t>risk exposures occur in genes which also have altered methylation in overt disease, we</w:t>
      </w:r>
      <w:r w:rsidR="001F4FFE" w:rsidRPr="00E30A33">
        <w:t xml:space="preserve"> provide evidence for a </w:t>
      </w:r>
      <w:r w:rsidR="00370082" w:rsidRPr="00E30A33">
        <w:t xml:space="preserve">mediating </w:t>
      </w:r>
      <w:r w:rsidR="00CD41DD" w:rsidRPr="00E30A33">
        <w:t>role of DNA methylation</w:t>
      </w:r>
      <w:r w:rsidR="00CB73E7" w:rsidRPr="00E30A33">
        <w:t xml:space="preserve"> in</w:t>
      </w:r>
      <w:r w:rsidR="001F4FFE" w:rsidRPr="00E30A33">
        <w:t xml:space="preserve"> the causal disease pathway. </w:t>
      </w:r>
      <w:r w:rsidR="00370082" w:rsidRPr="00E30A33">
        <w:t xml:space="preserve">Hypergeometeric tests suggest that for over half of the exposures investigated (i.e. </w:t>
      </w:r>
      <w:r w:rsidR="00370082" w:rsidRPr="00E30A33">
        <w:rPr>
          <w:i/>
        </w:rPr>
        <w:t>in utero</w:t>
      </w:r>
      <w:r w:rsidR="00370082" w:rsidRPr="00E30A33">
        <w:t xml:space="preserve"> radiation exposure, maternal alcohol intake, maternal sugary caffeinated drinks intake, maternal smoking and </w:t>
      </w:r>
      <w:r w:rsidR="00702442" w:rsidRPr="00E30A33">
        <w:t>infant day care attendance at 8 month)</w:t>
      </w:r>
      <w:r w:rsidR="00370082" w:rsidRPr="00E30A33">
        <w:t xml:space="preserve">, these concomitant gene methylation </w:t>
      </w:r>
      <w:r w:rsidR="000071EF" w:rsidRPr="00E30A33">
        <w:t xml:space="preserve">changes were not </w:t>
      </w:r>
      <w:r w:rsidR="00AE1BF2" w:rsidRPr="00E30A33">
        <w:t xml:space="preserve">likely to be </w:t>
      </w:r>
      <w:r w:rsidR="000071EF" w:rsidRPr="00E30A33">
        <w:t>due to chance.</w:t>
      </w:r>
      <w:r w:rsidR="00A97656" w:rsidRPr="00E30A33">
        <w:t xml:space="preserve"> Moreover, </w:t>
      </w:r>
      <w:r w:rsidR="00370082" w:rsidRPr="00E30A33">
        <w:t>4/5 of those exposures</w:t>
      </w:r>
      <w:r w:rsidR="00A97656" w:rsidRPr="00E30A33">
        <w:t xml:space="preserve"> were</w:t>
      </w:r>
      <w:r w:rsidR="00370082" w:rsidRPr="00E30A33">
        <w:t xml:space="preserve"> found to have </w:t>
      </w:r>
      <w:r w:rsidR="005B2D9D">
        <w:t>significant concordant changes in direction of methylation associated with exposure and ALL disease</w:t>
      </w:r>
      <w:r w:rsidR="00370082" w:rsidRPr="00E30A33">
        <w:t xml:space="preserve"> </w:t>
      </w:r>
      <w:r w:rsidR="00702442" w:rsidRPr="00E30A33">
        <w:t xml:space="preserve">(with the exception of maternal smoking). </w:t>
      </w:r>
      <w:r w:rsidR="005C7506" w:rsidRPr="00E30A33">
        <w:t>In addition, we also compared our ALL-disease associate</w:t>
      </w:r>
      <w:r w:rsidR="00A7123A" w:rsidRPr="00E30A33">
        <w:t>d</w:t>
      </w:r>
      <w:r w:rsidR="005C7506" w:rsidRPr="00E30A33">
        <w:t xml:space="preserve"> methylation signature with </w:t>
      </w:r>
      <w:r w:rsidR="003A3CA8" w:rsidRPr="00E30A33">
        <w:t xml:space="preserve">two </w:t>
      </w:r>
      <w:r w:rsidR="005C7506" w:rsidRPr="00E30A33">
        <w:t xml:space="preserve">previously </w:t>
      </w:r>
      <w:r w:rsidR="003A3CA8" w:rsidRPr="00E30A33">
        <w:t xml:space="preserve">published studies </w:t>
      </w:r>
      <w:r w:rsidR="005C7506" w:rsidRPr="00E30A33">
        <w:t xml:space="preserve">that </w:t>
      </w:r>
      <w:r w:rsidR="003A3CA8" w:rsidRPr="00E30A33">
        <w:t>investigat</w:t>
      </w:r>
      <w:r w:rsidR="005C7506" w:rsidRPr="00E30A33">
        <w:t>ed</w:t>
      </w:r>
      <w:r w:rsidR="003A3CA8" w:rsidRPr="00E30A33">
        <w:t xml:space="preserve"> </w:t>
      </w:r>
      <w:r w:rsidR="005C7506" w:rsidRPr="00E30A33">
        <w:t xml:space="preserve">variation in methylation in association with maternal smoking and plasma folate </w:t>
      </w:r>
      <w:r w:rsidR="003A3CA8" w:rsidRPr="00E30A33">
        <w:fldChar w:fldCharType="begin">
          <w:fldData xml:space="preserve">PEVuZE5vdGU+PENpdGU+PEF1dGhvcj5Kb3ViZXJ0PC9BdXRob3I+PFllYXI+MjAxNjwvWWVhcj48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A1Nzc8L3BhZ2VzPjx2b2x1bWU+Nzwvdm9sdW1lPjxlZGl0aW9uPjIwMTYvMDIv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</w:fldData>
        </w:fldChar>
      </w:r>
      <w:r w:rsidR="00DA630B">
        <w:instrText xml:space="preserve"> ADDIN EN.CITE </w:instrText>
      </w:r>
      <w:r w:rsidR="00DA630B">
        <w:fldChar w:fldCharType="begin">
          <w:fldData xml:space="preserve">PEVuZE5vdGU+PENpdGU+PEF1dGhvcj5Kb3ViZXJ0PC9BdXRob3I+PFllYXI+MjAxNjwvWWVhcj48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A1Nzc8L3BhZ2VzPjx2b2x1bWU+Nzwvdm9sdW1lPjxlZGl0aW9uPjIwMTYvMDIv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</w:fldData>
        </w:fldChar>
      </w:r>
      <w:r w:rsidR="00DA630B">
        <w:instrText xml:space="preserve"> ADDIN EN.CITE.DATA </w:instrText>
      </w:r>
      <w:r w:rsidR="00DA630B">
        <w:fldChar w:fldCharType="end"/>
      </w:r>
      <w:r w:rsidR="003A3CA8" w:rsidRPr="00E30A33">
        <w:fldChar w:fldCharType="separate"/>
      </w:r>
      <w:r w:rsidR="00DA630B">
        <w:rPr>
          <w:noProof/>
        </w:rPr>
        <w:t>[</w:t>
      </w:r>
      <w:hyperlink w:anchor="_ENREF_68" w:tooltip="Joubert, 2016 #314" w:history="1">
        <w:r w:rsidR="00DA630B">
          <w:rPr>
            <w:noProof/>
          </w:rPr>
          <w:t>68</w:t>
        </w:r>
      </w:hyperlink>
      <w:r w:rsidR="00DA630B">
        <w:rPr>
          <w:noProof/>
        </w:rPr>
        <w:t xml:space="preserve">, </w:t>
      </w:r>
      <w:hyperlink w:anchor="_ENREF_69" w:tooltip="Joubert, 2016 #512" w:history="1">
        <w:r w:rsidR="00DA630B">
          <w:rPr>
            <w:noProof/>
          </w:rPr>
          <w:t>69</w:t>
        </w:r>
      </w:hyperlink>
      <w:r w:rsidR="00DA630B">
        <w:rPr>
          <w:noProof/>
        </w:rPr>
        <w:t>]</w:t>
      </w:r>
      <w:r w:rsidR="003A3CA8" w:rsidRPr="00E30A33">
        <w:fldChar w:fldCharType="end"/>
      </w:r>
      <w:r w:rsidR="00B622FE" w:rsidRPr="00E30A33">
        <w:t xml:space="preserve"> (Table 3</w:t>
      </w:r>
      <w:r w:rsidR="003A3CA8" w:rsidRPr="00E30A33">
        <w:t>)</w:t>
      </w:r>
      <w:r w:rsidR="005C7506" w:rsidRPr="00E30A33">
        <w:t>. This analysis</w:t>
      </w:r>
      <w:r w:rsidR="003A3CA8" w:rsidRPr="00E30A33">
        <w:t xml:space="preserve"> provid</w:t>
      </w:r>
      <w:r w:rsidR="003A3CA8" w:rsidRPr="00D72642">
        <w:t>ed additional evidence</w:t>
      </w:r>
      <w:r w:rsidR="009B757D" w:rsidRPr="00D72642">
        <w:t xml:space="preserve"> </w:t>
      </w:r>
      <w:r w:rsidR="005C7506" w:rsidRPr="00D72642">
        <w:t>demonstrating</w:t>
      </w:r>
      <w:r w:rsidR="003A3CA8" w:rsidRPr="00D72642">
        <w:t xml:space="preserve"> that maternal smoking and plasma folate were </w:t>
      </w:r>
      <w:r w:rsidR="006C65FC" w:rsidRPr="00D72642">
        <w:t>associated with</w:t>
      </w:r>
      <w:r w:rsidR="00592185" w:rsidRPr="00D72642">
        <w:t xml:space="preserve"> a large number of</w:t>
      </w:r>
      <w:r w:rsidR="003A3CA8" w:rsidRPr="00D72642">
        <w:t xml:space="preserve"> methylation changes,</w:t>
      </w:r>
      <w:r w:rsidR="005C7506" w:rsidRPr="00D72642">
        <w:t xml:space="preserve"> and that</w:t>
      </w:r>
      <w:r w:rsidR="00592185" w:rsidRPr="00D72642">
        <w:t xml:space="preserve"> a significant number of these changes</w:t>
      </w:r>
      <w:r w:rsidR="003A3CA8" w:rsidRPr="00D72642">
        <w:t xml:space="preserve"> were also </w:t>
      </w:r>
      <w:r w:rsidR="00592185" w:rsidRPr="00D72642">
        <w:t>found</w:t>
      </w:r>
      <w:r w:rsidR="003A3CA8" w:rsidRPr="00D72642">
        <w:t xml:space="preserve"> in ALL disease</w:t>
      </w:r>
      <w:r w:rsidR="00592185" w:rsidRPr="00D72642">
        <w:t xml:space="preserve">. </w:t>
      </w:r>
      <w:r w:rsidR="00702442" w:rsidRPr="00D72642">
        <w:t>We would therefore suggest that for radiation exposure, maternal alcohol intake</w:t>
      </w:r>
      <w:r w:rsidR="003A3CA8" w:rsidRPr="00D72642">
        <w:t>,</w:t>
      </w:r>
      <w:r w:rsidR="00702442" w:rsidRPr="00D72642">
        <w:t xml:space="preserve"> maternal sugary caffeina</w:t>
      </w:r>
      <w:r w:rsidR="000F23C4" w:rsidRPr="00D72642">
        <w:t xml:space="preserve">ted drinks intake, </w:t>
      </w:r>
      <w:r w:rsidR="003A3CA8" w:rsidRPr="00D72642">
        <w:t xml:space="preserve">smoking, and folic acid intake, </w:t>
      </w:r>
      <w:r w:rsidR="000F23C4" w:rsidRPr="00D72642">
        <w:t xml:space="preserve">it is </w:t>
      </w:r>
      <w:r w:rsidR="00FC1786" w:rsidRPr="00D72642">
        <w:t xml:space="preserve">plausible </w:t>
      </w:r>
      <w:r w:rsidR="00702442" w:rsidRPr="00D72642">
        <w:t>that methylation ch</w:t>
      </w:r>
      <w:r w:rsidR="001E164F" w:rsidRPr="00D72642">
        <w:t>anges which occur as a result</w:t>
      </w:r>
      <w:r w:rsidR="00702442" w:rsidRPr="00D72642">
        <w:t xml:space="preserve"> of these exposures </w:t>
      </w:r>
      <w:r w:rsidR="00AE1BF2" w:rsidRPr="00D72642">
        <w:t>may</w:t>
      </w:r>
      <w:r w:rsidR="00702442" w:rsidRPr="00D72642">
        <w:t xml:space="preserve"> contribute to the aetiology of ALL.</w:t>
      </w:r>
      <w:r w:rsidR="00702442" w:rsidRPr="00E30A33">
        <w:t xml:space="preserve"> </w:t>
      </w:r>
      <w:r w:rsidR="00370082" w:rsidRPr="00E30A33">
        <w:t xml:space="preserve"> </w:t>
      </w:r>
    </w:p>
    <w:p w14:paraId="7AEC17AF" w14:textId="2116AD1A" w:rsidR="00376E05" w:rsidRPr="00E30A33" w:rsidRDefault="00B2617E" w:rsidP="001012B9">
      <w:pPr>
        <w:spacing w:line="360" w:lineRule="auto"/>
      </w:pPr>
      <w:r w:rsidRPr="00E30A33">
        <w:t xml:space="preserve">Whilst, in this context </w:t>
      </w:r>
      <w:r w:rsidR="00702442" w:rsidRPr="00E30A33">
        <w:t xml:space="preserve">significant associations were also observed for </w:t>
      </w:r>
      <w:r w:rsidRPr="00E30A33">
        <w:t>day care attendance, the causal pathway towards disease may be less clear. It has been suggested that infections during early life</w:t>
      </w:r>
      <w:r w:rsidR="002435E1" w:rsidRPr="00E30A33">
        <w:t xml:space="preserve"> (&lt;1yr)</w:t>
      </w:r>
      <w:r w:rsidRPr="00E30A33">
        <w:t xml:space="preserve"> </w:t>
      </w:r>
      <w:r w:rsidR="002435E1" w:rsidRPr="00E30A33">
        <w:t>‘</w:t>
      </w:r>
      <w:r w:rsidRPr="00E30A33">
        <w:t>prime</w:t>
      </w:r>
      <w:r w:rsidR="002435E1" w:rsidRPr="00E30A33">
        <w:t>’</w:t>
      </w:r>
      <w:r w:rsidRPr="00E30A33">
        <w:t xml:space="preserve"> the immune system, enabling it to elicit an appropriate immune response later in childhood and adult life</w:t>
      </w:r>
      <w:r w:rsidR="00AC62B4" w:rsidRPr="00E30A33">
        <w:t xml:space="preserve"> </w:t>
      </w:r>
      <w:r w:rsidR="00AC62B4" w:rsidRPr="00E30A33">
        <w:fldChar w:fldCharType="begin"/>
      </w:r>
      <w:r w:rsidR="00DA630B">
        <w:instrText xml:space="preserve"> ADDIN EN.CITE &lt;EndNote&gt;&lt;Cite&gt;&lt;Author&gt;Greaves&lt;/Author&gt;&lt;Year&gt;2006&lt;/Year&gt;&lt;RecNum&gt;364&lt;/RecNum&gt;&lt;DisplayText&gt;[70]&lt;/DisplayText&gt;&lt;record&gt;&lt;rec-number&gt;364&lt;/rec-number&gt;&lt;foreign-keys&gt;&lt;key app="EN" db-id="0v9rx5zattxxreezx02vsrzj0z9d0sepv9rx" timestamp="1468579606"&gt;364&lt;/key&gt;&lt;/foreign-keys&gt;&lt;ref-type name="Journal Article"&gt;17&lt;/ref-type&gt;&lt;contributors&gt;&lt;authors&gt;&lt;author&gt;Greaves, M.&lt;/author&gt;&lt;/authors&gt;&lt;/contributors&gt;&lt;auth-address&gt;The Institute of Cancer Research, Chester Beatty Laboratories, 237 Fulham Road, London SW3 6JB, United Kingdom. mel.greaves@icr.ac.uk&lt;/auth-address&gt;&lt;titles&gt;&lt;title&gt;Infection, immune responses and the aetiology of childhood leukaemia&lt;/title&gt;&lt;secondary-title&gt;Nat Rev Cancer&lt;/secondary-title&gt;&lt;alt-title&gt;Nature reviews. Cancer&lt;/alt-title&gt;&lt;/titles&gt;&lt;periodical&gt;&lt;full-title&gt;Nat Rev Cancer&lt;/full-title&gt;&lt;/periodical&gt;&lt;pages&gt;193-203&lt;/pages&gt;&lt;volume&gt;6&lt;/volume&gt;&lt;number&gt;3&lt;/number&gt;&lt;edition&gt;2006/02/10&lt;/edition&gt;&lt;keywords&gt;&lt;keyword&gt;Antibody Formation/*physiology&lt;/keyword&gt;&lt;keyword&gt;Child&lt;/keyword&gt;&lt;keyword&gt;Humans&lt;/keyword&gt;&lt;keyword&gt;Immunity, Cellular&lt;/keyword&gt;&lt;keyword&gt;Infection/*immunology&lt;/keyword&gt;&lt;keyword&gt;Leukemia/*etiology&lt;/keyword&gt;&lt;/keywords&gt;&lt;dates&gt;&lt;year&gt;2006&lt;/year&gt;&lt;pub-dates&gt;&lt;date&gt;Mar&lt;/date&gt;&lt;/pub-dates&gt;&lt;/dates&gt;&lt;isbn&gt;1474-175X (Print)&amp;#xD;1474-175x&lt;/isbn&gt;&lt;accession-num&gt;16467884&lt;/accession-num&gt;&lt;urls&gt;&lt;/urls&gt;&lt;electronic-resource-num&gt;10.1038/nrc1816&lt;/electronic-resource-num&gt;&lt;remote-database-provider&gt;NLM&lt;/remote-database-provider&gt;&lt;language&gt;eng&lt;/language&gt;&lt;/record&gt;&lt;/Cite&gt;&lt;/EndNote&gt;</w:instrText>
      </w:r>
      <w:r w:rsidR="00AC62B4" w:rsidRPr="00E30A33">
        <w:fldChar w:fldCharType="separate"/>
      </w:r>
      <w:r w:rsidR="00DA630B">
        <w:rPr>
          <w:noProof/>
        </w:rPr>
        <w:t>[</w:t>
      </w:r>
      <w:hyperlink w:anchor="_ENREF_70" w:tooltip="Greaves, 2006 #364" w:history="1">
        <w:r w:rsidR="00DA630B">
          <w:rPr>
            <w:noProof/>
          </w:rPr>
          <w:t>70</w:t>
        </w:r>
      </w:hyperlink>
      <w:r w:rsidR="00DA630B">
        <w:rPr>
          <w:noProof/>
        </w:rPr>
        <w:t>]</w:t>
      </w:r>
      <w:r w:rsidR="00AC62B4" w:rsidRPr="00E30A33">
        <w:fldChar w:fldCharType="end"/>
      </w:r>
      <w:r w:rsidR="00735D59" w:rsidRPr="00E30A33">
        <w:t xml:space="preserve">. </w:t>
      </w:r>
      <w:r w:rsidRPr="00E30A33">
        <w:t>Without this ‘priming</w:t>
      </w:r>
      <w:r w:rsidR="002435E1" w:rsidRPr="00E30A33">
        <w:t>’, it is thought that exposure to infection later in life is likely to lead to increased proliferation and error which may lead to the development of leukaemia in individuals harbouring genetic aberrations.</w:t>
      </w:r>
      <w:r w:rsidRPr="00E30A33">
        <w:t xml:space="preserve"> </w:t>
      </w:r>
      <w:r w:rsidR="002C79D8" w:rsidRPr="00E30A33">
        <w:t>Greaves</w:t>
      </w:r>
      <w:r w:rsidR="006C5B56" w:rsidRPr="00E30A33">
        <w:t xml:space="preserve"> </w:t>
      </w:r>
      <w:r w:rsidR="006C5B56" w:rsidRPr="00E30A33">
        <w:fldChar w:fldCharType="begin"/>
      </w:r>
      <w:r w:rsidR="00DA630B">
        <w:instrText xml:space="preserve"> ADDIN EN.CITE &lt;EndNote&gt;&lt;Cite&gt;&lt;Author&gt;Greaves&lt;/Author&gt;&lt;Year&gt;2018&lt;/Year&gt;&lt;RecNum&gt;134&lt;/RecNum&gt;&lt;DisplayText&gt;[71]&lt;/DisplayText&gt;&lt;record&gt;&lt;rec-number&gt;134&lt;/rec-number&gt;&lt;foreign-keys&gt;&lt;key app="EN" db-id="zx50zxptlwt9f5ee9r8xfx5me0rs0srft2t9" timestamp="1531822403"&gt;134&lt;/key&gt;&lt;/foreign-keys&gt;&lt;ref-type name="Journal Article"&gt;17&lt;/ref-type&gt;&lt;contributors&gt;&lt;authors&gt;&lt;author&gt;Greaves, M.&lt;/author&gt;&lt;/authors&gt;&lt;/contributors&gt;&lt;auth-address&gt;Centre for Evolution and Cancer, The Institute of Cancer Research, London, UK. mel.greaves@icr.ac.uk.&lt;/auth-address&gt;&lt;titles&gt;&lt;title&gt;A causal mechanism for childhood acute lymphoblastic leukaemi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edition&gt;2018/05/23&lt;/edition&gt;&lt;dates&gt;&lt;year&gt;2018&lt;/year&gt;&lt;pub-dates&gt;&lt;date&gt;May 21&lt;/date&gt;&lt;/pub-dates&gt;&lt;/dates&gt;&lt;isbn&gt;1474-175x&lt;/isbn&gt;&lt;accession-num&gt;29784935&lt;/accession-num&gt;&lt;urls&gt;&lt;/urls&gt;&lt;electronic-resource-num&gt;10.1038/s41568-018-0015-6&lt;/electronic-resource-num&gt;&lt;remote-database-provider&gt;NLM&lt;/remote-database-provider&gt;&lt;language&gt;eng&lt;/language&gt;&lt;/record&gt;&lt;/Cite&gt;&lt;/EndNote&gt;</w:instrText>
      </w:r>
      <w:r w:rsidR="006C5B56" w:rsidRPr="00E30A33">
        <w:fldChar w:fldCharType="separate"/>
      </w:r>
      <w:r w:rsidR="00DA630B">
        <w:rPr>
          <w:noProof/>
        </w:rPr>
        <w:t>[</w:t>
      </w:r>
      <w:hyperlink w:anchor="_ENREF_71" w:tooltip="Greaves, 2018 #134" w:history="1">
        <w:r w:rsidR="00DA630B">
          <w:rPr>
            <w:noProof/>
          </w:rPr>
          <w:t>71</w:t>
        </w:r>
      </w:hyperlink>
      <w:r w:rsidR="00DA630B">
        <w:rPr>
          <w:noProof/>
        </w:rPr>
        <w:t>]</w:t>
      </w:r>
      <w:r w:rsidR="006C5B56" w:rsidRPr="00E30A33">
        <w:fldChar w:fldCharType="end"/>
      </w:r>
      <w:r w:rsidR="006C5B56" w:rsidRPr="00E30A33">
        <w:t xml:space="preserve"> suggested a two-hit model for role of infections, specifically in B cell precursor ALL. The proposed mechanism is multifactorial, involving inherited genetics, modulators of risk (i.e. diet), and exposure to infections in early-life. </w:t>
      </w:r>
      <w:r w:rsidR="002C79D8" w:rsidRPr="00E30A33">
        <w:t>He further proposes</w:t>
      </w:r>
      <w:r w:rsidR="006C5B56" w:rsidRPr="00E30A33">
        <w:t xml:space="preserve"> that developed societies restriction of early-life microbial exposure has led to an increase in cases</w:t>
      </w:r>
      <w:r w:rsidR="00351784" w:rsidRPr="00E30A33">
        <w:t>, and may therefore, in-part</w:t>
      </w:r>
      <w:r w:rsidR="002C79D8" w:rsidRPr="00E30A33">
        <w:t>,</w:t>
      </w:r>
      <w:r w:rsidR="00351784" w:rsidRPr="00E30A33">
        <w:t xml:space="preserve"> be preventable.</w:t>
      </w:r>
      <w:r w:rsidR="006C5B56" w:rsidRPr="00E30A33">
        <w:t xml:space="preserve"> </w:t>
      </w:r>
      <w:r w:rsidR="002435E1" w:rsidRPr="00E30A33">
        <w:t>As such</w:t>
      </w:r>
      <w:r w:rsidR="002472A5" w:rsidRPr="00E30A33">
        <w:t>,</w:t>
      </w:r>
      <w:r w:rsidR="002435E1" w:rsidRPr="00E30A33">
        <w:t xml:space="preserve"> day care attendance has been utilised as a proxy measure for infection, with inverse associations reported betw</w:t>
      </w:r>
      <w:r w:rsidR="003D1D94" w:rsidRPr="00E30A33">
        <w:t xml:space="preserve">een attendance and ALL risk </w:t>
      </w:r>
      <w:r w:rsidR="003D1D94" w:rsidRPr="00E30A33">
        <w:fldChar w:fldCharType="begin">
          <w:fldData xml:space="preserve">PEVuZE5vdGU+PENpdGU+PEF1dGhvcj5BanJvdWNoZTwvQXV0aG9yPjxZZWFyPjIwMTU8L1llYXI+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MTctMjY8L3BhZ2VzPjx2b2x1bWU+MTEyPC92b2x1bWU+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</w:fldData>
        </w:fldChar>
      </w:r>
      <w:r w:rsidR="00C46E2C">
        <w:instrText xml:space="preserve"> ADDIN EN.CITE </w:instrText>
      </w:r>
      <w:r w:rsidR="00C46E2C">
        <w:fldChar w:fldCharType="begin">
          <w:fldData xml:space="preserve">PEVuZE5vdGU+PENpdGU+PEF1dGhvcj5BanJvdWNoZTwvQXV0aG9yPjxZZWFyPjIwMTU8L1llYXI+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MTctMjY8L3BhZ2VzPjx2b2x1bWU+MTEyPC92b2x1bWU+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</w:fldData>
        </w:fldChar>
      </w:r>
      <w:r w:rsidR="00C46E2C">
        <w:instrText xml:space="preserve"> ADDIN EN.CITE.DATA </w:instrText>
      </w:r>
      <w:r w:rsidR="00C46E2C">
        <w:fldChar w:fldCharType="end"/>
      </w:r>
      <w:r w:rsidR="003D1D94" w:rsidRPr="00E30A33">
        <w:fldChar w:fldCharType="separate"/>
      </w:r>
      <w:r w:rsidR="00DC16C1" w:rsidRPr="00E30A33">
        <w:rPr>
          <w:noProof/>
        </w:rPr>
        <w:t>[</w:t>
      </w:r>
      <w:hyperlink w:anchor="_ENREF_12" w:tooltip="Ajrouche, 2015 #235" w:history="1">
        <w:r w:rsidR="00DA630B" w:rsidRPr="00E30A33">
          <w:rPr>
            <w:noProof/>
          </w:rPr>
          <w:t>12</w:t>
        </w:r>
      </w:hyperlink>
      <w:r w:rsidR="00DC16C1" w:rsidRPr="00E30A33">
        <w:rPr>
          <w:noProof/>
        </w:rPr>
        <w:t>]</w:t>
      </w:r>
      <w:r w:rsidR="003D1D94" w:rsidRPr="00E30A33">
        <w:fldChar w:fldCharType="end"/>
      </w:r>
      <w:r w:rsidR="003D1D94" w:rsidRPr="00E30A33">
        <w:t>.</w:t>
      </w:r>
      <w:r w:rsidR="002435E1" w:rsidRPr="00E30A33">
        <w:t xml:space="preserve"> If day care attendance is associated with lower risk of ALL, we would hypothesis</w:t>
      </w:r>
      <w:r w:rsidR="001E164F" w:rsidRPr="00E30A33">
        <w:t>e</w:t>
      </w:r>
      <w:r w:rsidR="002435E1" w:rsidRPr="00E30A33">
        <w:t xml:space="preserve"> that DNA methylation </w:t>
      </w:r>
      <w:r w:rsidR="006F5E3B" w:rsidRPr="00E30A33">
        <w:t>changes associated with day care attendance would be protective, and therefore show the opposite direction of methylation chan</w:t>
      </w:r>
      <w:r w:rsidR="000071EF" w:rsidRPr="00E30A33">
        <w:t>ge to that observed in disease.</w:t>
      </w:r>
      <w:r w:rsidR="006F5E3B" w:rsidRPr="00E30A33">
        <w:t xml:space="preserve"> However, here we observed concor</w:t>
      </w:r>
      <w:r w:rsidR="003D1D94" w:rsidRPr="00E30A33">
        <w:t>dant changes across 5/6 genes</w:t>
      </w:r>
      <w:r w:rsidR="00C534D3" w:rsidRPr="00E30A33">
        <w:t xml:space="preserve"> (i.e</w:t>
      </w:r>
      <w:r w:rsidR="002A650B" w:rsidRPr="00E30A33">
        <w:t>.</w:t>
      </w:r>
      <w:r w:rsidR="00C534D3" w:rsidRPr="00E30A33">
        <w:t xml:space="preserve"> day care related methylation changes were associated with ALL risk not protection)</w:t>
      </w:r>
      <w:r w:rsidR="003D1D94" w:rsidRPr="00E30A33">
        <w:t xml:space="preserve">. </w:t>
      </w:r>
      <w:r w:rsidR="00661B17" w:rsidRPr="00E30A33">
        <w:rPr>
          <w:rFonts w:eastAsia="Calibri" w:cs="Times New Roman"/>
        </w:rPr>
        <w:t>Whilst the reason for this</w:t>
      </w:r>
      <w:r w:rsidR="00F817F2" w:rsidRPr="00E30A33">
        <w:rPr>
          <w:rFonts w:eastAsia="Calibri" w:cs="Times New Roman"/>
        </w:rPr>
        <w:t xml:space="preserve"> perhaps unexpected outcome</w:t>
      </w:r>
      <w:r w:rsidR="00661B17" w:rsidRPr="00E30A33">
        <w:rPr>
          <w:rFonts w:eastAsia="Calibri" w:cs="Times New Roman"/>
        </w:rPr>
        <w:t xml:space="preserve"> is unclear, there may be several rationa</w:t>
      </w:r>
      <w:r w:rsidR="00F817F2" w:rsidRPr="00E30A33">
        <w:rPr>
          <w:rFonts w:eastAsia="Calibri" w:cs="Times New Roman"/>
        </w:rPr>
        <w:t>l explanations for this finding</w:t>
      </w:r>
      <w:r w:rsidR="001E164F" w:rsidRPr="00E30A33">
        <w:rPr>
          <w:rFonts w:eastAsia="Calibri" w:cs="Times New Roman"/>
        </w:rPr>
        <w:t>.</w:t>
      </w:r>
      <w:r w:rsidR="00661B17" w:rsidRPr="00E30A33">
        <w:rPr>
          <w:rFonts w:eastAsia="Calibri" w:cs="Times New Roman"/>
        </w:rPr>
        <w:t xml:space="preserve"> </w:t>
      </w:r>
      <w:r w:rsidR="00D945B7" w:rsidRPr="00E30A33">
        <w:rPr>
          <w:rFonts w:eastAsia="Calibri" w:cs="Times New Roman"/>
          <w:szCs w:val="24"/>
        </w:rPr>
        <w:t xml:space="preserve">In this study recording of day care attendance was taken at </w:t>
      </w:r>
      <w:r w:rsidR="00661B17" w:rsidRPr="00E30A33">
        <w:rPr>
          <w:rFonts w:eastAsia="Calibri" w:cs="Times New Roman"/>
          <w:szCs w:val="24"/>
        </w:rPr>
        <w:t>~8 months</w:t>
      </w:r>
      <w:r w:rsidR="00D945B7" w:rsidRPr="00E30A33">
        <w:rPr>
          <w:rFonts w:eastAsia="Calibri" w:cs="Times New Roman"/>
          <w:szCs w:val="24"/>
        </w:rPr>
        <w:t>.</w:t>
      </w:r>
      <w:r w:rsidR="00661B17" w:rsidRPr="00E30A33">
        <w:rPr>
          <w:rFonts w:eastAsia="Calibri" w:cs="Times New Roman"/>
          <w:szCs w:val="24"/>
        </w:rPr>
        <w:t xml:space="preserve"> </w:t>
      </w:r>
      <w:r w:rsidR="00D945B7" w:rsidRPr="00E30A33">
        <w:rPr>
          <w:rFonts w:eastAsia="Calibri" w:cs="Times New Roman"/>
          <w:szCs w:val="24"/>
        </w:rPr>
        <w:t>Therefore individuals who attended day care thereafter would have been identified as non-attenders. There are therefore likely to have been a reasonable proportion of infants who attended day care between the ages of 8 month</w:t>
      </w:r>
      <w:r w:rsidR="00942743" w:rsidRPr="00E30A33">
        <w:rPr>
          <w:rFonts w:eastAsia="Calibri" w:cs="Times New Roman"/>
          <w:szCs w:val="24"/>
        </w:rPr>
        <w:t xml:space="preserve"> and </w:t>
      </w:r>
      <w:r w:rsidR="004A6A63" w:rsidRPr="00E30A33">
        <w:rPr>
          <w:rFonts w:eastAsia="Calibri" w:cs="Times New Roman"/>
          <w:szCs w:val="24"/>
        </w:rPr>
        <w:t>1 year</w:t>
      </w:r>
      <w:r w:rsidR="00D945B7" w:rsidRPr="00E30A33">
        <w:rPr>
          <w:rFonts w:eastAsia="Calibri" w:cs="Times New Roman"/>
          <w:szCs w:val="24"/>
        </w:rPr>
        <w:t xml:space="preserve"> i.e. after data collection and prior to usual state nursery attendance schedule, which may have influenced DNA methylation patterns of those individual, </w:t>
      </w:r>
      <w:r w:rsidR="00A7123A" w:rsidRPr="00E30A33">
        <w:rPr>
          <w:rFonts w:eastAsia="Calibri" w:cs="Times New Roman"/>
          <w:szCs w:val="24"/>
        </w:rPr>
        <w:t>and</w:t>
      </w:r>
      <w:r w:rsidR="00D945B7" w:rsidRPr="00E30A33">
        <w:rPr>
          <w:rFonts w:eastAsia="Calibri" w:cs="Times New Roman"/>
          <w:szCs w:val="24"/>
        </w:rPr>
        <w:t xml:space="preserve"> may have skewed</w:t>
      </w:r>
      <w:r w:rsidR="00661B17" w:rsidRPr="00E30A33">
        <w:rPr>
          <w:rFonts w:eastAsia="Calibri" w:cs="Times New Roman"/>
          <w:szCs w:val="24"/>
        </w:rPr>
        <w:t xml:space="preserve"> the outcome.</w:t>
      </w:r>
      <w:r w:rsidR="00663268" w:rsidRPr="00E30A33">
        <w:rPr>
          <w:rFonts w:eastAsia="Calibri" w:cs="Times New Roman"/>
          <w:szCs w:val="24"/>
        </w:rPr>
        <w:t xml:space="preserve"> </w:t>
      </w:r>
      <w:r w:rsidR="00923E13" w:rsidRPr="00E30A33">
        <w:rPr>
          <w:rFonts w:eastAsia="Calibri" w:cs="Times New Roman"/>
          <w:szCs w:val="24"/>
        </w:rPr>
        <w:t xml:space="preserve">There is also the possibility that other/additional exposures modify the effect of day care exposure, for example breast feeding has been shown to modify the effect of day care attendance on risk of type 1 diabetes, where day care attendance was only associated with a decreased risk </w:t>
      </w:r>
      <w:r w:rsidR="00663268" w:rsidRPr="00E30A33">
        <w:rPr>
          <w:rFonts w:eastAsia="Calibri" w:cs="Times New Roman"/>
          <w:szCs w:val="24"/>
        </w:rPr>
        <w:t xml:space="preserve">with increasing breast feeding duration, and increased risk with non-breastfed children </w:t>
      </w:r>
      <w:r w:rsidR="00663268" w:rsidRPr="00E30A33">
        <w:rPr>
          <w:rFonts w:eastAsia="Calibri" w:cs="Times New Roman"/>
          <w:szCs w:val="24"/>
        </w:rPr>
        <w:fldChar w:fldCharType="begin"/>
      </w:r>
      <w:r w:rsidR="00DA630B">
        <w:rPr>
          <w:rFonts w:eastAsia="Calibri" w:cs="Times New Roman"/>
          <w:szCs w:val="24"/>
        </w:rPr>
        <w:instrText xml:space="preserve"> ADDIN EN.CITE &lt;EndNote&gt;&lt;Cite&gt;&lt;Author&gt;Hall&lt;/Author&gt;&lt;Year&gt;2015&lt;/Year&gt;&lt;RecNum&gt;601&lt;/RecNum&gt;&lt;DisplayText&gt;[72]&lt;/DisplayText&gt;&lt;record&gt;&lt;rec-number&gt;601&lt;/rec-number&gt;&lt;foreign-keys&gt;&lt;key app="EN" db-id="0v9rx5zattxxreezx02vsrzj0z9d0sepv9rx" timestamp="1524043662"&gt;601&lt;/key&gt;&lt;/foreign-keys&gt;&lt;ref-type name="Journal Article"&gt;17&lt;/ref-type&gt;&lt;contributors&gt;&lt;authors&gt;&lt;author&gt;Hall, Katelyn&lt;/author&gt;&lt;author&gt;Frederiksen, Brittni&lt;/author&gt;&lt;author&gt;Rewers, Marian&lt;/author&gt;&lt;author&gt;Norris, Jill M.&lt;/author&gt;&lt;/authors&gt;&lt;/contributors&gt;&lt;titles&gt;&lt;title&gt;Daycare Attendance, Breastfeeding, and the Development of Type 1 Diabetes: The Diabetes Autoimmunity Study in the Young&lt;/title&gt;&lt;secondary-title&gt;BioMed Research International&lt;/secondary-title&gt;&lt;/titles&gt;&lt;periodical&gt;&lt;full-title&gt;BioMed Research International&lt;/full-title&gt;&lt;/periodical&gt;&lt;pages&gt;203947&lt;/pages&gt;&lt;volume&gt;2015&lt;/volume&gt;&lt;dates&gt;&lt;year&gt;2015&lt;/year&gt;&lt;pub-dates&gt;&lt;date&gt;03/25&amp;#xD;07/11/received&amp;#xD;09/08/accepted&lt;/date&gt;&lt;/pub-dates&gt;&lt;/dates&gt;&lt;publisher&gt;Hindawi Publishing Corporation&lt;/publisher&gt;&lt;isbn&gt;2314-6133&amp;#xD;2314-6141&lt;/isbn&gt;&lt;accession-num&gt;PMC4389988&lt;/accession-num&gt;&lt;urls&gt;&lt;related-urls&gt;&lt;url&gt;http://www.ncbi.nlm.nih.gov/pmc/articles/PMC4389988/&lt;/url&gt;&lt;/related-urls&gt;&lt;/urls&gt;&lt;electronic-resource-num&gt;10.1155/2015/203947&lt;/electronic-resource-num&gt;&lt;remote-database-name&gt;PMC&lt;/remote-database-name&gt;&lt;/record&gt;&lt;/Cite&gt;&lt;/EndNote&gt;</w:instrText>
      </w:r>
      <w:r w:rsidR="00663268" w:rsidRPr="00E30A33">
        <w:rPr>
          <w:rFonts w:eastAsia="Calibri" w:cs="Times New Roman"/>
          <w:szCs w:val="24"/>
        </w:rPr>
        <w:fldChar w:fldCharType="separate"/>
      </w:r>
      <w:r w:rsidR="00DA630B">
        <w:rPr>
          <w:rFonts w:eastAsia="Calibri" w:cs="Times New Roman"/>
          <w:noProof/>
          <w:szCs w:val="24"/>
        </w:rPr>
        <w:t>[</w:t>
      </w:r>
      <w:hyperlink w:anchor="_ENREF_72" w:tooltip="Hall, 2015 #601" w:history="1">
        <w:r w:rsidR="00DA630B">
          <w:rPr>
            <w:rFonts w:eastAsia="Calibri" w:cs="Times New Roman"/>
            <w:noProof/>
            <w:szCs w:val="24"/>
          </w:rPr>
          <w:t>72</w:t>
        </w:r>
      </w:hyperlink>
      <w:r w:rsidR="00DA630B">
        <w:rPr>
          <w:rFonts w:eastAsia="Calibri" w:cs="Times New Roman"/>
          <w:noProof/>
          <w:szCs w:val="24"/>
        </w:rPr>
        <w:t>]</w:t>
      </w:r>
      <w:r w:rsidR="00663268" w:rsidRPr="00E30A33">
        <w:rPr>
          <w:rFonts w:eastAsia="Calibri" w:cs="Times New Roman"/>
          <w:szCs w:val="24"/>
        </w:rPr>
        <w:fldChar w:fldCharType="end"/>
      </w:r>
      <w:r w:rsidR="00663268" w:rsidRPr="00E30A33">
        <w:rPr>
          <w:rFonts w:eastAsia="Calibri" w:cs="Times New Roman"/>
          <w:szCs w:val="24"/>
        </w:rPr>
        <w:t xml:space="preserve">. </w:t>
      </w:r>
      <w:r w:rsidR="00F4588F" w:rsidRPr="00E30A33">
        <w:rPr>
          <w:rFonts w:eastAsia="Calibri" w:cs="Times New Roman"/>
          <w:szCs w:val="24"/>
        </w:rPr>
        <w:t>F</w:t>
      </w:r>
      <w:r w:rsidR="00267166" w:rsidRPr="00E30A33">
        <w:rPr>
          <w:rFonts w:eastAsia="Calibri" w:cs="Times New Roman"/>
          <w:szCs w:val="24"/>
        </w:rPr>
        <w:t>urthermore, the use of a proxy measure of infection, may mean that the observed differences in DNA methylation may be due to other confounding factors, rather than infection itself i.e. children who attend day care may belong to different socio-demographic groups than those who do not, and also have a higher degree of social interaction</w:t>
      </w:r>
      <w:r w:rsidR="00B944B1" w:rsidRPr="00E30A33">
        <w:rPr>
          <w:rFonts w:eastAsia="Calibri" w:cs="Times New Roman"/>
          <w:szCs w:val="24"/>
        </w:rPr>
        <w:t xml:space="preserve"> </w:t>
      </w:r>
      <w:r w:rsidR="00B944B1" w:rsidRPr="00E30A33">
        <w:rPr>
          <w:rFonts w:eastAsia="Calibri" w:cs="Times New Roman"/>
          <w:szCs w:val="24"/>
        </w:rPr>
        <w:fldChar w:fldCharType="begin"/>
      </w:r>
      <w:r w:rsidR="00DA630B">
        <w:rPr>
          <w:rFonts w:eastAsia="Calibri" w:cs="Times New Roman"/>
          <w:szCs w:val="24"/>
        </w:rPr>
        <w:instrText xml:space="preserve"> ADDIN EN.CITE &lt;EndNote&gt;&lt;Cite&gt;&lt;Author&gt;Crosnoe&lt;/Author&gt;&lt;Year&gt;2016&lt;/Year&gt;&lt;RecNum&gt;562&lt;/RecNum&gt;&lt;DisplayText&gt;[73]&lt;/DisplayText&gt;&lt;record&gt;&lt;rec-number&gt;562&lt;/rec-number&gt;&lt;foreign-keys&gt;&lt;key app="EN" db-id="0v9rx5zattxxreezx02vsrzj0z9d0sepv9rx" timestamp="1513158273"&gt;562&lt;/key&gt;&lt;/foreign-keys&gt;&lt;ref-type name="Journal Article"&gt;17&lt;/ref-type&gt;&lt;contributors&gt;&lt;authors&gt;&lt;author&gt;Crosnoe, Robert&lt;/author&gt;&lt;author&gt;Purtell, Kelly M.&lt;/author&gt;&lt;author&gt;Davis-Kean, Pamela&lt;/author&gt;&lt;author&gt;Ansari, Arya&lt;/author&gt;&lt;author&gt;Benner, Aprile D.&lt;/author&gt;&lt;/authors&gt;&lt;/contributors&gt;&lt;titles&gt;&lt;title&gt;The Selection of Children from Low-Income Families into Preschool&lt;/title&gt;&lt;secondary-title&gt;Developmental psychology&lt;/secondary-title&gt;&lt;/titles&gt;&lt;periodical&gt;&lt;full-title&gt;Developmental psychology&lt;/full-title&gt;&lt;/periodical&gt;&lt;pages&gt;599-612&lt;/pages&gt;&lt;volume&gt;52&lt;/volume&gt;&lt;number&gt;4&lt;/number&gt;&lt;dates&gt;&lt;year&gt;2016&lt;/year&gt;&lt;pub-dates&gt;&lt;date&gt;02/18&lt;/date&gt;&lt;/pub-dates&gt;&lt;/dates&gt;&lt;isbn&gt;0012-1649&amp;#xD;1939-0599&lt;/isbn&gt;&lt;accession-num&gt;PMC4808386&lt;/accession-num&gt;&lt;urls&gt;&lt;related-urls&gt;&lt;url&gt;http://www.ncbi.nlm.nih.gov/pmc/articles/PMC4808386/&lt;/url&gt;&lt;/related-urls&gt;&lt;/urls&gt;&lt;electronic-resource-num&gt;10.1037/dev0000101&lt;/electronic-resource-num&gt;&lt;remote-database-name&gt;PMC&lt;/remote-database-name&gt;&lt;/record&gt;&lt;/Cite&gt;&lt;/EndNote&gt;</w:instrText>
      </w:r>
      <w:r w:rsidR="00B944B1" w:rsidRPr="00E30A33">
        <w:rPr>
          <w:rFonts w:eastAsia="Calibri" w:cs="Times New Roman"/>
          <w:szCs w:val="24"/>
        </w:rPr>
        <w:fldChar w:fldCharType="separate"/>
      </w:r>
      <w:r w:rsidR="00DA630B">
        <w:rPr>
          <w:rFonts w:eastAsia="Calibri" w:cs="Times New Roman"/>
          <w:noProof/>
          <w:szCs w:val="24"/>
        </w:rPr>
        <w:t>[</w:t>
      </w:r>
      <w:hyperlink w:anchor="_ENREF_73" w:tooltip="Crosnoe, 2016 #562" w:history="1">
        <w:r w:rsidR="00DA630B">
          <w:rPr>
            <w:rFonts w:eastAsia="Calibri" w:cs="Times New Roman"/>
            <w:noProof/>
            <w:szCs w:val="24"/>
          </w:rPr>
          <w:t>73</w:t>
        </w:r>
      </w:hyperlink>
      <w:r w:rsidR="00DA630B">
        <w:rPr>
          <w:rFonts w:eastAsia="Calibri" w:cs="Times New Roman"/>
          <w:noProof/>
          <w:szCs w:val="24"/>
        </w:rPr>
        <w:t>]</w:t>
      </w:r>
      <w:r w:rsidR="00B944B1" w:rsidRPr="00E30A33">
        <w:rPr>
          <w:rFonts w:eastAsia="Calibri" w:cs="Times New Roman"/>
          <w:szCs w:val="24"/>
        </w:rPr>
        <w:fldChar w:fldCharType="end"/>
      </w:r>
      <w:r w:rsidR="00524DA0" w:rsidRPr="00E30A33">
        <w:rPr>
          <w:rFonts w:eastAsia="Calibri" w:cs="Times New Roman"/>
          <w:szCs w:val="24"/>
        </w:rPr>
        <w:t xml:space="preserve">. </w:t>
      </w:r>
      <w:r w:rsidR="00092C49" w:rsidRPr="00E30A33">
        <w:rPr>
          <w:rFonts w:eastAsia="Calibri" w:cs="Times New Roman"/>
          <w:szCs w:val="24"/>
        </w:rPr>
        <w:t xml:space="preserve">A selective increase in ALL incidence in children 1-4 years of age has been shown </w:t>
      </w:r>
      <w:r w:rsidR="00900F42" w:rsidRPr="00E30A33">
        <w:rPr>
          <w:rFonts w:eastAsia="Calibri" w:cs="Times New Roman"/>
          <w:szCs w:val="24"/>
        </w:rPr>
        <w:t>during socioeconomic transition</w:t>
      </w:r>
      <w:r w:rsidR="00092C49" w:rsidRPr="00E30A33">
        <w:rPr>
          <w:rFonts w:eastAsia="Calibri" w:cs="Times New Roman"/>
          <w:szCs w:val="24"/>
        </w:rPr>
        <w:t xml:space="preserve"> </w:t>
      </w:r>
      <w:r w:rsidR="00092C49" w:rsidRPr="00E30A33">
        <w:rPr>
          <w:rFonts w:eastAsia="Calibri" w:cs="Times New Roman"/>
          <w:szCs w:val="24"/>
        </w:rPr>
        <w:fldChar w:fldCharType="begin"/>
      </w:r>
      <w:r w:rsidR="00DA630B">
        <w:rPr>
          <w:rFonts w:eastAsia="Calibri" w:cs="Times New Roman"/>
          <w:szCs w:val="24"/>
        </w:rPr>
        <w:instrText xml:space="preserve"> ADDIN EN.CITE &lt;EndNote&gt;&lt;Cite&gt;&lt;Author&gt;Hrušák&lt;/Author&gt;&lt;Year&gt;2002&lt;/Year&gt;&lt;RecNum&gt;563&lt;/RecNum&gt;&lt;DisplayText&gt;[74]&lt;/DisplayText&gt;&lt;record&gt;&lt;rec-number&gt;563&lt;/rec-number&gt;&lt;foreign-keys&gt;&lt;key app="EN" db-id="0v9rx5zattxxreezx02vsrzj0z9d0sepv9rx" timestamp="1513160063"&gt;563&lt;/key&gt;&lt;/foreign-keys&gt;&lt;ref-type name="Journal Article"&gt;17&lt;/ref-type&gt;&lt;contributors&gt;&lt;authors&gt;&lt;author&gt;Hrušák, O.&lt;/author&gt;&lt;author&gt;Trka, J.&lt;/author&gt;&lt;author&gt;Zuna, J.&lt;/author&gt;&lt;author&gt;Poloučková, A.&lt;/author&gt;&lt;author&gt;Kalina, T.&lt;/author&gt;&lt;author&gt;Starý, J.&lt;/author&gt;&lt;/authors&gt;&lt;/contributors&gt;&lt;titles&gt;&lt;title&gt;Acute lymphoblastic leukemia incidence during socioeconomic transition: selective increase in children from 1 to 4 years&lt;/title&gt;&lt;secondary-title&gt;Leukemia&lt;/secondary-title&gt;&lt;/titles&gt;&lt;periodical&gt;&lt;full-title&gt;Leukemia&lt;/full-title&gt;&lt;/periodical&gt;&lt;pages&gt;720&lt;/pages&gt;&lt;volume&gt;16&lt;/volume&gt;&lt;dates&gt;&lt;year&gt;2002&lt;/year&gt;&lt;pub-dates&gt;&lt;date&gt;04/08/online&lt;/date&gt;&lt;/pub-dates&gt;&lt;/dates&gt;&lt;publisher&gt;Macmillan Publishers Limited&lt;/publisher&gt;&lt;work-type&gt;Original Manuscript&lt;/work-type&gt;&lt;urls&gt;&lt;related-urls&gt;&lt;url&gt;http://dx.doi.org/10.1038/sj.leu.2402422&lt;/url&gt;&lt;/related-urls&gt;&lt;/urls&gt;&lt;electronic-resource-num&gt;10.1038/sj.leu.2402422&lt;/electronic-resource-num&gt;&lt;/record&gt;&lt;/Cite&gt;&lt;/EndNote&gt;</w:instrText>
      </w:r>
      <w:r w:rsidR="00092C49" w:rsidRPr="00E30A33">
        <w:rPr>
          <w:rFonts w:eastAsia="Calibri" w:cs="Times New Roman"/>
          <w:szCs w:val="24"/>
        </w:rPr>
        <w:fldChar w:fldCharType="separate"/>
      </w:r>
      <w:r w:rsidR="00DA630B">
        <w:rPr>
          <w:rFonts w:eastAsia="Calibri" w:cs="Times New Roman"/>
          <w:noProof/>
          <w:szCs w:val="24"/>
        </w:rPr>
        <w:t>[</w:t>
      </w:r>
      <w:hyperlink w:anchor="_ENREF_74" w:tooltip="Hrušák, 2002 #563" w:history="1">
        <w:r w:rsidR="00DA630B">
          <w:rPr>
            <w:rFonts w:eastAsia="Calibri" w:cs="Times New Roman"/>
            <w:noProof/>
            <w:szCs w:val="24"/>
          </w:rPr>
          <w:t>74</w:t>
        </w:r>
      </w:hyperlink>
      <w:r w:rsidR="00DA630B">
        <w:rPr>
          <w:rFonts w:eastAsia="Calibri" w:cs="Times New Roman"/>
          <w:noProof/>
          <w:szCs w:val="24"/>
        </w:rPr>
        <w:t>]</w:t>
      </w:r>
      <w:r w:rsidR="00092C49" w:rsidRPr="00E30A33">
        <w:rPr>
          <w:rFonts w:eastAsia="Calibri" w:cs="Times New Roman"/>
          <w:szCs w:val="24"/>
        </w:rPr>
        <w:fldChar w:fldCharType="end"/>
      </w:r>
      <w:r w:rsidR="00092C49" w:rsidRPr="00E30A33">
        <w:rPr>
          <w:rFonts w:eastAsia="Calibri" w:cs="Times New Roman"/>
          <w:szCs w:val="24"/>
        </w:rPr>
        <w:t>. The authors further suggested that difference in socioeconomic status</w:t>
      </w:r>
      <w:r w:rsidR="00716255" w:rsidRPr="00E30A33">
        <w:rPr>
          <w:rFonts w:eastAsia="Calibri" w:cs="Times New Roman"/>
          <w:szCs w:val="24"/>
        </w:rPr>
        <w:t xml:space="preserve"> (SES)</w:t>
      </w:r>
      <w:r w:rsidR="00092C49" w:rsidRPr="00E30A33">
        <w:rPr>
          <w:rFonts w:eastAsia="Calibri" w:cs="Times New Roman"/>
          <w:szCs w:val="24"/>
        </w:rPr>
        <w:t xml:space="preserve"> may lead to an increase in a genetically dis</w:t>
      </w:r>
      <w:r w:rsidR="00092C49" w:rsidRPr="00D72642">
        <w:rPr>
          <w:rFonts w:eastAsia="Calibri" w:cs="Times New Roman"/>
          <w:szCs w:val="24"/>
        </w:rPr>
        <w:t>tinct subtype</w:t>
      </w:r>
      <w:r w:rsidR="00C534D3" w:rsidRPr="00D72642">
        <w:rPr>
          <w:rFonts w:eastAsia="Calibri" w:cs="Times New Roman"/>
          <w:szCs w:val="24"/>
        </w:rPr>
        <w:t xml:space="preserve"> of ALL susceptibility</w:t>
      </w:r>
      <w:r w:rsidR="00092C49" w:rsidRPr="00D72642">
        <w:rPr>
          <w:rFonts w:eastAsia="Calibri" w:cs="Times New Roman"/>
          <w:szCs w:val="24"/>
        </w:rPr>
        <w:t>, suggesting hyperdiploid ALL as a candidate.</w:t>
      </w:r>
      <w:r w:rsidR="009667CF" w:rsidRPr="00D72642">
        <w:rPr>
          <w:rFonts w:eastAsia="Calibri" w:cs="Times New Roman"/>
          <w:szCs w:val="24"/>
        </w:rPr>
        <w:t xml:space="preserve"> Additional studies have proposed that DNA methylation may act as a modifiable mechanism by which factor</w:t>
      </w:r>
      <w:r w:rsidR="00716255" w:rsidRPr="00D72642">
        <w:rPr>
          <w:rFonts w:eastAsia="Calibri" w:cs="Times New Roman"/>
          <w:szCs w:val="24"/>
        </w:rPr>
        <w:t xml:space="preserve">s such as </w:t>
      </w:r>
      <w:r w:rsidR="009667CF" w:rsidRPr="00D72642">
        <w:rPr>
          <w:rFonts w:eastAsia="Calibri" w:cs="Times New Roman"/>
          <w:szCs w:val="24"/>
        </w:rPr>
        <w:t xml:space="preserve">SES become physically embodied </w:t>
      </w:r>
      <w:r w:rsidR="009667CF" w:rsidRPr="00D72642">
        <w:rPr>
          <w:rFonts w:eastAsia="Calibri" w:cs="Times New Roman"/>
          <w:szCs w:val="24"/>
        </w:rPr>
        <w:fldChar w:fldCharType="begin">
          <w:fldData xml:space="preserve">PEVuZE5vdGU+PENpdGU+PEF1dGhvcj5OZWVkaGFtPC9BdXRob3I+PFllYXI+MjAxNTwvWWVhcj48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</w:fldData>
        </w:fldChar>
      </w:r>
      <w:r w:rsidR="00DA630B" w:rsidRPr="00D72642">
        <w:rPr>
          <w:rFonts w:eastAsia="Calibri" w:cs="Times New Roman"/>
          <w:szCs w:val="24"/>
        </w:rPr>
        <w:instrText xml:space="preserve"> ADDIN EN.CITE </w:instrText>
      </w:r>
      <w:r w:rsidR="00DA630B" w:rsidRPr="00D72642">
        <w:rPr>
          <w:rFonts w:eastAsia="Calibri" w:cs="Times New Roman"/>
          <w:szCs w:val="24"/>
        </w:rPr>
        <w:fldChar w:fldCharType="begin">
          <w:fldData xml:space="preserve">PEVuZE5vdGU+PENpdGU+PEF1dGhvcj5OZWVkaGFtPC9BdXRob3I+PFllYXI+MjAxNTwvWWVhcj48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</w:fldData>
        </w:fldChar>
      </w:r>
      <w:r w:rsidR="00DA630B" w:rsidRPr="00D72642">
        <w:rPr>
          <w:rFonts w:eastAsia="Calibri" w:cs="Times New Roman"/>
          <w:szCs w:val="24"/>
        </w:rPr>
        <w:instrText xml:space="preserve"> ADDIN EN.CITE.DATA </w:instrText>
      </w:r>
      <w:r w:rsidR="00DA630B" w:rsidRPr="00D72642">
        <w:rPr>
          <w:rFonts w:eastAsia="Calibri" w:cs="Times New Roman"/>
          <w:szCs w:val="24"/>
        </w:rPr>
      </w:r>
      <w:r w:rsidR="00DA630B" w:rsidRPr="00D72642">
        <w:rPr>
          <w:rFonts w:eastAsia="Calibri" w:cs="Times New Roman"/>
          <w:szCs w:val="24"/>
        </w:rPr>
        <w:fldChar w:fldCharType="end"/>
      </w:r>
      <w:r w:rsidR="009667CF" w:rsidRPr="00D72642">
        <w:rPr>
          <w:rFonts w:eastAsia="Calibri" w:cs="Times New Roman"/>
          <w:szCs w:val="24"/>
        </w:rPr>
      </w:r>
      <w:r w:rsidR="009667CF" w:rsidRPr="00D72642">
        <w:rPr>
          <w:rFonts w:eastAsia="Calibri" w:cs="Times New Roman"/>
          <w:szCs w:val="24"/>
        </w:rPr>
        <w:fldChar w:fldCharType="separate"/>
      </w:r>
      <w:r w:rsidR="00DA630B" w:rsidRPr="00D72642">
        <w:rPr>
          <w:rFonts w:eastAsia="Calibri" w:cs="Times New Roman"/>
          <w:noProof/>
          <w:szCs w:val="24"/>
        </w:rPr>
        <w:t>[</w:t>
      </w:r>
      <w:hyperlink w:anchor="_ENREF_75" w:tooltip="Needham, 2015 #564" w:history="1">
        <w:r w:rsidR="00DA630B" w:rsidRPr="00D72642">
          <w:rPr>
            <w:rFonts w:eastAsia="Calibri" w:cs="Times New Roman"/>
            <w:noProof/>
            <w:szCs w:val="24"/>
          </w:rPr>
          <w:t>75</w:t>
        </w:r>
      </w:hyperlink>
      <w:r w:rsidR="00DA630B" w:rsidRPr="00D72642">
        <w:rPr>
          <w:rFonts w:eastAsia="Calibri" w:cs="Times New Roman"/>
          <w:noProof/>
          <w:szCs w:val="24"/>
        </w:rPr>
        <w:t>]</w:t>
      </w:r>
      <w:r w:rsidR="009667CF" w:rsidRPr="00D72642">
        <w:rPr>
          <w:rFonts w:eastAsia="Calibri" w:cs="Times New Roman"/>
          <w:szCs w:val="24"/>
        </w:rPr>
        <w:fldChar w:fldCharType="end"/>
      </w:r>
      <w:r w:rsidR="009667CF" w:rsidRPr="00D72642">
        <w:rPr>
          <w:rFonts w:eastAsia="Calibri" w:cs="Times New Roman"/>
          <w:szCs w:val="24"/>
        </w:rPr>
        <w:t>, resulting in altered disease risk between SES groups.</w:t>
      </w:r>
      <w:r w:rsidR="00B87627" w:rsidRPr="00D72642">
        <w:rPr>
          <w:rFonts w:eastAsia="Calibri" w:cs="Times New Roman"/>
          <w:szCs w:val="24"/>
        </w:rPr>
        <w:t xml:space="preserve"> </w:t>
      </w:r>
      <w:bookmarkStart w:id="27" w:name="_Hlk529187135"/>
      <w:r w:rsidR="001E164F" w:rsidRPr="00D72642">
        <w:rPr>
          <w:rFonts w:eastAsia="Calibri" w:cs="Times New Roman"/>
        </w:rPr>
        <w:t>A</w:t>
      </w:r>
      <w:r w:rsidR="004F4B38" w:rsidRPr="00D72642">
        <w:rPr>
          <w:rFonts w:eastAsia="Calibri" w:cs="Times New Roman"/>
        </w:rPr>
        <w:t xml:space="preserve"> </w:t>
      </w:r>
      <w:r w:rsidR="001E164F" w:rsidRPr="00D72642">
        <w:t>spurious r</w:t>
      </w:r>
      <w:r w:rsidR="00F278A5" w:rsidRPr="00D72642">
        <w:t xml:space="preserve">esult must also be considered, </w:t>
      </w:r>
      <w:r w:rsidR="00321E42" w:rsidRPr="00D72642">
        <w:t>given</w:t>
      </w:r>
      <w:r w:rsidR="00F278A5" w:rsidRPr="00D72642">
        <w:t xml:space="preserve"> that for day care there were only a small number of individuals exposed</w:t>
      </w:r>
      <w:r w:rsidR="00252F9B" w:rsidRPr="00D72642">
        <w:t xml:space="preserve"> i.e. </w:t>
      </w:r>
      <w:r w:rsidR="001548B3" w:rsidRPr="00D72642">
        <w:t>only 46/871</w:t>
      </w:r>
      <w:r w:rsidR="00F278A5" w:rsidRPr="00D72642">
        <w:t xml:space="preserve"> were reported to attended </w:t>
      </w:r>
      <w:r w:rsidR="00252F9B" w:rsidRPr="00D72642">
        <w:t>day care</w:t>
      </w:r>
      <w:r w:rsidR="00F278A5" w:rsidRPr="00D72642">
        <w:t xml:space="preserve"> at 8 month of age.</w:t>
      </w:r>
      <w:r w:rsidR="00252F9B" w:rsidRPr="00D72642">
        <w:t xml:space="preserve"> </w:t>
      </w:r>
      <w:r w:rsidR="00F278A5" w:rsidRPr="00D72642">
        <w:t>T</w:t>
      </w:r>
      <w:r w:rsidR="00E11B31" w:rsidRPr="00D72642">
        <w:t xml:space="preserve">his </w:t>
      </w:r>
      <w:r w:rsidR="00F278A5" w:rsidRPr="00D72642">
        <w:t>may</w:t>
      </w:r>
      <w:r w:rsidR="00E11B31" w:rsidRPr="00D72642">
        <w:t xml:space="preserve"> also</w:t>
      </w:r>
      <w:r w:rsidR="00F278A5" w:rsidRPr="00D72642">
        <w:t xml:space="preserve"> be true </w:t>
      </w:r>
      <w:r w:rsidR="00E11B31" w:rsidRPr="00D72642">
        <w:t>for</w:t>
      </w:r>
      <w:r w:rsidR="00252F9B" w:rsidRPr="00D72642">
        <w:t xml:space="preserve"> </w:t>
      </w:r>
      <w:r w:rsidR="00F278A5" w:rsidRPr="00D72642">
        <w:t xml:space="preserve">maternal </w:t>
      </w:r>
      <w:r w:rsidR="00252F9B" w:rsidRPr="00D72642">
        <w:t>radiation exposure</w:t>
      </w:r>
      <w:r w:rsidR="002F6E1D" w:rsidRPr="00D72642">
        <w:t xml:space="preserve"> were only 29/849</w:t>
      </w:r>
      <w:r w:rsidR="00F278A5" w:rsidRPr="00D72642">
        <w:t xml:space="preserve"> were reported to be exposed</w:t>
      </w:r>
      <w:bookmarkEnd w:id="27"/>
      <w:r w:rsidR="001E164F" w:rsidRPr="00D72642">
        <w:rPr>
          <w:rFonts w:eastAsia="Calibri" w:cs="Times New Roman"/>
        </w:rPr>
        <w:t>.</w:t>
      </w:r>
      <w:r w:rsidR="009667CF" w:rsidRPr="00D72642">
        <w:rPr>
          <w:rFonts w:eastAsia="Calibri" w:cs="Times New Roman"/>
          <w:szCs w:val="24"/>
        </w:rPr>
        <w:t xml:space="preserve"> </w:t>
      </w:r>
      <w:r w:rsidR="00E20562" w:rsidRPr="00D72642">
        <w:t>Whilst we concede that it is possible that these observations may be due t</w:t>
      </w:r>
      <w:r w:rsidR="00F278A5" w:rsidRPr="00D72642">
        <w:t xml:space="preserve">o chance, we would </w:t>
      </w:r>
      <w:r w:rsidR="00E11B31" w:rsidRPr="00D72642">
        <w:t>argue</w:t>
      </w:r>
      <w:r w:rsidR="00E11B31" w:rsidRPr="00E30A33">
        <w:t xml:space="preserve"> </w:t>
      </w:r>
      <w:r w:rsidR="00F278A5" w:rsidRPr="00E30A33">
        <w:t>that the perinatal window</w:t>
      </w:r>
      <w:r w:rsidR="00E20562" w:rsidRPr="00E30A33">
        <w:t xml:space="preserve"> represents a period of a high degree of plasticity for the developing ep</w:t>
      </w:r>
      <w:r w:rsidR="00F278A5" w:rsidRPr="00E30A33">
        <w:t>igenome compared to later time points during</w:t>
      </w:r>
      <w:r w:rsidR="00E20562" w:rsidRPr="00E30A33">
        <w:t xml:space="preserve"> childhood and therefore it is plausible that some of the observations reported here may be real due to the timing of the exposure. </w:t>
      </w:r>
      <w:r w:rsidR="00F278A5" w:rsidRPr="00E30A33">
        <w:t>In particular, t</w:t>
      </w:r>
      <w:r w:rsidR="00E20562" w:rsidRPr="00E30A33">
        <w:t xml:space="preserve">he magnitude </w:t>
      </w:r>
      <w:r w:rsidR="00F278A5" w:rsidRPr="00E30A33">
        <w:t xml:space="preserve">and significance </w:t>
      </w:r>
      <w:r w:rsidR="00E20562" w:rsidRPr="00E30A33">
        <w:t xml:space="preserve">of change identified for </w:t>
      </w:r>
      <w:r w:rsidR="00F278A5" w:rsidRPr="00E30A33">
        <w:t xml:space="preserve">at least </w:t>
      </w:r>
      <w:r w:rsidR="00E20562" w:rsidRPr="00E30A33">
        <w:t>two of the</w:t>
      </w:r>
      <w:r w:rsidR="00F278A5" w:rsidRPr="00E30A33">
        <w:t xml:space="preserve"> six</w:t>
      </w:r>
      <w:r w:rsidR="00E20562" w:rsidRPr="00E30A33">
        <w:t xml:space="preserve"> genes whose methylation were influenced by day care attendance </w:t>
      </w:r>
      <w:r w:rsidR="00F278A5" w:rsidRPr="00E30A33">
        <w:t xml:space="preserve">(and are altered in ALL) </w:t>
      </w:r>
      <w:r w:rsidR="00E20562" w:rsidRPr="00E30A33">
        <w:t>(</w:t>
      </w:r>
      <w:r w:rsidR="00EC68B8" w:rsidRPr="00E30A33">
        <w:t>TMEM132C, -7%</w:t>
      </w:r>
      <w:r w:rsidR="001B3BD7" w:rsidRPr="00E30A33">
        <w:t xml:space="preserve"> (p=0.003)</w:t>
      </w:r>
      <w:r w:rsidR="00EC68B8" w:rsidRPr="00E30A33">
        <w:t>; and GLB1L, -2%</w:t>
      </w:r>
      <w:r w:rsidR="001B3BD7" w:rsidRPr="00E30A33">
        <w:t xml:space="preserve"> (p=0.03)</w:t>
      </w:r>
      <w:r w:rsidR="00EC68B8" w:rsidRPr="00E30A33">
        <w:t>), implies a true association with this exposure, and potential candidates for future studies</w:t>
      </w:r>
      <w:r w:rsidR="00E20562" w:rsidRPr="00E30A33">
        <w:t xml:space="preserve">. </w:t>
      </w:r>
      <w:r w:rsidR="00F817F2" w:rsidRPr="00E30A33">
        <w:rPr>
          <w:rFonts w:eastAsia="Calibri" w:cs="Times New Roman"/>
          <w:szCs w:val="24"/>
        </w:rPr>
        <w:t>Indeed</w:t>
      </w:r>
      <w:r w:rsidR="003D1D94" w:rsidRPr="00E30A33">
        <w:rPr>
          <w:rFonts w:eastAsia="Calibri" w:cs="Times New Roman"/>
          <w:szCs w:val="24"/>
        </w:rPr>
        <w:t>,</w:t>
      </w:r>
      <w:r w:rsidR="00F817F2" w:rsidRPr="00E30A33">
        <w:rPr>
          <w:rFonts w:eastAsia="Calibri" w:cs="Times New Roman"/>
          <w:szCs w:val="24"/>
        </w:rPr>
        <w:t xml:space="preserve"> when using rep</w:t>
      </w:r>
      <w:r w:rsidR="00542EE9" w:rsidRPr="00E30A33">
        <w:rPr>
          <w:rFonts w:eastAsia="Calibri" w:cs="Times New Roman"/>
          <w:szCs w:val="24"/>
        </w:rPr>
        <w:t>orted cold symptoms in the first 6 months</w:t>
      </w:r>
      <w:r w:rsidR="00F817F2" w:rsidRPr="00E30A33">
        <w:rPr>
          <w:rFonts w:eastAsia="Calibri" w:cs="Times New Roman"/>
          <w:szCs w:val="24"/>
        </w:rPr>
        <w:t xml:space="preserve"> of life as a measure of infection, whi</w:t>
      </w:r>
      <w:r w:rsidR="00E97575" w:rsidRPr="00E30A33">
        <w:rPr>
          <w:rFonts w:eastAsia="Calibri" w:cs="Times New Roman"/>
          <w:szCs w:val="24"/>
        </w:rPr>
        <w:t>ch perhaps may be a l</w:t>
      </w:r>
      <w:r w:rsidR="000071EF" w:rsidRPr="00E30A33">
        <w:rPr>
          <w:rFonts w:eastAsia="Calibri" w:cs="Times New Roman"/>
          <w:szCs w:val="24"/>
        </w:rPr>
        <w:t xml:space="preserve">ess biased, although imperfect </w:t>
      </w:r>
      <w:r w:rsidR="00F817F2" w:rsidRPr="00E30A33">
        <w:rPr>
          <w:rFonts w:eastAsia="Calibri" w:cs="Times New Roman"/>
          <w:szCs w:val="24"/>
        </w:rPr>
        <w:t xml:space="preserve">measure, </w:t>
      </w:r>
      <w:r w:rsidR="00542EE9" w:rsidRPr="00E30A33">
        <w:rPr>
          <w:rFonts w:eastAsia="Calibri" w:cs="Times New Roman"/>
          <w:szCs w:val="24"/>
        </w:rPr>
        <w:t>we observed a larger number of methylation changes (i.e. 75 CpGs as opposed to j</w:t>
      </w:r>
      <w:r w:rsidR="003107FA" w:rsidRPr="00E30A33">
        <w:rPr>
          <w:rFonts w:eastAsia="Calibri" w:cs="Times New Roman"/>
          <w:szCs w:val="24"/>
        </w:rPr>
        <w:t>ust 11 for day care attendance). D</w:t>
      </w:r>
      <w:r w:rsidR="00542EE9" w:rsidRPr="00E30A33">
        <w:rPr>
          <w:rFonts w:eastAsia="Calibri" w:cs="Times New Roman"/>
          <w:szCs w:val="24"/>
        </w:rPr>
        <w:t>espite a lack of statistically significant overlap between ALL-associate</w:t>
      </w:r>
      <w:r w:rsidR="000071EF" w:rsidRPr="00E30A33">
        <w:rPr>
          <w:rFonts w:eastAsia="Calibri" w:cs="Times New Roman"/>
          <w:szCs w:val="24"/>
        </w:rPr>
        <w:t>d</w:t>
      </w:r>
      <w:r w:rsidR="00542EE9" w:rsidRPr="00E30A33">
        <w:rPr>
          <w:rFonts w:eastAsia="Calibri" w:cs="Times New Roman"/>
          <w:szCs w:val="24"/>
        </w:rPr>
        <w:t xml:space="preserve"> genes, there was a lower degree of concordant changes (33%), whereby 6 genes displayed hypomethylation in response to cold sympt</w:t>
      </w:r>
      <w:r w:rsidR="003107FA" w:rsidRPr="00E30A33">
        <w:rPr>
          <w:rFonts w:eastAsia="Calibri" w:cs="Times New Roman"/>
          <w:szCs w:val="24"/>
        </w:rPr>
        <w:t>oms and hypermethylation in ALL, s</w:t>
      </w:r>
      <w:r w:rsidR="00357126" w:rsidRPr="00E30A33">
        <w:rPr>
          <w:rFonts w:eastAsia="Calibri" w:cs="Times New Roman"/>
          <w:szCs w:val="24"/>
        </w:rPr>
        <w:t xml:space="preserve">upporting the notion that early immune stimulation has a protective effect against ALL. </w:t>
      </w:r>
      <w:r w:rsidR="00542EE9" w:rsidRPr="00E30A33">
        <w:rPr>
          <w:rFonts w:eastAsia="Calibri" w:cs="Times New Roman"/>
          <w:szCs w:val="24"/>
        </w:rPr>
        <w:t xml:space="preserve">    </w:t>
      </w:r>
      <w:r w:rsidR="00F817F2" w:rsidRPr="00E30A33">
        <w:rPr>
          <w:rFonts w:eastAsia="Calibri" w:cs="Times New Roman"/>
          <w:szCs w:val="24"/>
        </w:rPr>
        <w:t xml:space="preserve"> </w:t>
      </w:r>
      <w:r w:rsidR="00661B17" w:rsidRPr="00E30A33">
        <w:rPr>
          <w:rFonts w:eastAsia="Calibri" w:cs="Times New Roman"/>
          <w:szCs w:val="24"/>
        </w:rPr>
        <w:t xml:space="preserve"> </w:t>
      </w:r>
    </w:p>
    <w:p w14:paraId="0CDC27CE" w14:textId="73456A77" w:rsidR="00592185" w:rsidRPr="00E30A33" w:rsidRDefault="00920183" w:rsidP="00790FE5">
      <w:pPr>
        <w:spacing w:line="360" w:lineRule="auto"/>
        <w:rPr>
          <w:rFonts w:ascii="Calibri" w:eastAsia="Times New Roman" w:hAnsi="Calibri" w:cs="Times New Roman"/>
          <w:lang w:eastAsia="en-GB"/>
        </w:rPr>
      </w:pPr>
      <w:r w:rsidRPr="00E30A33">
        <w:rPr>
          <w:rFonts w:eastAsia="Calibri" w:cs="Times New Roman"/>
          <w:lang w:eastAsia="en-GB"/>
        </w:rPr>
        <w:t>There are several plausible explanatio</w:t>
      </w:r>
      <w:r w:rsidR="00357126" w:rsidRPr="00E30A33">
        <w:rPr>
          <w:rFonts w:eastAsia="Calibri" w:cs="Times New Roman"/>
          <w:lang w:eastAsia="en-GB"/>
        </w:rPr>
        <w:t>ns as to why we did not observe</w:t>
      </w:r>
      <w:r w:rsidRPr="00E30A33">
        <w:rPr>
          <w:rFonts w:eastAsia="Calibri" w:cs="Times New Roman"/>
          <w:lang w:eastAsia="en-GB"/>
        </w:rPr>
        <w:t xml:space="preserve"> a sign</w:t>
      </w:r>
      <w:r w:rsidR="007B2750" w:rsidRPr="00E30A33">
        <w:rPr>
          <w:rFonts w:eastAsia="Calibri" w:cs="Times New Roman"/>
          <w:lang w:eastAsia="en-GB"/>
        </w:rPr>
        <w:t xml:space="preserve">ificant overlap between disease </w:t>
      </w:r>
      <w:r w:rsidRPr="00E30A33">
        <w:rPr>
          <w:rFonts w:eastAsia="Calibri" w:cs="Times New Roman"/>
          <w:lang w:eastAsia="en-GB"/>
        </w:rPr>
        <w:t xml:space="preserve">associated methylation change and exposure associated methylation changes for all exposures assessed. The simplest </w:t>
      </w:r>
      <w:r w:rsidR="00C534D3" w:rsidRPr="00E30A33">
        <w:rPr>
          <w:rFonts w:eastAsia="Calibri" w:cs="Times New Roman"/>
          <w:lang w:eastAsia="en-GB"/>
        </w:rPr>
        <w:t>explanation</w:t>
      </w:r>
      <w:r w:rsidR="00D4464E" w:rsidRPr="00E30A33">
        <w:rPr>
          <w:rFonts w:eastAsia="Calibri" w:cs="Times New Roman"/>
          <w:lang w:eastAsia="en-GB"/>
        </w:rPr>
        <w:t>,</w:t>
      </w:r>
      <w:r w:rsidR="00C534D3" w:rsidRPr="00E30A33">
        <w:rPr>
          <w:rFonts w:eastAsia="Calibri" w:cs="Times New Roman"/>
          <w:lang w:eastAsia="en-GB"/>
        </w:rPr>
        <w:t xml:space="preserve"> </w:t>
      </w:r>
      <w:r w:rsidRPr="00E30A33">
        <w:rPr>
          <w:rFonts w:eastAsia="Calibri" w:cs="Times New Roman"/>
          <w:lang w:eastAsia="en-GB"/>
        </w:rPr>
        <w:t xml:space="preserve">that DNA methylation may not be a key mechanism linking those particular exposures (i.e. folate supplementation, coffee consumption, </w:t>
      </w:r>
      <w:r w:rsidR="00357126" w:rsidRPr="00E30A33">
        <w:rPr>
          <w:rFonts w:eastAsia="Calibri" w:cs="Times New Roman"/>
          <w:lang w:eastAsia="en-GB"/>
        </w:rPr>
        <w:t xml:space="preserve">and </w:t>
      </w:r>
      <w:r w:rsidRPr="00E30A33">
        <w:rPr>
          <w:rFonts w:eastAsia="Calibri" w:cs="Times New Roman"/>
          <w:lang w:eastAsia="en-GB"/>
        </w:rPr>
        <w:t>reported cold symptoms) and AL</w:t>
      </w:r>
      <w:r w:rsidR="00357126" w:rsidRPr="00E30A33">
        <w:rPr>
          <w:rFonts w:eastAsia="Calibri" w:cs="Times New Roman"/>
          <w:lang w:eastAsia="en-GB"/>
        </w:rPr>
        <w:t xml:space="preserve">L risk. </w:t>
      </w:r>
      <w:r w:rsidR="003B5EB3" w:rsidRPr="00E30A33">
        <w:rPr>
          <w:rFonts w:eastAsia="Calibri" w:cs="Times New Roman"/>
          <w:lang w:eastAsia="en-GB"/>
        </w:rPr>
        <w:t xml:space="preserve">Whilst this is possible, we suggest alternative explanations </w:t>
      </w:r>
      <w:r w:rsidR="001617B7" w:rsidRPr="00E30A33">
        <w:rPr>
          <w:rFonts w:eastAsia="Calibri" w:cs="Times New Roman"/>
          <w:lang w:eastAsia="en-GB"/>
        </w:rPr>
        <w:t>for these findings</w:t>
      </w:r>
      <w:r w:rsidR="009D2441" w:rsidRPr="00E30A33">
        <w:rPr>
          <w:rFonts w:eastAsia="Calibri" w:cs="Times New Roman"/>
          <w:lang w:eastAsia="en-GB"/>
        </w:rPr>
        <w:t xml:space="preserve">. </w:t>
      </w:r>
      <w:r w:rsidR="001A0CDF" w:rsidRPr="00E30A33">
        <w:rPr>
          <w:rFonts w:ascii="Calibri" w:eastAsia="Times New Roman" w:hAnsi="Calibri" w:cs="Times New Roman"/>
          <w:lang w:eastAsia="en-GB"/>
        </w:rPr>
        <w:t>In this study we applied the ‘meet in the middle’ approach, due to rarity and difficulty obtaining appropriate data and samples within one cohort. The integration and overlap of the data sets analysed therefore originated from a combination of prospective and retrospective study designs. More</w:t>
      </w:r>
      <w:r w:rsidR="00D4464E" w:rsidRPr="00E30A33">
        <w:rPr>
          <w:rFonts w:ascii="Calibri" w:eastAsia="Times New Roman" w:hAnsi="Calibri" w:cs="Times New Roman"/>
          <w:lang w:eastAsia="en-GB"/>
        </w:rPr>
        <w:t xml:space="preserve">over, </w:t>
      </w:r>
      <w:r w:rsidR="001A0CDF" w:rsidRPr="00E30A33">
        <w:rPr>
          <w:rFonts w:ascii="Calibri" w:eastAsia="Times New Roman" w:hAnsi="Calibri" w:cs="Times New Roman"/>
          <w:lang w:eastAsia="en-GB"/>
        </w:rPr>
        <w:t xml:space="preserve">in using data from different studies, the exposed and disease populations are likely to be different, which may have influenced study outcomes. The sample size may not have been sufficient to detect small exposure-associated methylation changes, thus a larger cohort may be needed to detect these small effects, for instance when investigating these associations in </w:t>
      </w:r>
      <w:r w:rsidR="00B622FE" w:rsidRPr="00E30A33">
        <w:rPr>
          <w:rFonts w:ascii="Calibri" w:eastAsia="Times New Roman" w:hAnsi="Calibri" w:cs="Times New Roman"/>
          <w:lang w:eastAsia="en-GB"/>
        </w:rPr>
        <w:t>larger cohorts [54, 55] (Table 3</w:t>
      </w:r>
      <w:r w:rsidR="001A0CDF" w:rsidRPr="00E30A33">
        <w:rPr>
          <w:rFonts w:ascii="Calibri" w:eastAsia="Times New Roman" w:hAnsi="Calibri" w:cs="Times New Roman"/>
          <w:lang w:eastAsia="en-GB"/>
        </w:rPr>
        <w:t>) significant associations were found.</w:t>
      </w:r>
    </w:p>
    <w:p w14:paraId="0A5168BC" w14:textId="2FC7B48C" w:rsidR="007E05AE" w:rsidRPr="00E30A33" w:rsidRDefault="003B5EB3" w:rsidP="001012B9">
      <w:pPr>
        <w:spacing w:line="360" w:lineRule="auto"/>
        <w:rPr>
          <w:rFonts w:eastAsia="Calibri" w:cs="Times New Roman"/>
          <w:color w:val="FF0000"/>
          <w:lang w:eastAsia="en-GB"/>
        </w:rPr>
      </w:pPr>
      <w:r w:rsidRPr="00E30A33">
        <w:rPr>
          <w:rFonts w:eastAsia="Calibri" w:cs="Times New Roman"/>
          <w:szCs w:val="24"/>
        </w:rPr>
        <w:t xml:space="preserve">Here, ALL-associated exposures were measured via questionnaires completed by mothers of the offspring from whom DNA methylation data were available. This method of exposure measurement is not the most accurate due to reporting bias </w:t>
      </w:r>
      <w:r w:rsidRPr="00E30A33">
        <w:rPr>
          <w:rFonts w:eastAsia="Calibri" w:cs="Times New Roman"/>
          <w:szCs w:val="24"/>
        </w:rPr>
        <w:fldChar w:fldCharType="begin">
          <w:fldData xml:space="preserve">PEVuZE5vdGU+PENpdGU+PEF1dGhvcj5Db25ub3IgR29yYmVyPC9BdXRob3I+PFllYXI+MjAwOTwv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</w:fldData>
        </w:fldChar>
      </w:r>
      <w:r w:rsidR="00DA630B">
        <w:rPr>
          <w:rFonts w:eastAsia="Calibri" w:cs="Times New Roman"/>
          <w:szCs w:val="24"/>
        </w:rPr>
        <w:instrText xml:space="preserve"> ADDIN EN.CITE </w:instrText>
      </w:r>
      <w:r w:rsidR="00DA630B">
        <w:rPr>
          <w:rFonts w:eastAsia="Calibri" w:cs="Times New Roman"/>
          <w:szCs w:val="24"/>
        </w:rPr>
        <w:fldChar w:fldCharType="begin">
          <w:fldData xml:space="preserve">PEVuZE5vdGU+PENpdGU+PEF1dGhvcj5Db25ub3IgR29yYmVyPC9BdXRob3I+PFllYXI+MjAwOTwv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</w:fldData>
        </w:fldChar>
      </w:r>
      <w:r w:rsidR="00DA630B">
        <w:rPr>
          <w:rFonts w:eastAsia="Calibri" w:cs="Times New Roman"/>
          <w:szCs w:val="24"/>
        </w:rPr>
        <w:instrText xml:space="preserve"> ADDIN EN.CITE.DATA </w:instrText>
      </w:r>
      <w:r w:rsidR="00DA630B">
        <w:rPr>
          <w:rFonts w:eastAsia="Calibri" w:cs="Times New Roman"/>
          <w:szCs w:val="24"/>
        </w:rPr>
      </w:r>
      <w:r w:rsidR="00DA630B">
        <w:rPr>
          <w:rFonts w:eastAsia="Calibri" w:cs="Times New Roman"/>
          <w:szCs w:val="24"/>
        </w:rPr>
        <w:fldChar w:fldCharType="end"/>
      </w:r>
      <w:r w:rsidRPr="00E30A33">
        <w:rPr>
          <w:rFonts w:eastAsia="Calibri" w:cs="Times New Roman"/>
          <w:szCs w:val="24"/>
        </w:rPr>
      </w:r>
      <w:r w:rsidRPr="00E30A33">
        <w:rPr>
          <w:rFonts w:eastAsia="Calibri" w:cs="Times New Roman"/>
          <w:szCs w:val="24"/>
        </w:rPr>
        <w:fldChar w:fldCharType="separate"/>
      </w:r>
      <w:r w:rsidR="00DA630B">
        <w:rPr>
          <w:rFonts w:eastAsia="Calibri" w:cs="Times New Roman"/>
          <w:noProof/>
          <w:szCs w:val="24"/>
        </w:rPr>
        <w:t>[</w:t>
      </w:r>
      <w:hyperlink w:anchor="_ENREF_76" w:tooltip="Connor Gorber, 2009 #280" w:history="1">
        <w:r w:rsidR="00DA630B">
          <w:rPr>
            <w:rFonts w:eastAsia="Calibri" w:cs="Times New Roman"/>
            <w:noProof/>
            <w:szCs w:val="24"/>
          </w:rPr>
          <w:t>76</w:t>
        </w:r>
      </w:hyperlink>
      <w:r w:rsidR="00DA630B">
        <w:rPr>
          <w:rFonts w:eastAsia="Calibri" w:cs="Times New Roman"/>
          <w:noProof/>
          <w:szCs w:val="24"/>
        </w:rPr>
        <w:t>]</w:t>
      </w:r>
      <w:r w:rsidRPr="00E30A33">
        <w:rPr>
          <w:rFonts w:eastAsia="Calibri" w:cs="Times New Roman"/>
          <w:szCs w:val="24"/>
        </w:rPr>
        <w:fldChar w:fldCharType="end"/>
      </w:r>
      <w:r w:rsidR="007E05AE" w:rsidRPr="00E30A33">
        <w:rPr>
          <w:rFonts w:eastAsia="Calibri" w:cs="Times New Roman"/>
          <w:szCs w:val="24"/>
        </w:rPr>
        <w:t>, and therefore it is plausible that we were unable to detect some methylation changes associated with some of these exposures due to the inaccuracy of the exposure data</w:t>
      </w:r>
      <w:r w:rsidRPr="00E30A33">
        <w:rPr>
          <w:rFonts w:eastAsia="Calibri" w:cs="Times New Roman"/>
          <w:szCs w:val="24"/>
        </w:rPr>
        <w:t xml:space="preserve">. </w:t>
      </w:r>
      <w:r w:rsidR="00661B17" w:rsidRPr="00E30A33">
        <w:rPr>
          <w:rFonts w:eastAsia="Calibri" w:cs="Times New Roman"/>
          <w:szCs w:val="24"/>
        </w:rPr>
        <w:t xml:space="preserve">All of the questions had categorised answers and mothers had to select the most appropriate, and no extra/unique data were collected regarding these exposures. </w:t>
      </w:r>
      <w:r w:rsidRPr="00E30A33">
        <w:rPr>
          <w:rFonts w:eastAsia="Calibri" w:cs="Times New Roman"/>
          <w:szCs w:val="24"/>
        </w:rPr>
        <w:t>In particular, the measure used to assess folate status wa</w:t>
      </w:r>
      <w:r w:rsidR="00357126" w:rsidRPr="00E30A33">
        <w:rPr>
          <w:rFonts w:eastAsia="Calibri" w:cs="Times New Roman"/>
          <w:szCs w:val="24"/>
        </w:rPr>
        <w:t xml:space="preserve">s based on use of supplements. </w:t>
      </w:r>
      <w:r w:rsidRPr="00E30A33">
        <w:rPr>
          <w:rFonts w:eastAsia="Calibri" w:cs="Times New Roman"/>
          <w:szCs w:val="24"/>
        </w:rPr>
        <w:t>The utility of this measure can therefore</w:t>
      </w:r>
      <w:r w:rsidR="007E05AE" w:rsidRPr="00E30A33">
        <w:rPr>
          <w:rFonts w:eastAsia="Calibri" w:cs="Times New Roman"/>
          <w:szCs w:val="24"/>
        </w:rPr>
        <w:t xml:space="preserve"> easily be questioned, a</w:t>
      </w:r>
      <w:r w:rsidRPr="00E30A33">
        <w:rPr>
          <w:rFonts w:eastAsia="Calibri" w:cs="Times New Roman"/>
          <w:szCs w:val="24"/>
        </w:rPr>
        <w:t>s dietary intakes of folate are likely to vary widely bet</w:t>
      </w:r>
      <w:r w:rsidR="007E05AE" w:rsidRPr="00E30A33">
        <w:rPr>
          <w:rFonts w:eastAsia="Calibri" w:cs="Times New Roman"/>
          <w:szCs w:val="24"/>
        </w:rPr>
        <w:t>ween individuals. Therefore</w:t>
      </w:r>
      <w:r w:rsidR="00C534D3" w:rsidRPr="00E30A33">
        <w:rPr>
          <w:rFonts w:eastAsia="Calibri" w:cs="Times New Roman"/>
          <w:szCs w:val="24"/>
        </w:rPr>
        <w:t>,</w:t>
      </w:r>
      <w:r w:rsidR="007E05AE" w:rsidRPr="00E30A33">
        <w:rPr>
          <w:rFonts w:eastAsia="Calibri" w:cs="Times New Roman"/>
          <w:szCs w:val="24"/>
        </w:rPr>
        <w:t xml:space="preserve"> there is likely to be a high degree of variation between individuals both taking and not taking supplements</w:t>
      </w:r>
      <w:r w:rsidRPr="00E30A33">
        <w:rPr>
          <w:rFonts w:eastAsia="Calibri" w:cs="Times New Roman"/>
          <w:szCs w:val="24"/>
        </w:rPr>
        <w:t>, which would not have been captured using this method of assessment</w:t>
      </w:r>
      <w:r w:rsidR="00251F3A" w:rsidRPr="00E30A33">
        <w:rPr>
          <w:rFonts w:eastAsia="Calibri" w:cs="Times New Roman"/>
          <w:szCs w:val="24"/>
        </w:rPr>
        <w:t>, and thus influence our outcome measure</w:t>
      </w:r>
      <w:r w:rsidRPr="00E30A33">
        <w:rPr>
          <w:rFonts w:eastAsia="Calibri" w:cs="Times New Roman"/>
          <w:szCs w:val="24"/>
        </w:rPr>
        <w:t xml:space="preserve">. </w:t>
      </w:r>
      <w:r w:rsidR="00A902D8" w:rsidRPr="00E30A33">
        <w:rPr>
          <w:rFonts w:eastAsia="Calibri" w:cs="Times New Roman"/>
          <w:szCs w:val="24"/>
        </w:rPr>
        <w:t>In addition, the use of cold reporting in the first 6 month, whilst a</w:t>
      </w:r>
      <w:r w:rsidR="00F100C0" w:rsidRPr="00E30A33">
        <w:rPr>
          <w:rFonts w:eastAsia="Calibri" w:cs="Times New Roman"/>
          <w:szCs w:val="24"/>
        </w:rPr>
        <w:t>n</w:t>
      </w:r>
      <w:r w:rsidR="00A902D8" w:rsidRPr="00E30A33">
        <w:rPr>
          <w:rFonts w:eastAsia="Calibri" w:cs="Times New Roman"/>
          <w:szCs w:val="24"/>
        </w:rPr>
        <w:t xml:space="preserve"> objective measure, does not take into account other infections that may have been encountered during early life and </w:t>
      </w:r>
      <w:r w:rsidR="00D4464E" w:rsidRPr="00E30A33">
        <w:rPr>
          <w:rFonts w:eastAsia="Calibri" w:cs="Times New Roman"/>
          <w:szCs w:val="24"/>
        </w:rPr>
        <w:t>consequently</w:t>
      </w:r>
      <w:r w:rsidR="00A902D8" w:rsidRPr="00E30A33">
        <w:rPr>
          <w:rFonts w:eastAsia="Calibri" w:cs="Times New Roman"/>
          <w:szCs w:val="24"/>
        </w:rPr>
        <w:t xml:space="preserve"> influence methylation patterns. </w:t>
      </w:r>
      <w:r w:rsidR="00661B17" w:rsidRPr="00E30A33">
        <w:rPr>
          <w:rFonts w:eastAsia="Calibri" w:cs="Times New Roman"/>
          <w:szCs w:val="24"/>
        </w:rPr>
        <w:t>Therefore, f</w:t>
      </w:r>
      <w:r w:rsidRPr="00E30A33">
        <w:rPr>
          <w:rFonts w:eastAsia="Calibri" w:cs="Times New Roman"/>
          <w:szCs w:val="24"/>
        </w:rPr>
        <w:t xml:space="preserve">uture studies using biomarkers </w:t>
      </w:r>
      <w:r w:rsidR="00A902D8" w:rsidRPr="00E30A33">
        <w:rPr>
          <w:rFonts w:eastAsia="Calibri" w:cs="Times New Roman"/>
          <w:szCs w:val="24"/>
        </w:rPr>
        <w:t>or medical records to</w:t>
      </w:r>
      <w:r w:rsidRPr="00E30A33">
        <w:rPr>
          <w:rFonts w:eastAsia="Calibri" w:cs="Times New Roman"/>
          <w:szCs w:val="24"/>
        </w:rPr>
        <w:t xml:space="preserve"> measure exposures </w:t>
      </w:r>
      <w:r w:rsidR="00E97575" w:rsidRPr="00E30A33">
        <w:rPr>
          <w:rFonts w:eastAsia="Calibri" w:cs="Times New Roman"/>
          <w:szCs w:val="24"/>
        </w:rPr>
        <w:t xml:space="preserve">may </w:t>
      </w:r>
      <w:r w:rsidRPr="00E30A33">
        <w:rPr>
          <w:rFonts w:eastAsia="Calibri" w:cs="Times New Roman"/>
          <w:szCs w:val="24"/>
        </w:rPr>
        <w:t>help improve accuracy</w:t>
      </w:r>
      <w:r w:rsidR="00E97575" w:rsidRPr="00E30A33">
        <w:rPr>
          <w:rFonts w:eastAsia="Calibri" w:cs="Times New Roman"/>
          <w:szCs w:val="24"/>
        </w:rPr>
        <w:t xml:space="preserve"> of </w:t>
      </w:r>
      <w:r w:rsidR="00251F3A" w:rsidRPr="00E30A33">
        <w:rPr>
          <w:rFonts w:eastAsia="Calibri" w:cs="Times New Roman"/>
          <w:szCs w:val="24"/>
        </w:rPr>
        <w:t xml:space="preserve">detecting </w:t>
      </w:r>
      <w:r w:rsidR="00E97575" w:rsidRPr="00E30A33">
        <w:rPr>
          <w:rFonts w:eastAsia="Calibri" w:cs="Times New Roman"/>
          <w:szCs w:val="24"/>
        </w:rPr>
        <w:t xml:space="preserve">methylation changes in response to </w:t>
      </w:r>
      <w:r w:rsidR="00A902D8" w:rsidRPr="00E30A33">
        <w:rPr>
          <w:rFonts w:eastAsia="Calibri" w:cs="Times New Roman"/>
          <w:szCs w:val="24"/>
        </w:rPr>
        <w:t xml:space="preserve">some </w:t>
      </w:r>
      <w:r w:rsidR="00E97575" w:rsidRPr="00E30A33">
        <w:rPr>
          <w:rFonts w:eastAsia="Calibri" w:cs="Times New Roman"/>
          <w:szCs w:val="24"/>
        </w:rPr>
        <w:t>environmental exposures</w:t>
      </w:r>
      <w:r w:rsidRPr="00E30A33">
        <w:rPr>
          <w:rFonts w:eastAsia="Calibri" w:cs="Times New Roman"/>
          <w:szCs w:val="24"/>
        </w:rPr>
        <w:t>.</w:t>
      </w:r>
    </w:p>
    <w:p w14:paraId="239F084F" w14:textId="26203017" w:rsidR="00155E28" w:rsidRPr="00E30A33" w:rsidRDefault="00251F3A" w:rsidP="001012B9">
      <w:pPr>
        <w:spacing w:line="360" w:lineRule="auto"/>
        <w:rPr>
          <w:rFonts w:ascii="Calibri" w:eastAsia="Times New Roman" w:hAnsi="Calibri" w:cs="Times New Roman"/>
          <w:lang w:eastAsia="en-GB"/>
        </w:rPr>
      </w:pPr>
      <w:r w:rsidRPr="00E30A33">
        <w:rPr>
          <w:rFonts w:eastAsia="Calibri" w:cs="Times New Roman"/>
          <w:lang w:eastAsia="en-GB"/>
        </w:rPr>
        <w:t xml:space="preserve">Also, whilst the use of hypergeometric tests gives a statistically based rationale to suggest that a higher degree of overlap between ALL and exposure associated genes in not due to a chance finding and therefore is likely to be a </w:t>
      </w:r>
      <w:r w:rsidR="00F75275" w:rsidRPr="00E30A33">
        <w:rPr>
          <w:rFonts w:eastAsia="Calibri" w:cs="Times New Roman"/>
          <w:lang w:eastAsia="en-GB"/>
        </w:rPr>
        <w:t>significant finding, it</w:t>
      </w:r>
      <w:r w:rsidRPr="00E30A33">
        <w:rPr>
          <w:rFonts w:eastAsia="Calibri" w:cs="Times New Roman"/>
          <w:lang w:eastAsia="en-GB"/>
        </w:rPr>
        <w:t xml:space="preserve"> also </w:t>
      </w:r>
      <w:r w:rsidR="00F75275" w:rsidRPr="00E30A33">
        <w:rPr>
          <w:rFonts w:eastAsia="Calibri" w:cs="Times New Roman"/>
          <w:lang w:eastAsia="en-GB"/>
        </w:rPr>
        <w:t>could be argued that a biological rationale may be equally likely, whereby key methylation changes which result in a functional biological</w:t>
      </w:r>
      <w:r w:rsidR="00CF5688" w:rsidRPr="00E30A33">
        <w:rPr>
          <w:rFonts w:eastAsia="Calibri" w:cs="Times New Roman"/>
          <w:lang w:eastAsia="en-GB"/>
        </w:rPr>
        <w:t xml:space="preserve"> outcome are more important than a plethora of changes.</w:t>
      </w:r>
      <w:r w:rsidR="00F75275" w:rsidRPr="00E30A33">
        <w:rPr>
          <w:rFonts w:eastAsia="Calibri" w:cs="Times New Roman"/>
          <w:lang w:eastAsia="en-GB"/>
        </w:rPr>
        <w:t xml:space="preserve"> </w:t>
      </w:r>
      <w:r w:rsidR="006506EB" w:rsidRPr="00E30A33">
        <w:rPr>
          <w:rFonts w:eastAsia="Calibri" w:cs="Times New Roman"/>
          <w:lang w:eastAsia="en-GB"/>
        </w:rPr>
        <w:t>For example, whilst the overlap for concordant genes</w:t>
      </w:r>
      <w:r w:rsidR="00F75275" w:rsidRPr="00E30A33">
        <w:rPr>
          <w:rFonts w:eastAsia="Calibri" w:cs="Times New Roman"/>
          <w:lang w:eastAsia="en-GB"/>
        </w:rPr>
        <w:t xml:space="preserve"> </w:t>
      </w:r>
      <w:r w:rsidR="006506EB" w:rsidRPr="00E30A33">
        <w:rPr>
          <w:rFonts w:eastAsia="Calibri" w:cs="Times New Roman"/>
          <w:lang w:eastAsia="en-GB"/>
        </w:rPr>
        <w:t xml:space="preserve">for both smoking exposure and ALL was not statistically significant, it is plausible that hypermethylation of the </w:t>
      </w:r>
      <w:r w:rsidR="006506EB" w:rsidRPr="00E30A33">
        <w:rPr>
          <w:rFonts w:ascii="Calibri" w:eastAsia="Times New Roman" w:hAnsi="Calibri" w:cs="Times New Roman"/>
          <w:i/>
          <w:color w:val="000000"/>
          <w:lang w:eastAsia="en-GB"/>
        </w:rPr>
        <w:t xml:space="preserve">CYP1A1 </w:t>
      </w:r>
      <w:r w:rsidR="006506EB" w:rsidRPr="00E30A33">
        <w:rPr>
          <w:rFonts w:ascii="Calibri" w:eastAsia="Times New Roman" w:hAnsi="Calibri" w:cs="Times New Roman"/>
          <w:color w:val="000000"/>
          <w:lang w:eastAsia="en-GB"/>
        </w:rPr>
        <w:t>gene caused by smoking during or pre-preg</w:t>
      </w:r>
      <w:r w:rsidR="00F100C0" w:rsidRPr="00E30A33">
        <w:rPr>
          <w:rFonts w:ascii="Calibri" w:eastAsia="Times New Roman" w:hAnsi="Calibri" w:cs="Times New Roman"/>
          <w:color w:val="000000"/>
          <w:lang w:eastAsia="en-GB"/>
        </w:rPr>
        <w:t>n</w:t>
      </w:r>
      <w:r w:rsidR="006506EB" w:rsidRPr="00E30A33">
        <w:rPr>
          <w:rFonts w:ascii="Calibri" w:eastAsia="Times New Roman" w:hAnsi="Calibri" w:cs="Times New Roman"/>
          <w:color w:val="000000"/>
          <w:lang w:eastAsia="en-GB"/>
        </w:rPr>
        <w:t>ancy (and observed in ALL) has a b</w:t>
      </w:r>
      <w:r w:rsidR="003A0AEC" w:rsidRPr="00E30A33">
        <w:rPr>
          <w:rFonts w:ascii="Calibri" w:eastAsia="Times New Roman" w:hAnsi="Calibri" w:cs="Times New Roman"/>
          <w:color w:val="000000"/>
          <w:lang w:eastAsia="en-GB"/>
        </w:rPr>
        <w:t>iologically functional</w:t>
      </w:r>
      <w:r w:rsidR="006506EB" w:rsidRPr="00E30A33">
        <w:rPr>
          <w:rFonts w:ascii="Calibri" w:eastAsia="Times New Roman" w:hAnsi="Calibri" w:cs="Times New Roman"/>
          <w:color w:val="000000"/>
          <w:lang w:eastAsia="en-GB"/>
        </w:rPr>
        <w:t xml:space="preserve"> outcome</w:t>
      </w:r>
      <w:r w:rsidR="00220BD4" w:rsidRPr="00E30A33">
        <w:rPr>
          <w:rFonts w:ascii="Calibri" w:eastAsia="Times New Roman" w:hAnsi="Calibri" w:cs="Times New Roman"/>
          <w:color w:val="000000"/>
          <w:lang w:eastAsia="en-GB"/>
        </w:rPr>
        <w:t xml:space="preserve"> (</w:t>
      </w:r>
      <w:r w:rsidR="00220BD4" w:rsidRPr="00E30A33">
        <w:rPr>
          <w:rFonts w:eastAsia="Calibri" w:cs="Times New Roman"/>
          <w:lang w:eastAsia="en-GB"/>
        </w:rPr>
        <w:t>detoxification of compounds from tobacco smoke</w:t>
      </w:r>
      <w:r w:rsidR="00220BD4" w:rsidRPr="00E30A33">
        <w:rPr>
          <w:rFonts w:ascii="Calibri" w:eastAsia="Times New Roman" w:hAnsi="Calibri" w:cs="Times New Roman"/>
          <w:color w:val="000000"/>
          <w:lang w:eastAsia="en-GB"/>
        </w:rPr>
        <w:t>),</w:t>
      </w:r>
      <w:r w:rsidR="006506EB" w:rsidRPr="00E30A33">
        <w:rPr>
          <w:rFonts w:ascii="Calibri" w:eastAsia="Times New Roman" w:hAnsi="Calibri" w:cs="Times New Roman"/>
          <w:color w:val="000000"/>
          <w:lang w:eastAsia="en-GB"/>
        </w:rPr>
        <w:t xml:space="preserve"> which may be in the causal pathway</w:t>
      </w:r>
      <w:r w:rsidR="003A0AEC" w:rsidRPr="00E30A33">
        <w:rPr>
          <w:rFonts w:ascii="Calibri" w:eastAsia="Times New Roman" w:hAnsi="Calibri" w:cs="Times New Roman"/>
          <w:color w:val="000000"/>
          <w:lang w:eastAsia="en-GB"/>
        </w:rPr>
        <w:t xml:space="preserve"> towards disease</w:t>
      </w:r>
      <w:r w:rsidR="006506EB" w:rsidRPr="00E30A33">
        <w:rPr>
          <w:rFonts w:ascii="Calibri" w:eastAsia="Times New Roman" w:hAnsi="Calibri" w:cs="Times New Roman"/>
          <w:color w:val="000000"/>
          <w:lang w:eastAsia="en-GB"/>
        </w:rPr>
        <w:t>.</w:t>
      </w:r>
      <w:r w:rsidR="009E0C37" w:rsidRPr="00E30A33">
        <w:rPr>
          <w:rFonts w:ascii="Calibri" w:eastAsia="Times New Roman" w:hAnsi="Calibri" w:cs="Times New Roman"/>
          <w:color w:val="000000"/>
          <w:lang w:eastAsia="en-GB"/>
        </w:rPr>
        <w:t xml:space="preserve"> T</w:t>
      </w:r>
      <w:r w:rsidR="00275663" w:rsidRPr="00E30A33">
        <w:rPr>
          <w:rFonts w:ascii="Calibri" w:eastAsia="Times New Roman" w:hAnsi="Calibri" w:cs="Times New Roman"/>
          <w:color w:val="000000"/>
          <w:lang w:eastAsia="en-GB"/>
        </w:rPr>
        <w:t>he protein encoded by</w:t>
      </w:r>
      <w:r w:rsidR="009E0C37" w:rsidRPr="00E30A33">
        <w:rPr>
          <w:rFonts w:ascii="Calibri" w:eastAsia="Times New Roman" w:hAnsi="Calibri" w:cs="Times New Roman"/>
          <w:color w:val="000000"/>
          <w:lang w:eastAsia="en-GB"/>
        </w:rPr>
        <w:t xml:space="preserve"> the</w:t>
      </w:r>
      <w:r w:rsidR="00275663" w:rsidRPr="00E30A33">
        <w:rPr>
          <w:rFonts w:ascii="Calibri" w:eastAsia="Times New Roman" w:hAnsi="Calibri" w:cs="Times New Roman"/>
          <w:color w:val="000000"/>
          <w:lang w:eastAsia="en-GB"/>
        </w:rPr>
        <w:t xml:space="preserve"> </w:t>
      </w:r>
      <w:r w:rsidR="009E0C37" w:rsidRPr="00E30A33">
        <w:rPr>
          <w:rFonts w:ascii="Calibri" w:eastAsia="Times New Roman" w:hAnsi="Calibri" w:cs="Times New Roman"/>
          <w:i/>
          <w:color w:val="000000"/>
          <w:lang w:eastAsia="en-GB"/>
        </w:rPr>
        <w:t>SEPT9</w:t>
      </w:r>
      <w:r w:rsidR="009E0C37" w:rsidRPr="00E30A33">
        <w:rPr>
          <w:rFonts w:ascii="Calibri" w:eastAsia="Times New Roman" w:hAnsi="Calibri" w:cs="Times New Roman"/>
          <w:color w:val="000000"/>
          <w:lang w:eastAsia="en-GB"/>
        </w:rPr>
        <w:t xml:space="preserve"> gene </w:t>
      </w:r>
      <w:r w:rsidR="00275663" w:rsidRPr="00E30A33">
        <w:rPr>
          <w:rFonts w:ascii="Calibri" w:eastAsia="Times New Roman" w:hAnsi="Calibri" w:cs="Times New Roman"/>
          <w:color w:val="000000"/>
          <w:lang w:eastAsia="en-GB"/>
        </w:rPr>
        <w:t xml:space="preserve">is involved in cytokinesis, and is crucial for the separation of daughter cells via mediation of midbody abscission </w:t>
      </w:r>
      <w:r w:rsidR="00275663" w:rsidRPr="00E30A33">
        <w:rPr>
          <w:rFonts w:ascii="Calibri" w:eastAsia="Times New Roman" w:hAnsi="Calibri" w:cs="Times New Roman"/>
          <w:color w:val="000000"/>
          <w:lang w:eastAsia="en-GB"/>
        </w:rPr>
        <w:fldChar w:fldCharType="begin"/>
      </w:r>
      <w:r w:rsidR="00DA630B">
        <w:rPr>
          <w:rFonts w:ascii="Calibri" w:eastAsia="Times New Roman" w:hAnsi="Calibri" w:cs="Times New Roman"/>
          <w:color w:val="000000"/>
          <w:lang w:eastAsia="en-GB"/>
        </w:rPr>
        <w:instrText xml:space="preserve"> ADDIN EN.CITE &lt;EndNote&gt;&lt;Cite&gt;&lt;Author&gt;Estey&lt;/Author&gt;&lt;Year&gt;2010&lt;/Year&gt;&lt;RecNum&gt;565&lt;/RecNum&gt;&lt;DisplayText&gt;[77]&lt;/DisplayText&gt;&lt;record&gt;&lt;rec-number&gt;565&lt;/rec-number&gt;&lt;foreign-keys&gt;&lt;key app="EN" db-id="0v9rx5zattxxreezx02vsrzj0z9d0sepv9rx" timestamp="1513168931"&gt;565&lt;/key&gt;&lt;/foreign-keys&gt;&lt;ref-type name="Journal Article"&gt;17&lt;/ref-type&gt;&lt;contributors&gt;&lt;authors&gt;&lt;author&gt;Estey, M. P.&lt;/author&gt;&lt;author&gt;Di Ciano-Oliveira, C.&lt;/author&gt;&lt;author&gt;Froese, C. D.&lt;/author&gt;&lt;author&gt;Bejide, M. T.&lt;/author&gt;&lt;author&gt;Trimble, W. S.&lt;/author&gt;&lt;/authors&gt;&lt;/contributors&gt;&lt;auth-address&gt;Program in Cell Biology, Hospital for Sick Children, Toronto, Ontario M5G 1X8, Canada.&lt;/auth-address&gt;&lt;titles&gt;&lt;title&gt;Distinct roles of septins in cytokinesis: SEPT9 mediates midbody abscission&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741-9&lt;/pages&gt;&lt;volume&gt;191&lt;/volume&gt;&lt;number&gt;4&lt;/number&gt;&lt;edition&gt;2010/11/10&lt;/edition&gt;&lt;keywords&gt;&lt;keyword&gt;Cell Line&lt;/keyword&gt;&lt;keyword&gt;Cytokinesis/*physiology&lt;/keyword&gt;&lt;keyword&gt;Humans&lt;/keyword&gt;&lt;keyword&gt;Protein Isoforms/genetics/*metabolism&lt;/keyword&gt;&lt;keyword&gt;RNA, Small Interfering/genetics/metabolism&lt;/keyword&gt;&lt;keyword&gt;Septins/genetics/*metabolism&lt;/keyword&gt;&lt;keyword&gt;Time-Lapse Imaging&lt;/keyword&gt;&lt;/keywords&gt;&lt;dates&gt;&lt;year&gt;2010&lt;/year&gt;&lt;pub-dates&gt;&lt;date&gt;Nov 15&lt;/date&gt;&lt;/pub-dates&gt;&lt;/dates&gt;&lt;isbn&gt;0021-9525&lt;/isbn&gt;&lt;accession-num&gt;21059847&lt;/accession-num&gt;&lt;urls&gt;&lt;/urls&gt;&lt;custom2&gt;PMC2983063&lt;/custom2&gt;&lt;electronic-resource-num&gt;10.1083/jcb.201006031&lt;/electronic-resource-num&gt;&lt;remote-database-provider&gt;NLM&lt;/remote-database-provider&gt;&lt;language&gt;eng&lt;/language&gt;&lt;/record&gt;&lt;/Cite&gt;&lt;/EndNote&gt;</w:instrText>
      </w:r>
      <w:r w:rsidR="00275663" w:rsidRPr="00E30A33">
        <w:rPr>
          <w:rFonts w:ascii="Calibri" w:eastAsia="Times New Roman" w:hAnsi="Calibri" w:cs="Times New Roman"/>
          <w:color w:val="000000"/>
          <w:lang w:eastAsia="en-GB"/>
        </w:rPr>
        <w:fldChar w:fldCharType="separate"/>
      </w:r>
      <w:r w:rsidR="00DA630B">
        <w:rPr>
          <w:rFonts w:ascii="Calibri" w:eastAsia="Times New Roman" w:hAnsi="Calibri" w:cs="Times New Roman"/>
          <w:noProof/>
          <w:color w:val="000000"/>
          <w:lang w:eastAsia="en-GB"/>
        </w:rPr>
        <w:t>[</w:t>
      </w:r>
      <w:hyperlink w:anchor="_ENREF_77" w:tooltip="Estey, 2010 #565" w:history="1">
        <w:r w:rsidR="00DA630B">
          <w:rPr>
            <w:rFonts w:ascii="Calibri" w:eastAsia="Times New Roman" w:hAnsi="Calibri" w:cs="Times New Roman"/>
            <w:noProof/>
            <w:color w:val="000000"/>
            <w:lang w:eastAsia="en-GB"/>
          </w:rPr>
          <w:t>77</w:t>
        </w:r>
      </w:hyperlink>
      <w:r w:rsidR="00DA630B">
        <w:rPr>
          <w:rFonts w:ascii="Calibri" w:eastAsia="Times New Roman" w:hAnsi="Calibri" w:cs="Times New Roman"/>
          <w:noProof/>
          <w:color w:val="000000"/>
          <w:lang w:eastAsia="en-GB"/>
        </w:rPr>
        <w:t>]</w:t>
      </w:r>
      <w:r w:rsidR="00275663" w:rsidRPr="00E30A33">
        <w:rPr>
          <w:rFonts w:ascii="Calibri" w:eastAsia="Times New Roman" w:hAnsi="Calibri" w:cs="Times New Roman"/>
          <w:color w:val="000000"/>
          <w:lang w:eastAsia="en-GB"/>
        </w:rPr>
        <w:fldChar w:fldCharType="end"/>
      </w:r>
      <w:r w:rsidR="009E0C37" w:rsidRPr="00E30A33">
        <w:rPr>
          <w:rFonts w:ascii="Calibri" w:eastAsia="Times New Roman" w:hAnsi="Calibri" w:cs="Times New Roman"/>
          <w:color w:val="000000"/>
          <w:lang w:eastAsia="en-GB"/>
        </w:rPr>
        <w:t>, i</w:t>
      </w:r>
      <w:r w:rsidR="00275663" w:rsidRPr="00E30A33">
        <w:rPr>
          <w:rFonts w:ascii="Calibri" w:eastAsia="Times New Roman" w:hAnsi="Calibri" w:cs="Times New Roman"/>
          <w:color w:val="000000"/>
          <w:lang w:eastAsia="en-GB"/>
        </w:rPr>
        <w:t xml:space="preserve">t has previously been </w:t>
      </w:r>
      <w:r w:rsidR="00713F1F" w:rsidRPr="00E30A33">
        <w:rPr>
          <w:rFonts w:ascii="Calibri" w:eastAsia="Times New Roman" w:hAnsi="Calibri" w:cs="Times New Roman"/>
          <w:color w:val="000000"/>
          <w:lang w:eastAsia="en-GB"/>
        </w:rPr>
        <w:t>implicated</w:t>
      </w:r>
      <w:r w:rsidR="00275663" w:rsidRPr="00E30A33">
        <w:rPr>
          <w:rFonts w:ascii="Calibri" w:eastAsia="Times New Roman" w:hAnsi="Calibri" w:cs="Times New Roman"/>
          <w:color w:val="000000"/>
          <w:lang w:eastAsia="en-GB"/>
        </w:rPr>
        <w:t xml:space="preserve"> in cancers, including ALL, as well as potentially contributing to drug resistance </w:t>
      </w:r>
      <w:r w:rsidR="00275663" w:rsidRPr="00E30A33">
        <w:rPr>
          <w:rFonts w:ascii="Calibri" w:eastAsia="Times New Roman" w:hAnsi="Calibri" w:cs="Times New Roman"/>
          <w:color w:val="000000"/>
          <w:lang w:eastAsia="en-GB"/>
        </w:rPr>
        <w:fldChar w:fldCharType="begin"/>
      </w:r>
      <w:r w:rsidR="00DA630B">
        <w:rPr>
          <w:rFonts w:ascii="Calibri" w:eastAsia="Times New Roman" w:hAnsi="Calibri" w:cs="Times New Roman"/>
          <w:color w:val="000000"/>
          <w:lang w:eastAsia="en-GB"/>
        </w:rPr>
        <w:instrText xml:space="preserve"> ADDIN EN.CITE &lt;EndNote&gt;&lt;Cite&gt;&lt;Author&gt;Costa&lt;/Author&gt;&lt;Year&gt;2014&lt;/Year&gt;&lt;RecNum&gt;567&lt;/RecNum&gt;&lt;DisplayText&gt;[78]&lt;/DisplayText&gt;&lt;record&gt;&lt;rec-number&gt;567&lt;/rec-number&gt;&lt;foreign-keys&gt;&lt;key app="EN" db-id="0v9rx5zattxxreezx02vsrzj0z9d0sepv9rx" timestamp="1513173373"&gt;567&lt;/key&gt;&lt;/foreign-keys&gt;&lt;ref-type name="Journal Article"&gt;17&lt;/ref-type&gt;&lt;contributors&gt;&lt;authors&gt;&lt;author&gt;Costa, Odile&lt;/author&gt;&lt;author&gt;Schneider, Pascale&lt;/author&gt;&lt;author&gt;Coquet, Laurent&lt;/author&gt;&lt;author&gt;Chan, Philippe&lt;/author&gt;&lt;author&gt;Penther, Dominique&lt;/author&gt;&lt;author&gt;Legrand, Elisabeth&lt;/author&gt;&lt;author&gt;Jouenne, Thierry&lt;/author&gt;&lt;author&gt;Vasse, Marc&lt;/author&gt;&lt;author&gt;Vannier, Jean-Pierre&lt;/author&gt;&lt;/authors&gt;&lt;/contributors&gt;&lt;titles&gt;&lt;title&gt;Proteomic profile of pre - B2 lymphoblasts from children with acute lymphoblastic leukemia (ALL) in relation with the translocation (12; 21)&lt;/title&gt;&lt;secondary-title&gt;Clinical Proteomics&lt;/secondary-title&gt;&lt;/titles&gt;&lt;periodical&gt;&lt;full-title&gt;Clinical Proteomics&lt;/full-title&gt;&lt;/periodical&gt;&lt;pages&gt;31-31&lt;/pages&gt;&lt;volume&gt;11&lt;/volume&gt;&lt;number&gt;1&lt;/number&gt;&lt;dates&gt;&lt;year&gt;2014&lt;/year&gt;&lt;pub-dates&gt;&lt;date&gt;08/01&amp;#xD;01/21/received&amp;#xD;07/14/accepted&lt;/date&gt;&lt;/pub-dates&gt;&lt;/dates&gt;&lt;publisher&gt;Springer&lt;/publisher&gt;&lt;isbn&gt;1542-6416&amp;#xD;1559-0275&lt;/isbn&gt;&lt;accession-num&gt;PMC4128613&lt;/accession-num&gt;&lt;urls&gt;&lt;related-urls&gt;&lt;url&gt;http://www.ncbi.nlm.nih.gov/pmc/articles/PMC4128613/&lt;/url&gt;&lt;/related-urls&gt;&lt;/urls&gt;&lt;electronic-resource-num&gt;10.1186/1559-0275-11-31&lt;/electronic-resource-num&gt;&lt;remote-database-name&gt;PMC&lt;/remote-database-name&gt;&lt;/record&gt;&lt;/Cite&gt;&lt;/EndNote&gt;</w:instrText>
      </w:r>
      <w:r w:rsidR="00275663" w:rsidRPr="00E30A33">
        <w:rPr>
          <w:rFonts w:ascii="Calibri" w:eastAsia="Times New Roman" w:hAnsi="Calibri" w:cs="Times New Roman"/>
          <w:color w:val="000000"/>
          <w:lang w:eastAsia="en-GB"/>
        </w:rPr>
        <w:fldChar w:fldCharType="separate"/>
      </w:r>
      <w:r w:rsidR="00DA630B">
        <w:rPr>
          <w:rFonts w:ascii="Calibri" w:eastAsia="Times New Roman" w:hAnsi="Calibri" w:cs="Times New Roman"/>
          <w:noProof/>
          <w:color w:val="000000"/>
          <w:lang w:eastAsia="en-GB"/>
        </w:rPr>
        <w:t>[</w:t>
      </w:r>
      <w:hyperlink w:anchor="_ENREF_78" w:tooltip="Costa, 2014 #567" w:history="1">
        <w:r w:rsidR="00DA630B">
          <w:rPr>
            <w:rFonts w:ascii="Calibri" w:eastAsia="Times New Roman" w:hAnsi="Calibri" w:cs="Times New Roman"/>
            <w:noProof/>
            <w:color w:val="000000"/>
            <w:lang w:eastAsia="en-GB"/>
          </w:rPr>
          <w:t>78</w:t>
        </w:r>
      </w:hyperlink>
      <w:r w:rsidR="00DA630B">
        <w:rPr>
          <w:rFonts w:ascii="Calibri" w:eastAsia="Times New Roman" w:hAnsi="Calibri" w:cs="Times New Roman"/>
          <w:noProof/>
          <w:color w:val="000000"/>
          <w:lang w:eastAsia="en-GB"/>
        </w:rPr>
        <w:t>]</w:t>
      </w:r>
      <w:r w:rsidR="00275663" w:rsidRPr="00E30A33">
        <w:rPr>
          <w:rFonts w:ascii="Calibri" w:eastAsia="Times New Roman" w:hAnsi="Calibri" w:cs="Times New Roman"/>
          <w:color w:val="000000"/>
          <w:lang w:eastAsia="en-GB"/>
        </w:rPr>
        <w:fldChar w:fldCharType="end"/>
      </w:r>
      <w:r w:rsidR="00275663" w:rsidRPr="00E30A33">
        <w:rPr>
          <w:rFonts w:ascii="Calibri" w:eastAsia="Times New Roman" w:hAnsi="Calibri" w:cs="Times New Roman"/>
          <w:color w:val="000000"/>
          <w:lang w:eastAsia="en-GB"/>
        </w:rPr>
        <w:t xml:space="preserve">. Hypomethylation, as found in ALL and associated with maternal alcohol consumption in this study, </w:t>
      </w:r>
      <w:r w:rsidR="00F100C0" w:rsidRPr="00E30A33">
        <w:rPr>
          <w:rFonts w:ascii="Calibri" w:eastAsia="Times New Roman" w:hAnsi="Calibri" w:cs="Times New Roman"/>
          <w:color w:val="000000"/>
          <w:lang w:eastAsia="en-GB"/>
        </w:rPr>
        <w:t xml:space="preserve">could </w:t>
      </w:r>
      <w:r w:rsidR="00275663" w:rsidRPr="00E30A33">
        <w:rPr>
          <w:rFonts w:ascii="Calibri" w:eastAsia="Times New Roman" w:hAnsi="Calibri" w:cs="Times New Roman"/>
          <w:color w:val="000000"/>
          <w:lang w:eastAsia="en-GB"/>
        </w:rPr>
        <w:t>lead to over expression and enhanced</w:t>
      </w:r>
      <w:r w:rsidR="00FD34C2" w:rsidRPr="00E30A33">
        <w:rPr>
          <w:rFonts w:ascii="Calibri" w:eastAsia="Times New Roman" w:hAnsi="Calibri" w:cs="Times New Roman"/>
          <w:color w:val="000000"/>
          <w:lang w:eastAsia="en-GB"/>
        </w:rPr>
        <w:t xml:space="preserve"> cell</w:t>
      </w:r>
      <w:r w:rsidR="00275663" w:rsidRPr="00E30A33">
        <w:rPr>
          <w:rFonts w:ascii="Calibri" w:eastAsia="Times New Roman" w:hAnsi="Calibri" w:cs="Times New Roman"/>
          <w:color w:val="000000"/>
          <w:lang w:eastAsia="en-GB"/>
        </w:rPr>
        <w:t xml:space="preserve"> survival.</w:t>
      </w:r>
      <w:r w:rsidR="009E0C37" w:rsidRPr="00E30A33">
        <w:rPr>
          <w:rFonts w:ascii="Calibri" w:eastAsia="Times New Roman" w:hAnsi="Calibri" w:cs="Times New Roman"/>
          <w:color w:val="000000"/>
          <w:lang w:eastAsia="en-GB"/>
        </w:rPr>
        <w:t xml:space="preserve"> The</w:t>
      </w:r>
      <w:r w:rsidR="00275663" w:rsidRPr="00E30A33">
        <w:rPr>
          <w:rFonts w:ascii="Calibri" w:eastAsia="Times New Roman" w:hAnsi="Calibri" w:cs="Times New Roman"/>
          <w:color w:val="000000"/>
          <w:lang w:eastAsia="en-GB"/>
        </w:rPr>
        <w:t xml:space="preserve"> </w:t>
      </w:r>
      <w:r w:rsidR="00FB46BA" w:rsidRPr="00E30A33">
        <w:rPr>
          <w:rFonts w:ascii="Calibri" w:eastAsia="Times New Roman" w:hAnsi="Calibri" w:cs="Times New Roman"/>
          <w:i/>
          <w:color w:val="000000"/>
          <w:lang w:eastAsia="en-GB"/>
        </w:rPr>
        <w:t>TBX2</w:t>
      </w:r>
      <w:r w:rsidR="00FB46BA" w:rsidRPr="00E30A33">
        <w:rPr>
          <w:rFonts w:ascii="Calibri" w:eastAsia="Times New Roman" w:hAnsi="Calibri" w:cs="Times New Roman"/>
          <w:color w:val="000000"/>
          <w:lang w:eastAsia="en-GB"/>
        </w:rPr>
        <w:t xml:space="preserve"> </w:t>
      </w:r>
      <w:r w:rsidR="009E0C37" w:rsidRPr="00E30A33">
        <w:rPr>
          <w:rFonts w:ascii="Calibri" w:eastAsia="Times New Roman" w:hAnsi="Calibri" w:cs="Times New Roman"/>
          <w:color w:val="000000"/>
          <w:lang w:eastAsia="en-GB"/>
        </w:rPr>
        <w:t>gene encodes</w:t>
      </w:r>
      <w:r w:rsidR="00FB46BA" w:rsidRPr="00E30A33">
        <w:rPr>
          <w:rFonts w:ascii="Calibri" w:eastAsia="Times New Roman" w:hAnsi="Calibri" w:cs="Times New Roman"/>
          <w:color w:val="000000"/>
          <w:lang w:eastAsia="en-GB"/>
        </w:rPr>
        <w:t xml:space="preserve"> a transcriptional repressor involved in the determination/maintenance of cell fate </w:t>
      </w:r>
      <w:r w:rsidR="00FB46BA" w:rsidRPr="00E30A33">
        <w:rPr>
          <w:rFonts w:ascii="Calibri" w:eastAsia="Times New Roman" w:hAnsi="Calibri" w:cs="Times New Roman"/>
          <w:color w:val="000000"/>
          <w:lang w:eastAsia="en-GB"/>
        </w:rPr>
        <w:fldChar w:fldCharType="begin"/>
      </w:r>
      <w:r w:rsidR="00DA630B">
        <w:rPr>
          <w:rFonts w:ascii="Calibri" w:eastAsia="Times New Roman" w:hAnsi="Calibri" w:cs="Times New Roman"/>
          <w:color w:val="000000"/>
          <w:lang w:eastAsia="en-GB"/>
        </w:rPr>
        <w:instrText xml:space="preserve"> ADDIN EN.CITE &lt;EndNote&gt;&lt;Cite&gt;&lt;Author&gt;Bilican&lt;/Author&gt;&lt;Year&gt;2006&lt;/Year&gt;&lt;RecNum&gt;569&lt;/RecNum&gt;&lt;DisplayText&gt;[79]&lt;/DisplayText&gt;&lt;record&gt;&lt;rec-number&gt;569&lt;/rec-number&gt;&lt;foreign-keys&gt;&lt;key app="EN" db-id="0v9rx5zattxxreezx02vsrzj0z9d0sepv9rx" timestamp="1513251163"&gt;569&lt;/key&gt;&lt;/foreign-keys&gt;&lt;ref-type name="Journal Article"&gt;17&lt;/ref-type&gt;&lt;contributors&gt;&lt;authors&gt;&lt;author&gt;Bilican, Bilada&lt;/author&gt;&lt;author&gt;Goding, Colin R.&lt;/author&gt;&lt;/authors&gt;&lt;/contributors&gt;&lt;titles&gt;&lt;title&gt;Cell cycle regulation of the T-box transcription factor tbx2&lt;/title&gt;&lt;secondary-title&gt;Experimental Cell Research&lt;/secondary-title&gt;&lt;/titles&gt;&lt;periodical&gt;&lt;full-title&gt;Experimental Cell Research&lt;/full-title&gt;&lt;/periodical&gt;&lt;pages&gt;2358-2366&lt;/pages&gt;&lt;volume&gt;312&lt;/volume&gt;&lt;number&gt;12&lt;/number&gt;&lt;keywords&gt;&lt;keyword&gt;Tbx2&lt;/keyword&gt;&lt;keyword&gt;Cell cycle&lt;/keyword&gt;&lt;keyword&gt;Subnuclear foci&lt;/keyword&gt;&lt;keyword&gt;Nuclear matrix&lt;/keyword&gt;&lt;/keywords&gt;&lt;dates&gt;&lt;year&gt;2006&lt;/year&gt;&lt;pub-dates&gt;&lt;date&gt;2006/07/15/&lt;/date&gt;&lt;/pub-dates&gt;&lt;/dates&gt;&lt;isbn&gt;0014-4827&lt;/isbn&gt;&lt;urls&gt;&lt;related-urls&gt;&lt;url&gt;http://www.sciencedirect.com/science/article/pii/S0014482706001376&lt;/url&gt;&lt;/related-urls&gt;&lt;/urls&gt;&lt;electronic-resource-num&gt;https://doi.org/10.1016/j.yexcr.2006.03.033&lt;/electronic-resource-num&gt;&lt;/record&gt;&lt;/Cite&gt;&lt;/EndNote&gt;</w:instrText>
      </w:r>
      <w:r w:rsidR="00FB46BA" w:rsidRPr="00E30A33">
        <w:rPr>
          <w:rFonts w:ascii="Calibri" w:eastAsia="Times New Roman" w:hAnsi="Calibri" w:cs="Times New Roman"/>
          <w:color w:val="000000"/>
          <w:lang w:eastAsia="en-GB"/>
        </w:rPr>
        <w:fldChar w:fldCharType="separate"/>
      </w:r>
      <w:r w:rsidR="00DA630B">
        <w:rPr>
          <w:rFonts w:ascii="Calibri" w:eastAsia="Times New Roman" w:hAnsi="Calibri" w:cs="Times New Roman"/>
          <w:noProof/>
          <w:color w:val="000000"/>
          <w:lang w:eastAsia="en-GB"/>
        </w:rPr>
        <w:t>[</w:t>
      </w:r>
      <w:hyperlink w:anchor="_ENREF_79" w:tooltip="Bilican, 2006 #569" w:history="1">
        <w:r w:rsidR="00DA630B">
          <w:rPr>
            <w:rFonts w:ascii="Calibri" w:eastAsia="Times New Roman" w:hAnsi="Calibri" w:cs="Times New Roman"/>
            <w:noProof/>
            <w:color w:val="000000"/>
            <w:lang w:eastAsia="en-GB"/>
          </w:rPr>
          <w:t>79</w:t>
        </w:r>
      </w:hyperlink>
      <w:r w:rsidR="00DA630B">
        <w:rPr>
          <w:rFonts w:ascii="Calibri" w:eastAsia="Times New Roman" w:hAnsi="Calibri" w:cs="Times New Roman"/>
          <w:noProof/>
          <w:color w:val="000000"/>
          <w:lang w:eastAsia="en-GB"/>
        </w:rPr>
        <w:t>]</w:t>
      </w:r>
      <w:r w:rsidR="00FB46BA" w:rsidRPr="00E30A33">
        <w:rPr>
          <w:rFonts w:ascii="Calibri" w:eastAsia="Times New Roman" w:hAnsi="Calibri" w:cs="Times New Roman"/>
          <w:color w:val="000000"/>
          <w:lang w:eastAsia="en-GB"/>
        </w:rPr>
        <w:fldChar w:fldCharType="end"/>
      </w:r>
      <w:r w:rsidR="00FB46BA" w:rsidRPr="00E30A33">
        <w:rPr>
          <w:rFonts w:ascii="Calibri" w:eastAsia="Times New Roman" w:hAnsi="Calibri" w:cs="Times New Roman"/>
          <w:color w:val="000000"/>
          <w:lang w:eastAsia="en-GB"/>
        </w:rPr>
        <w:t xml:space="preserve">, found negatively dysregulated in B-cell acute lymphoblastic leukaemia </w:t>
      </w:r>
      <w:r w:rsidR="00FB46BA" w:rsidRPr="00E30A33">
        <w:rPr>
          <w:rFonts w:ascii="Calibri" w:eastAsia="Times New Roman" w:hAnsi="Calibri" w:cs="Times New Roman"/>
          <w:color w:val="000000"/>
          <w:lang w:eastAsia="en-GB"/>
        </w:rPr>
        <w:fldChar w:fldCharType="begin"/>
      </w:r>
      <w:r w:rsidR="00DA630B">
        <w:rPr>
          <w:rFonts w:ascii="Calibri" w:eastAsia="Times New Roman" w:hAnsi="Calibri" w:cs="Times New Roman"/>
          <w:color w:val="000000"/>
          <w:lang w:eastAsia="en-GB"/>
        </w:rPr>
        <w:instrText xml:space="preserve"> ADDIN EN.CITE &lt;EndNote&gt;&lt;Cite&gt;&lt;Author&gt;Lee&lt;/Author&gt;&lt;Year&gt;2015&lt;/Year&gt;&lt;RecNum&gt;568&lt;/RecNum&gt;&lt;DisplayText&gt;[80]&lt;/DisplayText&gt;&lt;record&gt;&lt;rec-number&gt;568&lt;/rec-number&gt;&lt;foreign-keys&gt;&lt;key app="EN" db-id="0v9rx5zattxxreezx02vsrzj0z9d0sepv9rx" timestamp="1513250769"&gt;568&lt;/key&gt;&lt;/foreign-keys&gt;&lt;ref-type name="Journal Article"&gt;17&lt;/ref-type&gt;&lt;contributors&gt;&lt;authors&gt;&lt;author&gt;Lee, Seung-Tae&lt;/author&gt;&lt;author&gt;Muench, Marcus O.&lt;/author&gt;&lt;author&gt;Fomin, Marina E.&lt;/author&gt;&lt;author&gt;Xiao, Jianqiao&lt;/author&gt;&lt;author&gt;Zhou, Mi&lt;/author&gt;&lt;author&gt;de Smith, Adam&lt;/author&gt;&lt;author&gt;Martín-Subero, José I.&lt;/author&gt;&lt;author&gt;Heath, Simon&lt;/author&gt;&lt;author&gt;Houseman, E. Andres&lt;/author&gt;&lt;author&gt;Roy, Ritu&lt;/author&gt;&lt;author&gt;Wrensch, Margaret&lt;/author&gt;&lt;author&gt;Wiencke, John&lt;/author&gt;&lt;author&gt;Metayer, Catherine&lt;/author&gt;&lt;author&gt;Wiemels, Joseph L.&lt;/author&gt;&lt;/authors&gt;&lt;/contributors&gt;&lt;titles&gt;&lt;title&gt;Epigenetic remodeling in B-cell acute lymphoblastic leukemia occurs in two tracks and employs embryonic stem cell-like signatures&lt;/title&gt;&lt;secondary-title&gt;Nucleic Acids Research&lt;/secondary-title&gt;&lt;/titles&gt;&lt;periodical&gt;&lt;full-title&gt;Nucleic Acids Research&lt;/full-title&gt;&lt;/periodical&gt;&lt;pages&gt;2590-2602&lt;/pages&gt;&lt;volume&gt;43&lt;/volume&gt;&lt;number&gt;5&lt;/number&gt;&lt;dates&gt;&lt;year&gt;2015&lt;/year&gt;&lt;/dates&gt;&lt;isbn&gt;0305-1048&lt;/isbn&gt;&lt;urls&gt;&lt;related-urls&gt;&lt;url&gt;http://dx.doi.org/10.1093/nar/gkv103&lt;/url&gt;&lt;/related-urls&gt;&lt;/urls&gt;&lt;electronic-resource-num&gt;10.1093/nar/gkv103&lt;/electronic-resource-num&gt;&lt;/record&gt;&lt;/Cite&gt;&lt;/EndNote&gt;</w:instrText>
      </w:r>
      <w:r w:rsidR="00FB46BA" w:rsidRPr="00E30A33">
        <w:rPr>
          <w:rFonts w:ascii="Calibri" w:eastAsia="Times New Roman" w:hAnsi="Calibri" w:cs="Times New Roman"/>
          <w:color w:val="000000"/>
          <w:lang w:eastAsia="en-GB"/>
        </w:rPr>
        <w:fldChar w:fldCharType="separate"/>
      </w:r>
      <w:r w:rsidR="00DA630B">
        <w:rPr>
          <w:rFonts w:ascii="Calibri" w:eastAsia="Times New Roman" w:hAnsi="Calibri" w:cs="Times New Roman"/>
          <w:noProof/>
          <w:color w:val="000000"/>
          <w:lang w:eastAsia="en-GB"/>
        </w:rPr>
        <w:t>[</w:t>
      </w:r>
      <w:hyperlink w:anchor="_ENREF_80" w:tooltip="Lee, 2015 #568" w:history="1">
        <w:r w:rsidR="00DA630B">
          <w:rPr>
            <w:rFonts w:ascii="Calibri" w:eastAsia="Times New Roman" w:hAnsi="Calibri" w:cs="Times New Roman"/>
            <w:noProof/>
            <w:color w:val="000000"/>
            <w:lang w:eastAsia="en-GB"/>
          </w:rPr>
          <w:t>80</w:t>
        </w:r>
      </w:hyperlink>
      <w:r w:rsidR="00DA630B">
        <w:rPr>
          <w:rFonts w:ascii="Calibri" w:eastAsia="Times New Roman" w:hAnsi="Calibri" w:cs="Times New Roman"/>
          <w:noProof/>
          <w:color w:val="000000"/>
          <w:lang w:eastAsia="en-GB"/>
        </w:rPr>
        <w:t>]</w:t>
      </w:r>
      <w:r w:rsidR="00FB46BA" w:rsidRPr="00E30A33">
        <w:rPr>
          <w:rFonts w:ascii="Calibri" w:eastAsia="Times New Roman" w:hAnsi="Calibri" w:cs="Times New Roman"/>
          <w:color w:val="000000"/>
          <w:lang w:eastAsia="en-GB"/>
        </w:rPr>
        <w:fldChar w:fldCharType="end"/>
      </w:r>
      <w:r w:rsidR="00FB46BA" w:rsidRPr="00E30A33">
        <w:rPr>
          <w:rFonts w:ascii="Calibri" w:eastAsia="Times New Roman" w:hAnsi="Calibri" w:cs="Times New Roman"/>
          <w:color w:val="000000"/>
          <w:lang w:eastAsia="en-GB"/>
        </w:rPr>
        <w:t xml:space="preserve">, as well as in this study shown via </w:t>
      </w:r>
      <w:r w:rsidR="00FB46BA" w:rsidRPr="00E30A33">
        <w:rPr>
          <w:rFonts w:ascii="Calibri" w:eastAsia="Times New Roman" w:hAnsi="Calibri" w:cs="Times New Roman"/>
          <w:lang w:eastAsia="en-GB"/>
        </w:rPr>
        <w:t>hypomethylation in ALL, associated with maternal alcohol intake, and sugary caffeinated drink consumption</w:t>
      </w:r>
      <w:r w:rsidR="00F64026" w:rsidRPr="00E30A33">
        <w:rPr>
          <w:rFonts w:ascii="Calibri" w:eastAsia="Times New Roman" w:hAnsi="Calibri" w:cs="Times New Roman"/>
          <w:lang w:eastAsia="en-GB"/>
        </w:rPr>
        <w:t>.</w:t>
      </w:r>
      <w:r w:rsidR="002161C7" w:rsidRPr="00E30A33">
        <w:rPr>
          <w:rFonts w:ascii="Calibri" w:eastAsia="Times New Roman" w:hAnsi="Calibri" w:cs="Times New Roman"/>
          <w:lang w:eastAsia="en-GB"/>
        </w:rPr>
        <w:t xml:space="preserve"> </w:t>
      </w:r>
      <w:r w:rsidR="00155E28" w:rsidRPr="00E30A33">
        <w:rPr>
          <w:rFonts w:ascii="Calibri" w:eastAsia="Times New Roman" w:hAnsi="Calibri" w:cs="Times New Roman"/>
          <w:lang w:eastAsia="en-GB"/>
        </w:rPr>
        <w:t>Using this rationale, it is possible that any or all of the concordant changes in methylation we have observed between risk factors and ALL, may be implicated in disease progression if functionally relevant in the causal pathway towards ALL</w:t>
      </w:r>
      <w:r w:rsidR="00E2511A" w:rsidRPr="00E30A33">
        <w:rPr>
          <w:rFonts w:ascii="Calibri" w:eastAsia="Times New Roman" w:hAnsi="Calibri" w:cs="Times New Roman"/>
          <w:lang w:eastAsia="en-GB"/>
        </w:rPr>
        <w:t xml:space="preserve"> manifestation</w:t>
      </w:r>
      <w:r w:rsidR="00155E28" w:rsidRPr="00E30A33">
        <w:rPr>
          <w:rFonts w:ascii="Calibri" w:eastAsia="Times New Roman" w:hAnsi="Calibri" w:cs="Times New Roman"/>
          <w:lang w:eastAsia="en-GB"/>
        </w:rPr>
        <w:t>.</w:t>
      </w:r>
    </w:p>
    <w:p w14:paraId="2443E31B" w14:textId="3B216BBD" w:rsidR="00F86974" w:rsidRPr="00527B52" w:rsidRDefault="00E253E2" w:rsidP="001012B9">
      <w:pPr>
        <w:spacing w:line="360" w:lineRule="auto"/>
      </w:pPr>
      <w:r w:rsidRPr="00E30A33">
        <w:t xml:space="preserve">Due to the </w:t>
      </w:r>
      <w:r w:rsidR="00D11090" w:rsidRPr="00E30A33">
        <w:t xml:space="preserve">difficulties in being able to obtain data and biological samples from childhood ALL cases prior to diagnosis there has been limited research investigating the </w:t>
      </w:r>
      <w:r w:rsidRPr="00E30A33">
        <w:t xml:space="preserve">potential mechanistic implications of </w:t>
      </w:r>
      <w:r w:rsidR="00D11090" w:rsidRPr="00E30A33">
        <w:t>risk</w:t>
      </w:r>
      <w:r w:rsidRPr="00E30A33">
        <w:t xml:space="preserve"> exposures </w:t>
      </w:r>
      <w:r w:rsidR="00D11090" w:rsidRPr="00E30A33">
        <w:t>on disease development and progression</w:t>
      </w:r>
      <w:r w:rsidRPr="00E30A33">
        <w:t xml:space="preserve">. </w:t>
      </w:r>
      <w:r w:rsidR="00D11090" w:rsidRPr="00E30A33">
        <w:t>Here we provide evidence to suggest</w:t>
      </w:r>
      <w:r w:rsidRPr="00E30A33">
        <w:t xml:space="preserve"> </w:t>
      </w:r>
      <w:r w:rsidR="00D11090" w:rsidRPr="00E30A33">
        <w:t xml:space="preserve">that </w:t>
      </w:r>
      <w:r w:rsidR="00F66EAE">
        <w:t>a range of exposures which have been investigated in the context of</w:t>
      </w:r>
      <w:r w:rsidR="00D11090" w:rsidRPr="00E30A33">
        <w:t xml:space="preserve"> </w:t>
      </w:r>
      <w:r w:rsidR="00343108" w:rsidRPr="00E30A33">
        <w:t xml:space="preserve">ALL risk </w:t>
      </w:r>
      <w:r w:rsidR="00F100C0" w:rsidRPr="00E30A33">
        <w:t>are associated with</w:t>
      </w:r>
      <w:r w:rsidR="00461188" w:rsidRPr="00E30A33">
        <w:t xml:space="preserve"> epigenetic </w:t>
      </w:r>
      <w:r w:rsidR="005C7506" w:rsidRPr="00E30A33">
        <w:t>variation</w:t>
      </w:r>
      <w:r w:rsidR="00461188" w:rsidRPr="00E30A33">
        <w:t>.</w:t>
      </w:r>
      <w:r w:rsidRPr="00E30A33">
        <w:t xml:space="preserve"> </w:t>
      </w:r>
      <w:r w:rsidR="00461188" w:rsidRPr="00E30A33">
        <w:t>F</w:t>
      </w:r>
      <w:r w:rsidRPr="00E30A33">
        <w:t xml:space="preserve">urther evaluation </w:t>
      </w:r>
      <w:r w:rsidR="00343108" w:rsidRPr="00E30A33">
        <w:t>of th</w:t>
      </w:r>
      <w:r w:rsidR="005C7506" w:rsidRPr="00E30A33">
        <w:t>is variation</w:t>
      </w:r>
      <w:r w:rsidR="00343108" w:rsidRPr="00E30A33">
        <w:t xml:space="preserve"> </w:t>
      </w:r>
      <w:r w:rsidRPr="00E30A33">
        <w:t xml:space="preserve">is </w:t>
      </w:r>
      <w:r w:rsidR="00343108" w:rsidRPr="00E30A33">
        <w:t>required</w:t>
      </w:r>
      <w:r w:rsidRPr="00E30A33">
        <w:t xml:space="preserve"> using more reliable exposure measurements, </w:t>
      </w:r>
      <w:r w:rsidR="00343108" w:rsidRPr="00E30A33">
        <w:t xml:space="preserve">through </w:t>
      </w:r>
      <w:r w:rsidR="0082614E" w:rsidRPr="00E30A33">
        <w:t>replication in additional</w:t>
      </w:r>
      <w:r w:rsidRPr="00E30A33">
        <w:t xml:space="preserve"> cohorts</w:t>
      </w:r>
      <w:r w:rsidR="00461188" w:rsidRPr="00E30A33">
        <w:t>,</w:t>
      </w:r>
      <w:r w:rsidR="001F3528" w:rsidRPr="00E30A33">
        <w:t xml:space="preserve"> and</w:t>
      </w:r>
      <w:r w:rsidR="00F100C0" w:rsidRPr="00E30A33">
        <w:t xml:space="preserve"> implementing causal analysis methods</w:t>
      </w:r>
      <w:r w:rsidR="001F3528" w:rsidRPr="00E30A33">
        <w:t>.</w:t>
      </w:r>
      <w:r w:rsidR="00461188" w:rsidRPr="00E30A33">
        <w:t xml:space="preserve"> </w:t>
      </w:r>
      <w:r w:rsidR="001F3528" w:rsidRPr="00E30A33">
        <w:t>I</w:t>
      </w:r>
      <w:r w:rsidR="00461188" w:rsidRPr="00E30A33">
        <w:t>nternational collaborations</w:t>
      </w:r>
      <w:r w:rsidR="001F3528" w:rsidRPr="00E30A33">
        <w:t xml:space="preserve"> will also be key in generating the numbers required to capture sufficient ALL cases for a meaningful analysis</w:t>
      </w:r>
      <w:r w:rsidRPr="00E30A33">
        <w:t xml:space="preserve">. </w:t>
      </w:r>
      <w:r w:rsidR="00343108" w:rsidRPr="00E30A33">
        <w:t xml:space="preserve">Furthermore, </w:t>
      </w:r>
      <w:r w:rsidR="00343108" w:rsidRPr="00E30A33">
        <w:rPr>
          <w:rFonts w:eastAsia="Calibri" w:cs="Times New Roman"/>
          <w:lang w:eastAsia="en-GB"/>
        </w:rPr>
        <w:t>t</w:t>
      </w:r>
      <w:r w:rsidRPr="00E30A33">
        <w:rPr>
          <w:rFonts w:eastAsia="Calibri" w:cs="Times New Roman"/>
          <w:lang w:eastAsia="en-GB"/>
        </w:rPr>
        <w:t xml:space="preserve">he analyses carried out </w:t>
      </w:r>
      <w:r w:rsidR="0046019C" w:rsidRPr="00E30A33">
        <w:rPr>
          <w:rFonts w:eastAsia="Calibri" w:cs="Times New Roman"/>
          <w:lang w:eastAsia="en-GB"/>
        </w:rPr>
        <w:t>here provide</w:t>
      </w:r>
      <w:r w:rsidR="00E4016F" w:rsidRPr="00E30A33">
        <w:rPr>
          <w:rFonts w:eastAsia="Calibri" w:cs="Times New Roman"/>
          <w:lang w:eastAsia="en-GB"/>
        </w:rPr>
        <w:t>s</w:t>
      </w:r>
      <w:r w:rsidRPr="00E30A33">
        <w:rPr>
          <w:rFonts w:eastAsia="Calibri" w:cs="Times New Roman"/>
          <w:lang w:eastAsia="en-GB"/>
        </w:rPr>
        <w:t xml:space="preserve"> supporting evidence for </w:t>
      </w:r>
      <w:r w:rsidR="00343108" w:rsidRPr="00E30A33">
        <w:rPr>
          <w:rFonts w:eastAsia="Calibri" w:cs="Times New Roman"/>
          <w:lang w:eastAsia="en-GB"/>
        </w:rPr>
        <w:t xml:space="preserve">the ability of </w:t>
      </w:r>
      <w:r w:rsidRPr="00E30A33">
        <w:rPr>
          <w:rFonts w:eastAsia="Calibri" w:cs="Times New Roman"/>
          <w:lang w:eastAsia="en-GB"/>
        </w:rPr>
        <w:t xml:space="preserve">environmental exposures to drive </w:t>
      </w:r>
      <w:r w:rsidR="00343108" w:rsidRPr="00E30A33">
        <w:rPr>
          <w:rFonts w:eastAsia="Calibri" w:cs="Times New Roman"/>
          <w:lang w:eastAsia="en-GB"/>
        </w:rPr>
        <w:t xml:space="preserve">disease-associated </w:t>
      </w:r>
      <w:r w:rsidRPr="00E30A33">
        <w:rPr>
          <w:rFonts w:eastAsia="Calibri" w:cs="Times New Roman"/>
          <w:lang w:eastAsia="en-GB"/>
        </w:rPr>
        <w:t xml:space="preserve">changes in DNA methylation. If these changes occur pre-disease (possibly via multiple exposures), and in combination with </w:t>
      </w:r>
      <w:r w:rsidR="006D72B8" w:rsidRPr="00E30A33">
        <w:rPr>
          <w:rFonts w:eastAsia="Calibri" w:cs="Times New Roman"/>
          <w:lang w:eastAsia="en-GB"/>
        </w:rPr>
        <w:t xml:space="preserve">other </w:t>
      </w:r>
      <w:r w:rsidR="00F66EAE">
        <w:rPr>
          <w:rFonts w:eastAsia="Calibri" w:cs="Times New Roman"/>
          <w:lang w:eastAsia="en-GB"/>
        </w:rPr>
        <w:t xml:space="preserve">potential </w:t>
      </w:r>
      <w:r w:rsidRPr="00E30A33">
        <w:rPr>
          <w:rFonts w:eastAsia="Calibri" w:cs="Times New Roman"/>
          <w:lang w:eastAsia="en-GB"/>
        </w:rPr>
        <w:t>ALL-associated</w:t>
      </w:r>
      <w:r w:rsidR="006D72B8" w:rsidRPr="00E30A33">
        <w:rPr>
          <w:rFonts w:eastAsia="Calibri" w:cs="Times New Roman"/>
          <w:lang w:eastAsia="en-GB"/>
        </w:rPr>
        <w:t xml:space="preserve"> risk factors or ‘hits’</w:t>
      </w:r>
      <w:r w:rsidRPr="00E30A33">
        <w:rPr>
          <w:rFonts w:eastAsia="Calibri" w:cs="Times New Roman"/>
          <w:lang w:eastAsia="en-GB"/>
        </w:rPr>
        <w:t xml:space="preserve">, they could explain one contributing mechanistic pathway driving ALL disease </w:t>
      </w:r>
      <w:r w:rsidR="00F100C0" w:rsidRPr="00E30A33">
        <w:rPr>
          <w:rFonts w:eastAsia="Calibri" w:cs="Times New Roman"/>
          <w:lang w:eastAsia="en-GB"/>
        </w:rPr>
        <w:t>incidence</w:t>
      </w:r>
      <w:r w:rsidRPr="00E30A33">
        <w:rPr>
          <w:rFonts w:eastAsia="Calibri" w:cs="Times New Roman"/>
          <w:lang w:eastAsia="en-GB"/>
        </w:rPr>
        <w:t>.</w:t>
      </w:r>
      <w:r w:rsidR="004B091A" w:rsidRPr="00E30A33">
        <w:rPr>
          <w:rFonts w:eastAsia="Calibri" w:cs="Times New Roman"/>
          <w:lang w:eastAsia="en-GB"/>
        </w:rPr>
        <w:t xml:space="preserve"> </w:t>
      </w:r>
      <w:r w:rsidR="00343108" w:rsidRPr="00E30A33">
        <w:rPr>
          <w:rFonts w:eastAsia="Calibri" w:cs="Times New Roman"/>
          <w:lang w:eastAsia="en-GB"/>
        </w:rPr>
        <w:t>Further work aiming to assess methylation patterns in ALL cases prior to disease diagnosis is warranted to provide additional evidence for a role of DNA methylation in the causal pathway towards disease, and with a view to develop predictive biomarkers of disease for high risk groups, and to strengthen the causal association between exposures and ALL</w:t>
      </w:r>
      <w:r w:rsidR="00F100C0" w:rsidRPr="00E30A33">
        <w:rPr>
          <w:rFonts w:eastAsia="Calibri" w:cs="Times New Roman"/>
          <w:lang w:eastAsia="en-GB"/>
        </w:rPr>
        <w:t xml:space="preserve"> </w:t>
      </w:r>
      <w:r w:rsidR="00343108" w:rsidRPr="00E30A33">
        <w:rPr>
          <w:rFonts w:eastAsia="Calibri" w:cs="Times New Roman"/>
          <w:lang w:eastAsia="en-GB"/>
        </w:rPr>
        <w:t xml:space="preserve">risk to </w:t>
      </w:r>
      <w:r w:rsidR="00756A34" w:rsidRPr="00E30A33">
        <w:rPr>
          <w:rFonts w:eastAsia="Calibri" w:cs="Times New Roman"/>
          <w:lang w:eastAsia="en-GB"/>
        </w:rPr>
        <w:t>inform public health policy</w:t>
      </w:r>
      <w:r w:rsidR="00343108" w:rsidRPr="00E30A33">
        <w:rPr>
          <w:rFonts w:eastAsia="Calibri" w:cs="Times New Roman"/>
          <w:lang w:eastAsia="en-GB"/>
        </w:rPr>
        <w:t>.</w:t>
      </w:r>
    </w:p>
    <w:p w14:paraId="2486491A" w14:textId="03E669E7" w:rsidR="007B6AB2" w:rsidRPr="00527B52" w:rsidRDefault="007B6AB2" w:rsidP="001012B9">
      <w:pPr>
        <w:keepNext/>
        <w:keepLines/>
        <w:spacing w:line="360" w:lineRule="auto"/>
        <w:outlineLvl w:val="0"/>
        <w:rPr>
          <w:rFonts w:eastAsia="SimSun" w:cs="Times New Roman"/>
          <w:b/>
        </w:rPr>
      </w:pPr>
      <w:r w:rsidRPr="00527B52">
        <w:rPr>
          <w:rFonts w:eastAsia="SimSun" w:cs="Times New Roman"/>
          <w:b/>
        </w:rPr>
        <w:t xml:space="preserve">Acknowledgements </w:t>
      </w:r>
      <w:r w:rsidR="00962EE3" w:rsidRPr="00527B52">
        <w:rPr>
          <w:rFonts w:eastAsia="SimSun" w:cs="Times New Roman"/>
          <w:b/>
        </w:rPr>
        <w:t xml:space="preserve">and author contributions </w:t>
      </w:r>
    </w:p>
    <w:p w14:paraId="525299CD" w14:textId="572F9BDC" w:rsidR="00FF6451" w:rsidRPr="00527B52" w:rsidRDefault="00FF6451" w:rsidP="001012B9">
      <w:pPr>
        <w:spacing w:line="360" w:lineRule="auto"/>
        <w:rPr>
          <w:rFonts w:cs="Times New Roman"/>
          <w:bCs/>
          <w:vertAlign w:val="superscript"/>
          <w:lang w:val="en-US"/>
        </w:rPr>
      </w:pPr>
      <w:r w:rsidRPr="00527B52">
        <w:rPr>
          <w:b/>
        </w:rPr>
        <w:t>Concept and design:</w:t>
      </w:r>
      <w:r w:rsidR="00963D0A" w:rsidRPr="00527B52">
        <w:rPr>
          <w:rFonts w:cs="Times New Roman"/>
          <w:bCs/>
          <w:lang w:val="en-US"/>
        </w:rPr>
        <w:t xml:space="preserve"> Jessica A Timms, Caroline L Relton, Gemma C Sharp, Judith Rankin, Gordon Strathdee, Jill A M</w:t>
      </w:r>
      <w:r w:rsidR="00963D0A" w:rsidRPr="00527B52">
        <w:rPr>
          <w:rFonts w:cs="Times New Roman"/>
          <w:bCs/>
          <w:vertAlign w:val="superscript"/>
          <w:lang w:val="en-US"/>
        </w:rPr>
        <w:t>c</w:t>
      </w:r>
      <w:r w:rsidR="00963D0A" w:rsidRPr="00527B52">
        <w:rPr>
          <w:rFonts w:cs="Times New Roman"/>
          <w:bCs/>
          <w:lang w:val="en-US"/>
        </w:rPr>
        <w:t>Kay</w:t>
      </w:r>
    </w:p>
    <w:p w14:paraId="017664EE" w14:textId="14A4005A" w:rsidR="00FF6451" w:rsidRPr="00527B52" w:rsidRDefault="00FF6451" w:rsidP="001012B9">
      <w:pPr>
        <w:spacing w:line="360" w:lineRule="auto"/>
        <w:rPr>
          <w:rFonts w:cs="Times New Roman"/>
          <w:bCs/>
          <w:vertAlign w:val="superscript"/>
          <w:lang w:val="en-US"/>
        </w:rPr>
      </w:pPr>
      <w:r w:rsidRPr="00527B52">
        <w:rPr>
          <w:b/>
        </w:rPr>
        <w:t>Development of methodology:</w:t>
      </w:r>
      <w:r w:rsidR="00963D0A" w:rsidRPr="00527B52">
        <w:t xml:space="preserve"> Jessica A Timms, </w:t>
      </w:r>
      <w:r w:rsidR="00963D0A" w:rsidRPr="00527B52">
        <w:rPr>
          <w:rFonts w:cs="Times New Roman"/>
          <w:bCs/>
          <w:lang w:val="en-US"/>
        </w:rPr>
        <w:t>Jill A M</w:t>
      </w:r>
      <w:r w:rsidR="00963D0A" w:rsidRPr="00527B52">
        <w:rPr>
          <w:rFonts w:cs="Times New Roman"/>
          <w:bCs/>
          <w:vertAlign w:val="superscript"/>
          <w:lang w:val="en-US"/>
        </w:rPr>
        <w:t>c</w:t>
      </w:r>
      <w:r w:rsidR="00963D0A" w:rsidRPr="00527B52">
        <w:rPr>
          <w:rFonts w:cs="Times New Roman"/>
          <w:bCs/>
          <w:lang w:val="en-US"/>
        </w:rPr>
        <w:t>Kay,</w:t>
      </w:r>
      <w:r w:rsidR="00963D0A" w:rsidRPr="00527B52">
        <w:t xml:space="preserve"> </w:t>
      </w:r>
      <w:r w:rsidR="00963D0A" w:rsidRPr="00527B52">
        <w:rPr>
          <w:rFonts w:cs="Times New Roman"/>
          <w:bCs/>
          <w:lang w:val="en-US"/>
        </w:rPr>
        <w:t>Gemma C Sharp</w:t>
      </w:r>
    </w:p>
    <w:p w14:paraId="52732035" w14:textId="0596AA26" w:rsidR="00FF6451" w:rsidRPr="00527B52" w:rsidRDefault="00FF6451" w:rsidP="001012B9">
      <w:pPr>
        <w:spacing w:before="240" w:line="360" w:lineRule="auto"/>
      </w:pPr>
      <w:r w:rsidRPr="00527B52">
        <w:rPr>
          <w:b/>
        </w:rPr>
        <w:t>Acquisition of data:</w:t>
      </w:r>
      <w:r w:rsidR="00963D0A" w:rsidRPr="00527B52">
        <w:rPr>
          <w:rFonts w:cs="Times New Roman"/>
          <w:bCs/>
          <w:lang w:val="en-US"/>
        </w:rPr>
        <w:t xml:space="preserve"> Jessica A Timms,</w:t>
      </w:r>
      <w:r w:rsidR="00963D0A" w:rsidRPr="00527B52">
        <w:t xml:space="preserve"> Caroline L Relton, Gemma C Sharp, Jill A McKay</w:t>
      </w:r>
    </w:p>
    <w:p w14:paraId="4FBBF3E8" w14:textId="3C61DCE9" w:rsidR="00FF6451" w:rsidRPr="00527B52" w:rsidRDefault="00FF6451" w:rsidP="001012B9">
      <w:pPr>
        <w:spacing w:before="240" w:line="360" w:lineRule="auto"/>
      </w:pPr>
      <w:r w:rsidRPr="00527B52">
        <w:rPr>
          <w:b/>
        </w:rPr>
        <w:t>Analysis and interpretation of data:</w:t>
      </w:r>
      <w:r w:rsidR="00963D0A" w:rsidRPr="00527B52">
        <w:rPr>
          <w:rFonts w:cs="Times New Roman"/>
          <w:bCs/>
          <w:lang w:val="en-US"/>
        </w:rPr>
        <w:t xml:space="preserve"> Jessica A Timms,</w:t>
      </w:r>
      <w:r w:rsidR="00963D0A" w:rsidRPr="00527B52">
        <w:t xml:space="preserve"> </w:t>
      </w:r>
      <w:r w:rsidR="00963D0A" w:rsidRPr="00527B52">
        <w:rPr>
          <w:rFonts w:cs="Times New Roman"/>
          <w:bCs/>
          <w:lang w:val="en-US"/>
        </w:rPr>
        <w:t>Gordon Strathdee, Jill A McKay</w:t>
      </w:r>
    </w:p>
    <w:p w14:paraId="3A7F3D42" w14:textId="6AF3781C" w:rsidR="00FF6451" w:rsidRPr="00527B52" w:rsidRDefault="00FF6451" w:rsidP="001012B9">
      <w:pPr>
        <w:spacing w:before="240" w:line="360" w:lineRule="auto"/>
        <w:rPr>
          <w:rFonts w:cs="Times New Roman"/>
          <w:bCs/>
          <w:lang w:val="en-US"/>
        </w:rPr>
      </w:pPr>
      <w:r w:rsidRPr="00527B52">
        <w:rPr>
          <w:b/>
        </w:rPr>
        <w:t>Writing, review, and/or revision of the manuscript:</w:t>
      </w:r>
      <w:r w:rsidR="00963D0A" w:rsidRPr="00527B52">
        <w:rPr>
          <w:rFonts w:cs="Times New Roman"/>
          <w:bCs/>
          <w:lang w:val="en-US"/>
        </w:rPr>
        <w:t xml:space="preserve"> Jessica A Timms, Caroline L Relton, Judith Rankin, Gordon Strathdee, Jill A M</w:t>
      </w:r>
      <w:r w:rsidR="00963D0A" w:rsidRPr="00527B52">
        <w:rPr>
          <w:rFonts w:cs="Times New Roman"/>
          <w:bCs/>
          <w:vertAlign w:val="superscript"/>
          <w:lang w:val="en-US"/>
        </w:rPr>
        <w:t>c</w:t>
      </w:r>
      <w:r w:rsidR="00963D0A" w:rsidRPr="00527B52">
        <w:rPr>
          <w:rFonts w:cs="Times New Roman"/>
          <w:bCs/>
          <w:lang w:val="en-US"/>
        </w:rPr>
        <w:t>Kay</w:t>
      </w:r>
    </w:p>
    <w:p w14:paraId="1953C0B6" w14:textId="4698DE2E" w:rsidR="00B04D10" w:rsidRPr="00527B52" w:rsidRDefault="00B04D10" w:rsidP="00B04D10">
      <w:pPr>
        <w:spacing w:before="240" w:line="360" w:lineRule="auto"/>
        <w:rPr>
          <w:rFonts w:cs="Times New Roman"/>
          <w:bCs/>
          <w:lang w:val="en-US"/>
        </w:rPr>
      </w:pPr>
      <w:r w:rsidRPr="00527B52">
        <w:rPr>
          <w:rFonts w:cs="Times New Roman"/>
          <w:bCs/>
          <w:lang w:val="en-US"/>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p>
    <w:p w14:paraId="70738EDE" w14:textId="3625FAEB" w:rsidR="00962EE3" w:rsidRPr="00527B52" w:rsidRDefault="00962EE3" w:rsidP="00B04D10">
      <w:pPr>
        <w:spacing w:before="240" w:line="360" w:lineRule="auto"/>
        <w:rPr>
          <w:rFonts w:cs="Times New Roman"/>
          <w:b/>
          <w:bCs/>
          <w:lang w:val="en-US"/>
        </w:rPr>
      </w:pPr>
      <w:r w:rsidRPr="00527B52">
        <w:rPr>
          <w:rFonts w:cs="Times New Roman"/>
          <w:b/>
          <w:bCs/>
          <w:lang w:val="en-US"/>
        </w:rPr>
        <w:t>Conflict of interest</w:t>
      </w:r>
    </w:p>
    <w:p w14:paraId="48C31A73" w14:textId="4311E15B" w:rsidR="0045665B" w:rsidRPr="00E24503" w:rsidRDefault="00962EE3" w:rsidP="001012B9">
      <w:pPr>
        <w:spacing w:before="240" w:line="360" w:lineRule="auto"/>
        <w:rPr>
          <w:rFonts w:cs="Times New Roman"/>
          <w:bCs/>
          <w:lang w:val="en-US"/>
        </w:rPr>
      </w:pPr>
      <w:r w:rsidRPr="00527B52">
        <w:rPr>
          <w:rFonts w:cs="Times New Roman"/>
        </w:rPr>
        <w:t>The authors have no other relevant affiliations or financial involvement with any organisation or entity with a financial interest in or financial conflict with subject matter or materials discussed in the manuscript apart from those disclosed</w:t>
      </w:r>
      <w:r w:rsidR="00E24503" w:rsidRPr="00527B52">
        <w:rPr>
          <w:rFonts w:cs="Times New Roman"/>
          <w:bCs/>
          <w:lang w:val="en-US"/>
        </w:rPr>
        <w:t>.</w:t>
      </w:r>
    </w:p>
    <w:p w14:paraId="33A2244A" w14:textId="77777777" w:rsidR="007B6AB2" w:rsidRPr="002B36AF" w:rsidRDefault="007B6AB2" w:rsidP="001012B9">
      <w:pPr>
        <w:keepNext/>
        <w:keepLines/>
        <w:spacing w:line="360" w:lineRule="auto"/>
        <w:outlineLvl w:val="0"/>
        <w:rPr>
          <w:rFonts w:eastAsia="SimSun" w:cs="Times New Roman"/>
          <w:b/>
        </w:rPr>
      </w:pPr>
      <w:r w:rsidRPr="002B36AF">
        <w:rPr>
          <w:rFonts w:eastAsia="SimSun" w:cs="Times New Roman"/>
          <w:b/>
        </w:rPr>
        <w:t>References</w:t>
      </w:r>
    </w:p>
    <w:p w14:paraId="5A95D3B9" w14:textId="77777777" w:rsidR="00DA630B" w:rsidRPr="00DA630B" w:rsidRDefault="007B6AB2" w:rsidP="00DA630B">
      <w:pPr>
        <w:pStyle w:val="EndNoteBibliography"/>
        <w:spacing w:after="0"/>
        <w:ind w:left="720" w:hanging="720"/>
      </w:pPr>
      <w:r w:rsidRPr="002B36AF">
        <w:fldChar w:fldCharType="begin"/>
      </w:r>
      <w:r w:rsidRPr="002B36AF">
        <w:instrText xml:space="preserve"> ADDIN EN.REFLIST </w:instrText>
      </w:r>
      <w:r w:rsidRPr="002B36AF">
        <w:fldChar w:fldCharType="separate"/>
      </w:r>
      <w:bookmarkStart w:id="28" w:name="_ENREF_1"/>
      <w:r w:rsidR="00DA630B" w:rsidRPr="00DA630B">
        <w:t>1.</w:t>
      </w:r>
      <w:r w:rsidR="00DA630B" w:rsidRPr="00DA630B">
        <w:tab/>
        <w:t xml:space="preserve">Siegel, D.A., S.J. Henley, J. Li, L.A. Pollack, E.A. Van Dyne, and A. White, </w:t>
      </w:r>
      <w:r w:rsidR="00DA630B" w:rsidRPr="00DA630B">
        <w:rPr>
          <w:i/>
        </w:rPr>
        <w:t>Rates and Trends of Pediatric Acute Lymphoblastic Leukemia - United States, 2001-2014.</w:t>
      </w:r>
      <w:r w:rsidR="00DA630B" w:rsidRPr="00DA630B">
        <w:t xml:space="preserve"> MMWR Morb Mortal Wkly Rep, 2017. </w:t>
      </w:r>
      <w:r w:rsidR="00DA630B" w:rsidRPr="00DA630B">
        <w:rPr>
          <w:b/>
        </w:rPr>
        <w:t>66</w:t>
      </w:r>
      <w:r w:rsidR="00DA630B" w:rsidRPr="00DA630B">
        <w:t>(36): p. 950-954.</w:t>
      </w:r>
      <w:bookmarkEnd w:id="28"/>
    </w:p>
    <w:p w14:paraId="02F386C1" w14:textId="77777777" w:rsidR="00DA630B" w:rsidRPr="00DA630B" w:rsidRDefault="00DA630B" w:rsidP="00DA630B">
      <w:pPr>
        <w:pStyle w:val="EndNoteBibliography"/>
        <w:spacing w:after="0"/>
        <w:ind w:left="720" w:hanging="720"/>
      </w:pPr>
      <w:bookmarkStart w:id="29" w:name="_ENREF_2"/>
      <w:r w:rsidRPr="00DA630B">
        <w:t>2.</w:t>
      </w:r>
      <w:r w:rsidRPr="00DA630B">
        <w:tab/>
        <w:t xml:space="preserve">Board, P.D.Q.P.T.E., </w:t>
      </w:r>
      <w:r w:rsidRPr="00DA630B">
        <w:rPr>
          <w:i/>
        </w:rPr>
        <w:t>Childhood Acute Lymphoblastic Leukemia Treatment (PDQ(R)): Health Professional Version</w:t>
      </w:r>
      <w:r w:rsidRPr="00DA630B">
        <w:t xml:space="preserve">, in </w:t>
      </w:r>
      <w:r w:rsidRPr="00DA630B">
        <w:rPr>
          <w:i/>
        </w:rPr>
        <w:t>PDQ Cancer Information Summaries</w:t>
      </w:r>
      <w:r w:rsidRPr="00DA630B">
        <w:t>. 2002-2017, National Cancer Institute (US): Bethesda (MD).</w:t>
      </w:r>
      <w:bookmarkEnd w:id="29"/>
    </w:p>
    <w:p w14:paraId="02B2A1AA" w14:textId="77777777" w:rsidR="00DA630B" w:rsidRPr="00DA630B" w:rsidRDefault="00DA630B" w:rsidP="00DA630B">
      <w:pPr>
        <w:pStyle w:val="EndNoteBibliography"/>
        <w:spacing w:after="0"/>
        <w:ind w:left="720" w:hanging="720"/>
      </w:pPr>
      <w:bookmarkStart w:id="30" w:name="_ENREF_3"/>
      <w:r w:rsidRPr="00DA630B">
        <w:t>3.</w:t>
      </w:r>
      <w:r w:rsidRPr="00DA630B">
        <w:tab/>
        <w:t xml:space="preserve">Linet, M.S., L.M. Brown, S.M. Mbulaiteye, D. Check, E. Ostroumova, A. Landgren, and S.S. Devesa, </w:t>
      </w:r>
      <w:r w:rsidRPr="00DA630B">
        <w:rPr>
          <w:i/>
        </w:rPr>
        <w:t>International long-term trends and recent patterns in the incidence of leukemias and lymphomas among children and adolescents ages 0-19 years.</w:t>
      </w:r>
      <w:r w:rsidRPr="00DA630B">
        <w:t xml:space="preserve"> Int J Cancer, 2016. </w:t>
      </w:r>
      <w:r w:rsidRPr="00DA630B">
        <w:rPr>
          <w:b/>
        </w:rPr>
        <w:t>138</w:t>
      </w:r>
      <w:r w:rsidRPr="00DA630B">
        <w:t>(8): p. 1862-74.</w:t>
      </w:r>
      <w:bookmarkEnd w:id="30"/>
    </w:p>
    <w:p w14:paraId="1610A7EC" w14:textId="77777777" w:rsidR="00DA630B" w:rsidRPr="00DA630B" w:rsidRDefault="00DA630B" w:rsidP="00DA630B">
      <w:pPr>
        <w:pStyle w:val="EndNoteBibliography"/>
        <w:spacing w:after="0"/>
        <w:ind w:left="720" w:hanging="720"/>
      </w:pPr>
      <w:bookmarkStart w:id="31" w:name="_ENREF_4"/>
      <w:r w:rsidRPr="00DA630B">
        <w:t>4.</w:t>
      </w:r>
      <w:r w:rsidRPr="00DA630B">
        <w:tab/>
        <w:t xml:space="preserve">Alm, S.J., C. Engvall, J. Asp, L. Palmqvist, J. Abrahamsson, and L. Fogelstrand, </w:t>
      </w:r>
      <w:r w:rsidRPr="00DA630B">
        <w:rPr>
          <w:i/>
        </w:rPr>
        <w:t>Minimal residual disease monitoring in childhood B lymphoblastic leukemia with t(12;21)(p13;q22); ETV6-RUNX1: concordant results using quantitation of fusion transcript and flow cytometry.</w:t>
      </w:r>
      <w:r w:rsidRPr="00DA630B">
        <w:t xml:space="preserve"> Int J Lab Hematol, 2017. </w:t>
      </w:r>
      <w:r w:rsidRPr="00DA630B">
        <w:rPr>
          <w:b/>
        </w:rPr>
        <w:t>39</w:t>
      </w:r>
      <w:r w:rsidRPr="00DA630B">
        <w:t>(2): p. 121-128.</w:t>
      </w:r>
      <w:bookmarkEnd w:id="31"/>
    </w:p>
    <w:p w14:paraId="543023A5" w14:textId="77777777" w:rsidR="00DA630B" w:rsidRPr="00DA630B" w:rsidRDefault="00DA630B" w:rsidP="00DA630B">
      <w:pPr>
        <w:pStyle w:val="EndNoteBibliography"/>
        <w:spacing w:after="0"/>
        <w:ind w:left="720" w:hanging="720"/>
      </w:pPr>
      <w:bookmarkStart w:id="32" w:name="_ENREF_5"/>
      <w:r w:rsidRPr="00DA630B">
        <w:t>5.</w:t>
      </w:r>
      <w:r w:rsidRPr="00DA630B">
        <w:tab/>
        <w:t xml:space="preserve">Pui, C.-H., L.L. Robison, and A.T. Look, </w:t>
      </w:r>
      <w:r w:rsidRPr="00DA630B">
        <w:rPr>
          <w:i/>
        </w:rPr>
        <w:t>Acute lymphoblastic leukaemia.</w:t>
      </w:r>
      <w:r w:rsidRPr="00DA630B">
        <w:t xml:space="preserve"> The Lancet, 2008. </w:t>
      </w:r>
      <w:r w:rsidRPr="00DA630B">
        <w:rPr>
          <w:b/>
        </w:rPr>
        <w:t>371</w:t>
      </w:r>
      <w:r w:rsidRPr="00DA630B">
        <w:t>(9617): p. 1030-1043.</w:t>
      </w:r>
      <w:bookmarkEnd w:id="32"/>
    </w:p>
    <w:p w14:paraId="45904ED3" w14:textId="77777777" w:rsidR="00DA630B" w:rsidRPr="00DA630B" w:rsidRDefault="00DA630B" w:rsidP="00DA630B">
      <w:pPr>
        <w:pStyle w:val="EndNoteBibliography"/>
        <w:spacing w:after="0"/>
        <w:ind w:left="720" w:hanging="720"/>
      </w:pPr>
      <w:bookmarkStart w:id="33" w:name="_ENREF_6"/>
      <w:r w:rsidRPr="00DA630B">
        <w:t>6.</w:t>
      </w:r>
      <w:r w:rsidRPr="00DA630B">
        <w:tab/>
        <w:t xml:space="preserve">Greaves, M.F. and J. Wiemels, </w:t>
      </w:r>
      <w:r w:rsidRPr="00DA630B">
        <w:rPr>
          <w:i/>
        </w:rPr>
        <w:t>Origins of chromosome translocations in childhood leukaemia.</w:t>
      </w:r>
      <w:r w:rsidRPr="00DA630B">
        <w:t xml:space="preserve"> Nat Rev Cancer, 2003. </w:t>
      </w:r>
      <w:r w:rsidRPr="00DA630B">
        <w:rPr>
          <w:b/>
        </w:rPr>
        <w:t>3</w:t>
      </w:r>
      <w:r w:rsidRPr="00DA630B">
        <w:t>(9): p. 639-49.</w:t>
      </w:r>
      <w:bookmarkEnd w:id="33"/>
    </w:p>
    <w:p w14:paraId="6F75F85F" w14:textId="77777777" w:rsidR="00DA630B" w:rsidRPr="00DA630B" w:rsidRDefault="00DA630B" w:rsidP="00DA630B">
      <w:pPr>
        <w:pStyle w:val="EndNoteBibliography"/>
        <w:spacing w:after="0"/>
        <w:ind w:left="720" w:hanging="720"/>
      </w:pPr>
      <w:bookmarkStart w:id="34" w:name="_ENREF_7"/>
      <w:r w:rsidRPr="00DA630B">
        <w:t>7.</w:t>
      </w:r>
      <w:r w:rsidRPr="00DA630B">
        <w:tab/>
        <w:t xml:space="preserve">Greaves, M.F., A.T. Maia, J.L. Wiemels, and A.M. Ford, </w:t>
      </w:r>
      <w:r w:rsidRPr="00DA630B">
        <w:rPr>
          <w:i/>
        </w:rPr>
        <w:t>Leukemia in twins: lessons in natural history.</w:t>
      </w:r>
      <w:r w:rsidRPr="00DA630B">
        <w:t xml:space="preserve"> Blood, 2003. </w:t>
      </w:r>
      <w:r w:rsidRPr="00DA630B">
        <w:rPr>
          <w:b/>
        </w:rPr>
        <w:t>102</w:t>
      </w:r>
      <w:r w:rsidRPr="00DA630B">
        <w:t>(7): p. 2321-33.</w:t>
      </w:r>
      <w:bookmarkEnd w:id="34"/>
    </w:p>
    <w:p w14:paraId="21AF8225" w14:textId="77777777" w:rsidR="00DA630B" w:rsidRPr="00DA630B" w:rsidRDefault="00DA630B" w:rsidP="00DA630B">
      <w:pPr>
        <w:pStyle w:val="EndNoteBibliography"/>
        <w:spacing w:after="0"/>
        <w:ind w:left="720" w:hanging="720"/>
      </w:pPr>
      <w:bookmarkStart w:id="35" w:name="_ENREF_8"/>
      <w:r w:rsidRPr="00DA630B">
        <w:t>8.</w:t>
      </w:r>
      <w:r w:rsidRPr="00DA630B">
        <w:tab/>
        <w:t xml:space="preserve">Carceles-Alvarez, A., J.A. Ortega-Garcia, F.A. Lopez-Hernandez, M. Orozco-Llamas, B. Espinosa-Lopez, E. Tobarra-Sanchez, and L. Alvarez, </w:t>
      </w:r>
      <w:r w:rsidRPr="00DA630B">
        <w:rPr>
          <w:i/>
        </w:rPr>
        <w:t>Spatial clustering of childhood leukaemia with the integration of the Paediatric Environmental History.</w:t>
      </w:r>
      <w:r w:rsidRPr="00DA630B">
        <w:t xml:space="preserve"> Environ Res, 2017. </w:t>
      </w:r>
      <w:r w:rsidRPr="00DA630B">
        <w:rPr>
          <w:b/>
        </w:rPr>
        <w:t>156</w:t>
      </w:r>
      <w:r w:rsidRPr="00DA630B">
        <w:t>: p. 605-612.</w:t>
      </w:r>
      <w:bookmarkEnd w:id="35"/>
    </w:p>
    <w:p w14:paraId="150C00F7" w14:textId="77777777" w:rsidR="00DA630B" w:rsidRPr="00DA630B" w:rsidRDefault="00DA630B" w:rsidP="00DA630B">
      <w:pPr>
        <w:pStyle w:val="EndNoteBibliography"/>
        <w:spacing w:after="0"/>
        <w:ind w:left="720" w:hanging="720"/>
      </w:pPr>
      <w:bookmarkStart w:id="36" w:name="_ENREF_9"/>
      <w:r w:rsidRPr="00DA630B">
        <w:t>9.</w:t>
      </w:r>
      <w:r w:rsidRPr="00DA630B">
        <w:tab/>
        <w:t xml:space="preserve">Wiemels, J., </w:t>
      </w:r>
      <w:r w:rsidRPr="00DA630B">
        <w:rPr>
          <w:i/>
        </w:rPr>
        <w:t>Perspectives on the causes of childhood leukemia.</w:t>
      </w:r>
      <w:r w:rsidRPr="00DA630B">
        <w:t xml:space="preserve"> Chemico-Biological Interactions, 2012. </w:t>
      </w:r>
      <w:r w:rsidRPr="00DA630B">
        <w:rPr>
          <w:b/>
        </w:rPr>
        <w:t>196</w:t>
      </w:r>
      <w:r w:rsidRPr="00DA630B">
        <w:t>(3): p. 59-67.</w:t>
      </w:r>
      <w:bookmarkEnd w:id="36"/>
    </w:p>
    <w:p w14:paraId="3EEE271C" w14:textId="77777777" w:rsidR="00DA630B" w:rsidRPr="00DA630B" w:rsidRDefault="00DA630B" w:rsidP="00DA630B">
      <w:pPr>
        <w:pStyle w:val="EndNoteBibliography"/>
        <w:spacing w:after="0"/>
        <w:ind w:left="720" w:hanging="720"/>
      </w:pPr>
      <w:bookmarkStart w:id="37" w:name="_ENREF_10"/>
      <w:r w:rsidRPr="00DA630B">
        <w:t>10.</w:t>
      </w:r>
      <w:r w:rsidRPr="00DA630B">
        <w:tab/>
        <w:t xml:space="preserve">Whitehead, T.P., C. Metayer, J.L. Wiemels, A.W. Singer, and M.D. Miller, </w:t>
      </w:r>
      <w:r w:rsidRPr="00DA630B">
        <w:rPr>
          <w:i/>
        </w:rPr>
        <w:t>Childhood Leukemia and Primary Prevention.</w:t>
      </w:r>
      <w:r w:rsidRPr="00DA630B">
        <w:t xml:space="preserve"> Curr Probl Pediatr Adolesc Health Care, 2016. </w:t>
      </w:r>
      <w:r w:rsidRPr="00DA630B">
        <w:rPr>
          <w:b/>
        </w:rPr>
        <w:t>46</w:t>
      </w:r>
      <w:r w:rsidRPr="00DA630B">
        <w:t>(10): p. 317-352.</w:t>
      </w:r>
      <w:bookmarkEnd w:id="37"/>
    </w:p>
    <w:p w14:paraId="41C2EEB7" w14:textId="77777777" w:rsidR="00DA630B" w:rsidRPr="00DA630B" w:rsidRDefault="00DA630B" w:rsidP="00DA630B">
      <w:pPr>
        <w:pStyle w:val="EndNoteBibliography"/>
        <w:spacing w:after="0"/>
        <w:ind w:left="720" w:hanging="720"/>
      </w:pPr>
      <w:bookmarkStart w:id="38" w:name="_ENREF_11"/>
      <w:r w:rsidRPr="00DA630B">
        <w:t>11.</w:t>
      </w:r>
      <w:r w:rsidRPr="00DA630B">
        <w:tab/>
        <w:t xml:space="preserve">Rudant, J., T. Lightfoot, K.Y. Urayama, E. Petridou, J.D. Dockerty, C. Magnani, E. Milne, L.G. Spector, L.J. Ashton, N. Dessypris, A.Y. Kang, M. Miller, R. Rondelli, J. Simpson, E. Stiakaki, L. Orsi, E. Roman, C. Metayer, C. Infante-Rivard, and J. Clavel, </w:t>
      </w:r>
      <w:r w:rsidRPr="00DA630B">
        <w:rPr>
          <w:i/>
        </w:rPr>
        <w:t>Childhood acute lymphoblastic leukemia and indicators of early immune stimulation: a Childhood Leukemia International Consortium study.</w:t>
      </w:r>
      <w:r w:rsidRPr="00DA630B">
        <w:t xml:space="preserve"> Am J Epidemiol, 2015. </w:t>
      </w:r>
      <w:r w:rsidRPr="00DA630B">
        <w:rPr>
          <w:b/>
        </w:rPr>
        <w:t>181</w:t>
      </w:r>
      <w:r w:rsidRPr="00DA630B">
        <w:t>(8): p. 549-62.</w:t>
      </w:r>
      <w:bookmarkEnd w:id="38"/>
    </w:p>
    <w:p w14:paraId="3C68F930" w14:textId="77777777" w:rsidR="00DA630B" w:rsidRPr="00DA630B" w:rsidRDefault="00DA630B" w:rsidP="00DA630B">
      <w:pPr>
        <w:pStyle w:val="EndNoteBibliography"/>
        <w:spacing w:after="0"/>
        <w:ind w:left="720" w:hanging="720"/>
      </w:pPr>
      <w:bookmarkStart w:id="39" w:name="_ENREF_12"/>
      <w:r w:rsidRPr="00DA630B">
        <w:t>12.</w:t>
      </w:r>
      <w:r w:rsidRPr="00DA630B">
        <w:tab/>
        <w:t xml:space="preserve">Ajrouche, R., J. Rudant, L. Orsi, A. Petit, A. Baruchel, A. Lambilliotte, M. Gambart, G. Michel, Y. Bertrand, S. Ducassou, V. Gandemer, C. Paillard, L. Saumet, N. Blin, D. Hemon, and J. Clavel, </w:t>
      </w:r>
      <w:r w:rsidRPr="00DA630B">
        <w:rPr>
          <w:i/>
        </w:rPr>
        <w:t>Childhood acute lymphoblastic leukaemia and indicators of early immune stimulation: the Estelle study (SFCE).</w:t>
      </w:r>
      <w:r w:rsidRPr="00DA630B">
        <w:t xml:space="preserve"> Br J Cancer, 2015. </w:t>
      </w:r>
      <w:r w:rsidRPr="00DA630B">
        <w:rPr>
          <w:b/>
        </w:rPr>
        <w:t>112</w:t>
      </w:r>
      <w:r w:rsidRPr="00DA630B">
        <w:t>(6): p. 1017-26.</w:t>
      </w:r>
      <w:bookmarkEnd w:id="39"/>
    </w:p>
    <w:p w14:paraId="48CE0D3A" w14:textId="77777777" w:rsidR="00DA630B" w:rsidRPr="00DA630B" w:rsidRDefault="00DA630B" w:rsidP="00DA630B">
      <w:pPr>
        <w:pStyle w:val="EndNoteBibliography"/>
        <w:spacing w:after="0"/>
        <w:ind w:left="720" w:hanging="720"/>
      </w:pPr>
      <w:bookmarkStart w:id="40" w:name="_ENREF_13"/>
      <w:r w:rsidRPr="00DA630B">
        <w:t>13.</w:t>
      </w:r>
      <w:r w:rsidRPr="00DA630B">
        <w:tab/>
        <w:t xml:space="preserve">de Smith, A.J., M. Kaur, S. Gonseth, A. Endicott, S. Selvin, L. Zhang, R. Roy, X. Shao, H.M. Hansen, A.Y. Kang, K.M. Walsh, G.V. Dahl, R. McKean-Cowdin, C. Metayer, and J.L. Wiemels, </w:t>
      </w:r>
      <w:r w:rsidRPr="00DA630B">
        <w:rPr>
          <w:i/>
        </w:rPr>
        <w:t>Correlates of Prenatal and Early-Life Tobacco Smoke Exposure and Frequency of Common Gene Deletions in Childhood Acute Lymphoblastic Leukemia.</w:t>
      </w:r>
      <w:r w:rsidRPr="00DA630B">
        <w:t xml:space="preserve"> Cancer Research, 2017. </w:t>
      </w:r>
      <w:r w:rsidRPr="00DA630B">
        <w:rPr>
          <w:b/>
        </w:rPr>
        <w:t>77</w:t>
      </w:r>
      <w:r w:rsidRPr="00DA630B">
        <w:t>(7): p. 1674.</w:t>
      </w:r>
      <w:bookmarkEnd w:id="40"/>
    </w:p>
    <w:p w14:paraId="2BFDD4B4" w14:textId="77777777" w:rsidR="00DA630B" w:rsidRPr="00DA630B" w:rsidRDefault="00DA630B" w:rsidP="00DA630B">
      <w:pPr>
        <w:pStyle w:val="EndNoteBibliography"/>
        <w:spacing w:after="0"/>
        <w:ind w:left="720" w:hanging="720"/>
      </w:pPr>
      <w:bookmarkStart w:id="41" w:name="_ENREF_14"/>
      <w:r w:rsidRPr="00DA630B">
        <w:t>14.</w:t>
      </w:r>
      <w:r w:rsidRPr="00DA630B">
        <w:tab/>
        <w:t xml:space="preserve">Rumrich, I.K., M. Viluksela, K. Vahakangas, M. Gissler, H.M. Surcel, and O. Hanninen, </w:t>
      </w:r>
      <w:r w:rsidRPr="00DA630B">
        <w:rPr>
          <w:i/>
        </w:rPr>
        <w:t>Maternal Smoking and the Risk of Cancer in Early Life - A Meta-Analysis.</w:t>
      </w:r>
      <w:r w:rsidRPr="00DA630B">
        <w:t xml:space="preserve"> PLoS One, 2016. </w:t>
      </w:r>
      <w:r w:rsidRPr="00DA630B">
        <w:rPr>
          <w:b/>
        </w:rPr>
        <w:t>11</w:t>
      </w:r>
      <w:r w:rsidRPr="00DA630B">
        <w:t>(11): p. e0165040.</w:t>
      </w:r>
      <w:bookmarkEnd w:id="41"/>
    </w:p>
    <w:p w14:paraId="4C33789B" w14:textId="77777777" w:rsidR="00DA630B" w:rsidRPr="00DA630B" w:rsidRDefault="00DA630B" w:rsidP="00DA630B">
      <w:pPr>
        <w:pStyle w:val="EndNoteBibliography"/>
        <w:spacing w:after="0"/>
        <w:ind w:left="720" w:hanging="720"/>
      </w:pPr>
      <w:bookmarkStart w:id="42" w:name="_ENREF_15"/>
      <w:r w:rsidRPr="00DA630B">
        <w:t>15.</w:t>
      </w:r>
      <w:r w:rsidRPr="00DA630B">
        <w:tab/>
        <w:t xml:space="preserve">Menegaux, F., C. Steffen, S. Bellec, A. Baruchel, B. Lescoeur, G. Leverger, B. Nelken, N. Philippe, D. Sommelet, D. Hemon, and J. Clavel, </w:t>
      </w:r>
      <w:r w:rsidRPr="00DA630B">
        <w:rPr>
          <w:i/>
        </w:rPr>
        <w:t>Maternal coffee and alcohol consumption during pregnancy, parental smoking and risk of childhood acute leukaemia.</w:t>
      </w:r>
      <w:r w:rsidRPr="00DA630B">
        <w:t xml:space="preserve"> Cancer Detect Prev, 2005. </w:t>
      </w:r>
      <w:r w:rsidRPr="00DA630B">
        <w:rPr>
          <w:b/>
        </w:rPr>
        <w:t>29</w:t>
      </w:r>
      <w:r w:rsidRPr="00DA630B">
        <w:t>(6): p. 487-93.</w:t>
      </w:r>
      <w:bookmarkEnd w:id="42"/>
    </w:p>
    <w:p w14:paraId="488AEEBD" w14:textId="77777777" w:rsidR="00DA630B" w:rsidRPr="00DA630B" w:rsidRDefault="00DA630B" w:rsidP="00DA630B">
      <w:pPr>
        <w:pStyle w:val="EndNoteBibliography"/>
        <w:spacing w:after="0"/>
        <w:ind w:left="720" w:hanging="720"/>
      </w:pPr>
      <w:bookmarkStart w:id="43" w:name="_ENREF_16"/>
      <w:r w:rsidRPr="00DA630B">
        <w:t>16.</w:t>
      </w:r>
      <w:r w:rsidRPr="00DA630B">
        <w:tab/>
        <w:t xml:space="preserve">Karalexi, M.A., N. Dessypris, T.P. Thomopoulos, E. Ntouvelis, M. Kantzanou, A.A. Diamantaras, M. Moschovi, M. Baka, E. Hatzipantelis, M. Kourti, S. Polychronopoulou, E. Stiakaki, A.M. Mora, V. Wunsch-Filho, C. Infante-Rivard, D. Loutradis, and E.T. Petridou, </w:t>
      </w:r>
      <w:r w:rsidRPr="00DA630B">
        <w:rPr>
          <w:i/>
        </w:rPr>
        <w:t>Parental alcohol consumption and risk of leukemia in the offspring: a systematic review and meta-analysis.</w:t>
      </w:r>
      <w:r w:rsidRPr="00DA630B">
        <w:t xml:space="preserve"> Eur J Cancer Prev, 2017. </w:t>
      </w:r>
      <w:r w:rsidRPr="00DA630B">
        <w:rPr>
          <w:b/>
        </w:rPr>
        <w:t>26</w:t>
      </w:r>
      <w:r w:rsidRPr="00DA630B">
        <w:t>(5): p. 433-441.</w:t>
      </w:r>
      <w:bookmarkEnd w:id="43"/>
    </w:p>
    <w:p w14:paraId="7E826F57" w14:textId="77777777" w:rsidR="00DA630B" w:rsidRPr="00DA630B" w:rsidRDefault="00DA630B" w:rsidP="00DA630B">
      <w:pPr>
        <w:pStyle w:val="EndNoteBibliography"/>
        <w:spacing w:after="0"/>
        <w:ind w:left="720" w:hanging="720"/>
      </w:pPr>
      <w:bookmarkStart w:id="44" w:name="_ENREF_17"/>
      <w:r w:rsidRPr="00DA630B">
        <w:t>17.</w:t>
      </w:r>
      <w:r w:rsidRPr="00DA630B">
        <w:tab/>
        <w:t xml:space="preserve">Thomopoulos, T.P., E. Ntouvelis, A.A. Diamantaras, M. Tzanoudaki, M. Baka, E. Hatzipantelis, M. Kourti, S. Polychronopoulou, V. Sidi, E. Stiakaki, M. Moschovi, M. Kantzanou, and E.T. Petridou, </w:t>
      </w:r>
      <w:r w:rsidRPr="00DA630B">
        <w:rPr>
          <w:i/>
        </w:rPr>
        <w:t>Maternal and childhood consumption of coffee, tea and cola beverages in association with childhood leukemia: a meta-analysis.</w:t>
      </w:r>
      <w:r w:rsidRPr="00DA630B">
        <w:t xml:space="preserve"> Cancer Epidemiol, 2015. </w:t>
      </w:r>
      <w:r w:rsidRPr="00DA630B">
        <w:rPr>
          <w:b/>
        </w:rPr>
        <w:t>39</w:t>
      </w:r>
      <w:r w:rsidRPr="00DA630B">
        <w:t>(6): p. 1047-59.</w:t>
      </w:r>
      <w:bookmarkEnd w:id="44"/>
    </w:p>
    <w:p w14:paraId="1512C785" w14:textId="77777777" w:rsidR="00DA630B" w:rsidRPr="00DA630B" w:rsidRDefault="00DA630B" w:rsidP="00DA630B">
      <w:pPr>
        <w:pStyle w:val="EndNoteBibliography"/>
        <w:spacing w:after="0"/>
        <w:ind w:left="720" w:hanging="720"/>
      </w:pPr>
      <w:bookmarkStart w:id="45" w:name="_ENREF_18"/>
      <w:r w:rsidRPr="00DA630B">
        <w:t>18.</w:t>
      </w:r>
      <w:r w:rsidRPr="00DA630B">
        <w:tab/>
        <w:t xml:space="preserve">Kałużna, E.M., E. Strauss, B. Świątek-Kościelna, O. Zając-Spychała, E. Gowin, J.S. Nowak, J. Rembowska, and D. Januszkiewicz-Lewandowska, </w:t>
      </w:r>
      <w:r w:rsidRPr="00DA630B">
        <w:rPr>
          <w:i/>
        </w:rPr>
        <w:t>The methylenetetrahydrofolate reductase 677T-1298C haplotype is a risk factor for acute lymphoblastic leukemia in children.</w:t>
      </w:r>
      <w:r w:rsidRPr="00DA630B">
        <w:t xml:space="preserve"> Medicine, 2017. </w:t>
      </w:r>
      <w:r w:rsidRPr="00DA630B">
        <w:rPr>
          <w:b/>
        </w:rPr>
        <w:t>96</w:t>
      </w:r>
      <w:r w:rsidRPr="00DA630B">
        <w:t>(51): p. e9290.</w:t>
      </w:r>
      <w:bookmarkEnd w:id="45"/>
    </w:p>
    <w:p w14:paraId="07052090" w14:textId="77777777" w:rsidR="00DA630B" w:rsidRPr="00DA630B" w:rsidRDefault="00DA630B" w:rsidP="00DA630B">
      <w:pPr>
        <w:pStyle w:val="EndNoteBibliography"/>
        <w:spacing w:after="0"/>
        <w:ind w:left="720" w:hanging="720"/>
      </w:pPr>
      <w:bookmarkStart w:id="46" w:name="_ENREF_19"/>
      <w:r w:rsidRPr="00DA630B">
        <w:t>19.</w:t>
      </w:r>
      <w:r w:rsidRPr="00DA630B">
        <w:tab/>
        <w:t xml:space="preserve">Dessypris, N., M.A. Karalexi, E. Ntouvelis, A.A. Diamantaras, V. Papadakis, M. Baka, E. Hatzipantelis, M. Kourti, M. Moschovi, S. Polychronopoulou, V. Sidi, E. Stiakaki, and E.T. Petridou, </w:t>
      </w:r>
      <w:r w:rsidRPr="00DA630B">
        <w:rPr>
          <w:i/>
        </w:rPr>
        <w:t>Association of maternal and index child's diet with subsequent leukemia risk: A systematic review and meta analysis.</w:t>
      </w:r>
      <w:r w:rsidRPr="00DA630B">
        <w:t xml:space="preserve"> Cancer Epidemiol, 2017. </w:t>
      </w:r>
      <w:r w:rsidRPr="00DA630B">
        <w:rPr>
          <w:b/>
        </w:rPr>
        <w:t>47</w:t>
      </w:r>
      <w:r w:rsidRPr="00DA630B">
        <w:t>: p. 64-75.</w:t>
      </w:r>
      <w:bookmarkEnd w:id="46"/>
    </w:p>
    <w:p w14:paraId="510F7DEA" w14:textId="77777777" w:rsidR="00DA630B" w:rsidRPr="00DA630B" w:rsidRDefault="00DA630B" w:rsidP="00DA630B">
      <w:pPr>
        <w:pStyle w:val="EndNoteBibliography"/>
        <w:spacing w:after="0"/>
        <w:ind w:left="720" w:hanging="720"/>
      </w:pPr>
      <w:bookmarkStart w:id="47" w:name="_ENREF_20"/>
      <w:r w:rsidRPr="00DA630B">
        <w:t>20.</w:t>
      </w:r>
      <w:r w:rsidRPr="00DA630B">
        <w:tab/>
        <w:t xml:space="preserve">El-Rashedi, F.H., M.A. El-Hawy, S.M. El-Hefnawy, and M.M. Mohammed, </w:t>
      </w:r>
      <w:r w:rsidRPr="00DA630B">
        <w:rPr>
          <w:i/>
        </w:rPr>
        <w:t>HFE gene mutation and iron overload in Egyptian pediatric acute lymphoblastic leukemia survivors: a single-center study.</w:t>
      </w:r>
      <w:r w:rsidRPr="00DA630B">
        <w:t xml:space="preserve"> Hematology, 2017. </w:t>
      </w:r>
      <w:r w:rsidRPr="00DA630B">
        <w:rPr>
          <w:b/>
        </w:rPr>
        <w:t>22</w:t>
      </w:r>
      <w:r w:rsidRPr="00DA630B">
        <w:t>(7): p. 398-404.</w:t>
      </w:r>
      <w:bookmarkEnd w:id="47"/>
    </w:p>
    <w:p w14:paraId="719AD463" w14:textId="77777777" w:rsidR="00DA630B" w:rsidRPr="00DA630B" w:rsidRDefault="00DA630B" w:rsidP="00DA630B">
      <w:pPr>
        <w:pStyle w:val="EndNoteBibliography"/>
        <w:spacing w:after="0"/>
        <w:ind w:left="720" w:hanging="720"/>
      </w:pPr>
      <w:bookmarkStart w:id="48" w:name="_ENREF_21"/>
      <w:r w:rsidRPr="00DA630B">
        <w:t>21.</w:t>
      </w:r>
      <w:r w:rsidRPr="00DA630B">
        <w:tab/>
        <w:t xml:space="preserve">Bailey, H.D., C. Metayer, E. Milne, E.T. Petridou, C. Infante-Rivard, L.G. Spector, J. Clavel, J.D. Dockerty, L. Zhang, B.K. Armstrong, J. Rudant, L. Fritschi, A. Amigou, E. Hatzipantelis, A.Y. Kang, E. Stiakaki, and J. Schuz, </w:t>
      </w:r>
      <w:r w:rsidRPr="00DA630B">
        <w:rPr>
          <w:i/>
        </w:rPr>
        <w:t>Home paint exposures and risk of childhood acute lymphoblastic leukemia: findings from the Childhood Leukemia International Consortium.</w:t>
      </w:r>
      <w:r w:rsidRPr="00DA630B">
        <w:t xml:space="preserve"> Cancer Causes Control, 2015. </w:t>
      </w:r>
      <w:r w:rsidRPr="00DA630B">
        <w:rPr>
          <w:b/>
        </w:rPr>
        <w:t>26</w:t>
      </w:r>
      <w:r w:rsidRPr="00DA630B">
        <w:t>(9): p. 1257-70.</w:t>
      </w:r>
      <w:bookmarkEnd w:id="48"/>
    </w:p>
    <w:p w14:paraId="5C45BEFB" w14:textId="77777777" w:rsidR="00DA630B" w:rsidRPr="00DA630B" w:rsidRDefault="00DA630B" w:rsidP="00DA630B">
      <w:pPr>
        <w:pStyle w:val="EndNoteBibliography"/>
        <w:spacing w:after="0"/>
        <w:ind w:left="720" w:hanging="720"/>
      </w:pPr>
      <w:bookmarkStart w:id="49" w:name="_ENREF_22"/>
      <w:r w:rsidRPr="00DA630B">
        <w:t>22.</w:t>
      </w:r>
      <w:r w:rsidRPr="00DA630B">
        <w:tab/>
        <w:t xml:space="preserve">Heck, J.E., A.S. Park, J. Qiu, M. Cockburn, and B. Ritz, </w:t>
      </w:r>
      <w:r w:rsidRPr="00DA630B">
        <w:rPr>
          <w:i/>
        </w:rPr>
        <w:t>Risk of leukemia in relation to exposure to ambient air toxics in pregnancy and early childhood.</w:t>
      </w:r>
      <w:r w:rsidRPr="00DA630B">
        <w:t xml:space="preserve"> Int J Hyg Environ Health, 2014. </w:t>
      </w:r>
      <w:r w:rsidRPr="00DA630B">
        <w:rPr>
          <w:b/>
        </w:rPr>
        <w:t>217</w:t>
      </w:r>
      <w:r w:rsidRPr="00DA630B">
        <w:t>(6): p. 662-8.</w:t>
      </w:r>
      <w:bookmarkEnd w:id="49"/>
    </w:p>
    <w:p w14:paraId="70F31D9D" w14:textId="77777777" w:rsidR="00DA630B" w:rsidRPr="00DA630B" w:rsidRDefault="00DA630B" w:rsidP="00DA630B">
      <w:pPr>
        <w:pStyle w:val="EndNoteBibliography"/>
        <w:spacing w:after="0"/>
        <w:ind w:left="720" w:hanging="720"/>
      </w:pPr>
      <w:bookmarkStart w:id="50" w:name="_ENREF_23"/>
      <w:r w:rsidRPr="00DA630B">
        <w:t>23.</w:t>
      </w:r>
      <w:r w:rsidRPr="00DA630B">
        <w:tab/>
        <w:t xml:space="preserve">Gunier, R.B., A. Kang, S.K. Hammond, K. Reinier, C.S. Lea, J.S. Chang, M. Does, G. Scelo, J. Kirsch, V. Crouse, R. Cooper, P. Quinlan, and C. Metayer, </w:t>
      </w:r>
      <w:r w:rsidRPr="00DA630B">
        <w:rPr>
          <w:i/>
        </w:rPr>
        <w:t>A task-based assessment of parental occupational exposure to pesticides and childhood acute lymphoblastic leukemia.</w:t>
      </w:r>
      <w:r w:rsidRPr="00DA630B">
        <w:t xml:space="preserve"> Environmental Research, 2017. </w:t>
      </w:r>
      <w:r w:rsidRPr="00DA630B">
        <w:rPr>
          <w:b/>
        </w:rPr>
        <w:t>156</w:t>
      </w:r>
      <w:r w:rsidRPr="00DA630B">
        <w:t>: p. 57-62.</w:t>
      </w:r>
      <w:bookmarkEnd w:id="50"/>
    </w:p>
    <w:p w14:paraId="48C06A82" w14:textId="77777777" w:rsidR="00DA630B" w:rsidRPr="00DA630B" w:rsidRDefault="00DA630B" w:rsidP="00DA630B">
      <w:pPr>
        <w:pStyle w:val="EndNoteBibliography"/>
        <w:spacing w:after="0"/>
        <w:ind w:left="720" w:hanging="720"/>
      </w:pPr>
      <w:bookmarkStart w:id="51" w:name="_ENREF_24"/>
      <w:r w:rsidRPr="00DA630B">
        <w:t>24.</w:t>
      </w:r>
      <w:r w:rsidRPr="00DA630B">
        <w:tab/>
        <w:t xml:space="preserve">Bailey, H.D., C. Infante-Rivard, C. Metayer, J. Clavel, T. Lightfoot, P. Kaatsch, E. Roman, C. Magnani, L.G. Spector, E. Th Petridou, E. Milne, J.D. Dockerty, L. Miligi, B.K. Armstrong, J. Rudant, L. Fritschi, J. Simpson, L. Zhang, R. Rondelli, M. Baka, L. Orsi, M. Moschovi, A.Y. Kang, and J. Schuz, </w:t>
      </w:r>
      <w:r w:rsidRPr="00DA630B">
        <w:rPr>
          <w:i/>
        </w:rPr>
        <w:t>Home pesticide exposures and risk of childhood leukemia: Findings from the childhood leukemia international consortium.</w:t>
      </w:r>
      <w:r w:rsidRPr="00DA630B">
        <w:t xml:space="preserve"> Int J Cancer, 2015.</w:t>
      </w:r>
      <w:bookmarkEnd w:id="51"/>
    </w:p>
    <w:p w14:paraId="1F72B88D" w14:textId="77777777" w:rsidR="00DA630B" w:rsidRPr="00DA630B" w:rsidRDefault="00DA630B" w:rsidP="00DA630B">
      <w:pPr>
        <w:pStyle w:val="EndNoteBibliography"/>
        <w:spacing w:after="0"/>
        <w:ind w:left="720" w:hanging="720"/>
      </w:pPr>
      <w:bookmarkStart w:id="52" w:name="_ENREF_25"/>
      <w:r w:rsidRPr="00DA630B">
        <w:t>25.</w:t>
      </w:r>
      <w:r w:rsidRPr="00DA630B">
        <w:tab/>
        <w:t xml:space="preserve">Metayer, C., J.S. Colt, P.A. Buffler, H.D. Reed, S. Selvin, V. Crouse, and M.H. Ward, </w:t>
      </w:r>
      <w:r w:rsidRPr="00DA630B">
        <w:rPr>
          <w:i/>
        </w:rPr>
        <w:t>Exposure to herbicides in house dust and risk of childhood acute lymphoblastic leukemia.</w:t>
      </w:r>
      <w:r w:rsidRPr="00DA630B">
        <w:t xml:space="preserve"> J Expo Sci Environ Epidemiol, 2013. </w:t>
      </w:r>
      <w:r w:rsidRPr="00DA630B">
        <w:rPr>
          <w:b/>
        </w:rPr>
        <w:t>23</w:t>
      </w:r>
      <w:r w:rsidRPr="00DA630B">
        <w:t>(4): p. 363-70.</w:t>
      </w:r>
      <w:bookmarkEnd w:id="52"/>
    </w:p>
    <w:p w14:paraId="3C2E9871" w14:textId="77777777" w:rsidR="00DA630B" w:rsidRPr="00DA630B" w:rsidRDefault="00DA630B" w:rsidP="00DA630B">
      <w:pPr>
        <w:pStyle w:val="EndNoteBibliography"/>
        <w:spacing w:after="0"/>
        <w:ind w:left="720" w:hanging="720"/>
      </w:pPr>
      <w:bookmarkStart w:id="53" w:name="_ENREF_26"/>
      <w:r w:rsidRPr="00DA630B">
        <w:t>26.</w:t>
      </w:r>
      <w:r w:rsidRPr="00DA630B">
        <w:tab/>
        <w:t xml:space="preserve">Metayer, C., E. Milne, J.D. Dockerty, J. Clavel, M.S. Pombo-de-Oliveira, C. Wesseling, L.G. Spector, J. Schuz, E. Petridou, S. Ezzat, B.K. Armstrong, J. Rudant, S. Koifman, P. Kaatsch, M. Moschovi, W.M. Rashed, S. Selvin, K. McCauley, R.J. Hung, A.Y. Kang, and C. Infante-Rivard, </w:t>
      </w:r>
      <w:r w:rsidRPr="00DA630B">
        <w:rPr>
          <w:i/>
        </w:rPr>
        <w:t>Maternal supplementation with folic acid and other vitamins and risk of leukemia in offspring: a Childhood Leukemia International Consortium study.</w:t>
      </w:r>
      <w:r w:rsidRPr="00DA630B">
        <w:t xml:space="preserve"> Epidemiology, 2014. </w:t>
      </w:r>
      <w:r w:rsidRPr="00DA630B">
        <w:rPr>
          <w:b/>
        </w:rPr>
        <w:t>25</w:t>
      </w:r>
      <w:r w:rsidRPr="00DA630B">
        <w:t>(6): p. 811-22.</w:t>
      </w:r>
      <w:bookmarkEnd w:id="53"/>
    </w:p>
    <w:p w14:paraId="5CDB0A8D" w14:textId="77777777" w:rsidR="00DA630B" w:rsidRPr="00DA630B" w:rsidRDefault="00DA630B" w:rsidP="00DA630B">
      <w:pPr>
        <w:pStyle w:val="EndNoteBibliography"/>
        <w:spacing w:after="0"/>
        <w:ind w:left="720" w:hanging="720"/>
      </w:pPr>
      <w:bookmarkStart w:id="54" w:name="_ENREF_27"/>
      <w:r w:rsidRPr="00DA630B">
        <w:t>27.</w:t>
      </w:r>
      <w:r w:rsidRPr="00DA630B">
        <w:tab/>
        <w:t xml:space="preserve">Orsi, L., J. Rudant, R. Ajrouche, G. Leverger, A. Baruchel, B. Nelken, M. Pasquet, G. Michel, Y. Bertrand, S. Ducassou, V. Gandemer, P. Lutz, L. Saumet, P. Moreau, D. Hemon, and J. Clavel, </w:t>
      </w:r>
      <w:r w:rsidRPr="00DA630B">
        <w:rPr>
          <w:i/>
        </w:rPr>
        <w:t>Parental smoking, maternal alcohol, coffee and tea consumption during pregnancy, and childhood acute leukemia: the ESTELLE study.</w:t>
      </w:r>
      <w:r w:rsidRPr="00DA630B">
        <w:t xml:space="preserve"> Cancer Causes Control, 2015. </w:t>
      </w:r>
      <w:r w:rsidRPr="00DA630B">
        <w:rPr>
          <w:b/>
        </w:rPr>
        <w:t>26</w:t>
      </w:r>
      <w:r w:rsidRPr="00DA630B">
        <w:t>(7): p. 1003-17.</w:t>
      </w:r>
      <w:bookmarkEnd w:id="54"/>
    </w:p>
    <w:p w14:paraId="697D848F" w14:textId="77777777" w:rsidR="00DA630B" w:rsidRPr="00DA630B" w:rsidRDefault="00DA630B" w:rsidP="00DA630B">
      <w:pPr>
        <w:pStyle w:val="EndNoteBibliography"/>
        <w:spacing w:after="0"/>
        <w:ind w:left="720" w:hanging="720"/>
      </w:pPr>
      <w:bookmarkStart w:id="55" w:name="_ENREF_28"/>
      <w:r w:rsidRPr="00DA630B">
        <w:t>28.</w:t>
      </w:r>
      <w:r w:rsidRPr="00DA630B">
        <w:tab/>
        <w:t xml:space="preserve">Dorak, M.T., A.K. Burnett, M. Worwood, A.M. Sproul, and B.E.S. Gibson, </w:t>
      </w:r>
      <w:r w:rsidRPr="00DA630B">
        <w:rPr>
          <w:i/>
        </w:rPr>
        <w:t>The C282Y Mutation of HFE Is Another Male-Specific Risk Factor for Childhood Acute Lymphoblastic Leukemia.</w:t>
      </w:r>
      <w:r w:rsidRPr="00DA630B">
        <w:t xml:space="preserve"> Blood, 1999. </w:t>
      </w:r>
      <w:r w:rsidRPr="00DA630B">
        <w:rPr>
          <w:b/>
        </w:rPr>
        <w:t>94</w:t>
      </w:r>
      <w:r w:rsidRPr="00DA630B">
        <w:t>(11): p. 3957-3958.</w:t>
      </w:r>
      <w:bookmarkEnd w:id="55"/>
    </w:p>
    <w:p w14:paraId="0A367A0F" w14:textId="77777777" w:rsidR="00DA630B" w:rsidRPr="00DA630B" w:rsidRDefault="00DA630B" w:rsidP="00DA630B">
      <w:pPr>
        <w:pStyle w:val="EndNoteBibliography"/>
        <w:spacing w:after="0"/>
        <w:ind w:left="720" w:hanging="720"/>
      </w:pPr>
      <w:bookmarkStart w:id="56" w:name="_ENREF_29"/>
      <w:r w:rsidRPr="00DA630B">
        <w:t>29.</w:t>
      </w:r>
      <w:r w:rsidRPr="00DA630B">
        <w:tab/>
        <w:t xml:space="preserve">Thompson, J.R., P.F. Gerald, M.L.N. Willoughby, and B.K. Armstrong, </w:t>
      </w:r>
      <w:r w:rsidRPr="00DA630B">
        <w:rPr>
          <w:i/>
        </w:rPr>
        <w:t>Maternal folate supplementation in pregnancy and protection against acute lymphoblastic leukaemia in childhood: a case-control study.</w:t>
      </w:r>
      <w:r w:rsidRPr="00DA630B">
        <w:t xml:space="preserve"> The Lancet, 2001. </w:t>
      </w:r>
      <w:r w:rsidRPr="00DA630B">
        <w:rPr>
          <w:b/>
        </w:rPr>
        <w:t>358</w:t>
      </w:r>
      <w:r w:rsidRPr="00DA630B">
        <w:t>(9297): p. 1935-1940.</w:t>
      </w:r>
      <w:bookmarkEnd w:id="56"/>
    </w:p>
    <w:p w14:paraId="6160C6CF" w14:textId="77777777" w:rsidR="00DA630B" w:rsidRPr="00DA630B" w:rsidRDefault="00DA630B" w:rsidP="00DA630B">
      <w:pPr>
        <w:pStyle w:val="EndNoteBibliography"/>
        <w:spacing w:after="0"/>
        <w:ind w:left="720" w:hanging="720"/>
      </w:pPr>
      <w:bookmarkStart w:id="57" w:name="_ENREF_30"/>
      <w:r w:rsidRPr="00DA630B">
        <w:t>30.</w:t>
      </w:r>
      <w:r w:rsidRPr="00DA630B">
        <w:tab/>
        <w:t xml:space="preserve">Kennedy, A.E., K.Y. Kamdar, P.J. Lupo, M.F. Okcu, M.E. Scheurer, M.K. Baum, and M.T. Dorak, </w:t>
      </w:r>
      <w:r w:rsidRPr="00DA630B">
        <w:rPr>
          <w:i/>
        </w:rPr>
        <w:t>Examination of HFE associations with childhood leukemia risk and extension to other iron regulatory genes.</w:t>
      </w:r>
      <w:r w:rsidRPr="00DA630B">
        <w:t xml:space="preserve"> Leuk Res, 2014. </w:t>
      </w:r>
      <w:r w:rsidRPr="00DA630B">
        <w:rPr>
          <w:b/>
        </w:rPr>
        <w:t>38</w:t>
      </w:r>
      <w:r w:rsidRPr="00DA630B">
        <w:t>(9): p. 1055-60.</w:t>
      </w:r>
      <w:bookmarkEnd w:id="57"/>
    </w:p>
    <w:p w14:paraId="1DF14DEE" w14:textId="77777777" w:rsidR="00DA630B" w:rsidRPr="00DA630B" w:rsidRDefault="00DA630B" w:rsidP="00DA630B">
      <w:pPr>
        <w:pStyle w:val="EndNoteBibliography"/>
        <w:spacing w:after="0"/>
        <w:ind w:left="720" w:hanging="720"/>
      </w:pPr>
      <w:bookmarkStart w:id="58" w:name="_ENREF_31"/>
      <w:r w:rsidRPr="00DA630B">
        <w:t>31.</w:t>
      </w:r>
      <w:r w:rsidRPr="00DA630B">
        <w:tab/>
        <w:t xml:space="preserve">Brent, R.L., </w:t>
      </w:r>
      <w:r w:rsidRPr="00DA630B">
        <w:rPr>
          <w:i/>
        </w:rPr>
        <w:t>Carcinogenic risks of prenatal ionizing radiation.</w:t>
      </w:r>
      <w:r w:rsidRPr="00DA630B">
        <w:t xml:space="preserve"> Semin Fetal Neonatal Med, 2014. </w:t>
      </w:r>
      <w:r w:rsidRPr="00DA630B">
        <w:rPr>
          <w:b/>
        </w:rPr>
        <w:t>19</w:t>
      </w:r>
      <w:r w:rsidRPr="00DA630B">
        <w:t>(3): p. 203-13.</w:t>
      </w:r>
      <w:bookmarkEnd w:id="58"/>
    </w:p>
    <w:p w14:paraId="75B4CDE1" w14:textId="77777777" w:rsidR="00DA630B" w:rsidRPr="00DA630B" w:rsidRDefault="00DA630B" w:rsidP="00DA630B">
      <w:pPr>
        <w:pStyle w:val="EndNoteBibliography"/>
        <w:spacing w:after="0"/>
        <w:ind w:left="720" w:hanging="720"/>
      </w:pPr>
      <w:bookmarkStart w:id="59" w:name="_ENREF_32"/>
      <w:r w:rsidRPr="00DA630B">
        <w:t>32.</w:t>
      </w:r>
      <w:r w:rsidRPr="00DA630B">
        <w:tab/>
        <w:t xml:space="preserve">Pearce, M.S., J.A. Salotti, M.P. Little, K. McHugh, C. Lee, K.P. Kim, N.L. Howe, C.M. Ronckers, P. Rajaraman, A.W. Sir Craft, L. Parker, and A. Berrington de Gonzalez, </w:t>
      </w:r>
      <w:r w:rsidRPr="00DA630B">
        <w:rPr>
          <w:i/>
        </w:rPr>
        <w:t>Radiation exposure from CT scans in childhood and subsequent risk of leukaemia and brain tumours: a retrospective cohort study.</w:t>
      </w:r>
      <w:r w:rsidRPr="00DA630B">
        <w:t xml:space="preserve"> Lancet, 2012. </w:t>
      </w:r>
      <w:r w:rsidRPr="00DA630B">
        <w:rPr>
          <w:b/>
        </w:rPr>
        <w:t>380</w:t>
      </w:r>
      <w:r w:rsidRPr="00DA630B">
        <w:t>(9840): p. 499-505.</w:t>
      </w:r>
      <w:bookmarkEnd w:id="59"/>
    </w:p>
    <w:p w14:paraId="42932B74" w14:textId="77777777" w:rsidR="00DA630B" w:rsidRPr="00DA630B" w:rsidRDefault="00DA630B" w:rsidP="00DA630B">
      <w:pPr>
        <w:pStyle w:val="EndNoteBibliography"/>
        <w:spacing w:after="0"/>
        <w:ind w:left="720" w:hanging="720"/>
      </w:pPr>
      <w:bookmarkStart w:id="60" w:name="_ENREF_33"/>
      <w:r w:rsidRPr="00DA630B">
        <w:t>33.</w:t>
      </w:r>
      <w:r w:rsidRPr="00DA630B">
        <w:tab/>
        <w:t xml:space="preserve">McKay, J.A. and J.C. Mathers, </w:t>
      </w:r>
      <w:r w:rsidRPr="00DA630B">
        <w:rPr>
          <w:i/>
        </w:rPr>
        <w:t>Diet induced epigenetic changes and their implications for health.</w:t>
      </w:r>
      <w:r w:rsidRPr="00DA630B">
        <w:t xml:space="preserve"> Acta Physiol (Oxf), 2011. </w:t>
      </w:r>
      <w:r w:rsidRPr="00DA630B">
        <w:rPr>
          <w:b/>
        </w:rPr>
        <w:t>202</w:t>
      </w:r>
      <w:r w:rsidRPr="00DA630B">
        <w:t>(2): p. 103-18.</w:t>
      </w:r>
      <w:bookmarkEnd w:id="60"/>
    </w:p>
    <w:p w14:paraId="554575F8" w14:textId="77777777" w:rsidR="00DA630B" w:rsidRPr="00DA630B" w:rsidRDefault="00DA630B" w:rsidP="00DA630B">
      <w:pPr>
        <w:pStyle w:val="EndNoteBibliography"/>
        <w:spacing w:after="0"/>
        <w:ind w:left="720" w:hanging="720"/>
      </w:pPr>
      <w:bookmarkStart w:id="61" w:name="_ENREF_34"/>
      <w:r w:rsidRPr="00DA630B">
        <w:t>34.</w:t>
      </w:r>
      <w:r w:rsidRPr="00DA630B">
        <w:tab/>
        <w:t xml:space="preserve">Vickers, M.H., </w:t>
      </w:r>
      <w:r w:rsidRPr="00DA630B">
        <w:rPr>
          <w:i/>
        </w:rPr>
        <w:t>Early life nutrition, epigenetics and programming of later life disease.</w:t>
      </w:r>
      <w:r w:rsidRPr="00DA630B">
        <w:t xml:space="preserve"> Nutrients, 2014. </w:t>
      </w:r>
      <w:r w:rsidRPr="00DA630B">
        <w:rPr>
          <w:b/>
        </w:rPr>
        <w:t>6</w:t>
      </w:r>
      <w:r w:rsidRPr="00DA630B">
        <w:t>(6): p. 2165-78.</w:t>
      </w:r>
      <w:bookmarkEnd w:id="61"/>
    </w:p>
    <w:p w14:paraId="6EF113E8" w14:textId="77777777" w:rsidR="00DA630B" w:rsidRPr="00DA630B" w:rsidRDefault="00DA630B" w:rsidP="00DA630B">
      <w:pPr>
        <w:pStyle w:val="EndNoteBibliography"/>
        <w:spacing w:after="0"/>
        <w:ind w:left="720" w:hanging="720"/>
      </w:pPr>
      <w:bookmarkStart w:id="62" w:name="_ENREF_35"/>
      <w:r w:rsidRPr="00DA630B">
        <w:t>35.</w:t>
      </w:r>
      <w:r w:rsidRPr="00DA630B">
        <w:tab/>
        <w:t xml:space="preserve">Bakulski, K.M. and M.D. Fallin, </w:t>
      </w:r>
      <w:r w:rsidRPr="00DA630B">
        <w:rPr>
          <w:i/>
        </w:rPr>
        <w:t>Epigenetic epidemiology: promises for public health research.</w:t>
      </w:r>
      <w:r w:rsidRPr="00DA630B">
        <w:t xml:space="preserve"> Environ Mol Mutagen, 2014. </w:t>
      </w:r>
      <w:r w:rsidRPr="00DA630B">
        <w:rPr>
          <w:b/>
        </w:rPr>
        <w:t>55</w:t>
      </w:r>
      <w:r w:rsidRPr="00DA630B">
        <w:t>(3): p. 171-83.</w:t>
      </w:r>
      <w:bookmarkEnd w:id="62"/>
    </w:p>
    <w:p w14:paraId="4EEBB212" w14:textId="77777777" w:rsidR="00DA630B" w:rsidRPr="00DA630B" w:rsidRDefault="00DA630B" w:rsidP="00DA630B">
      <w:pPr>
        <w:pStyle w:val="EndNoteBibliography"/>
        <w:spacing w:after="0"/>
        <w:ind w:left="720" w:hanging="720"/>
      </w:pPr>
      <w:bookmarkStart w:id="63" w:name="_ENREF_36"/>
      <w:r w:rsidRPr="00DA630B">
        <w:t>36.</w:t>
      </w:r>
      <w:r w:rsidRPr="00DA630B">
        <w:tab/>
        <w:t xml:space="preserve">Hattori, N. and T. Ushijima, </w:t>
      </w:r>
      <w:r w:rsidRPr="00DA630B">
        <w:rPr>
          <w:i/>
        </w:rPr>
        <w:t>Compendium of aberrant DNA methylation and histone modifications in cancer.</w:t>
      </w:r>
      <w:r w:rsidRPr="00DA630B">
        <w:t xml:space="preserve"> Biochem Biophys Res Commun, 2014. </w:t>
      </w:r>
      <w:r w:rsidRPr="00DA630B">
        <w:rPr>
          <w:b/>
        </w:rPr>
        <w:t>455</w:t>
      </w:r>
      <w:r w:rsidRPr="00DA630B">
        <w:t>(1-2): p. 3-9.</w:t>
      </w:r>
      <w:bookmarkEnd w:id="63"/>
    </w:p>
    <w:p w14:paraId="04CB86E2" w14:textId="77777777" w:rsidR="00DA630B" w:rsidRPr="00DA630B" w:rsidRDefault="00DA630B" w:rsidP="00DA630B">
      <w:pPr>
        <w:pStyle w:val="EndNoteBibliography"/>
        <w:spacing w:after="0"/>
        <w:ind w:left="720" w:hanging="720"/>
      </w:pPr>
      <w:bookmarkStart w:id="64" w:name="_ENREF_37"/>
      <w:r w:rsidRPr="00DA630B">
        <w:t>37.</w:t>
      </w:r>
      <w:r w:rsidRPr="00DA630B">
        <w:tab/>
        <w:t xml:space="preserve">Mill, J. and B.T. Heijmans, </w:t>
      </w:r>
      <w:r w:rsidRPr="00DA630B">
        <w:rPr>
          <w:i/>
        </w:rPr>
        <w:t>From promises to practical strategies in epigenetic epidemiology.</w:t>
      </w:r>
      <w:r w:rsidRPr="00DA630B">
        <w:t xml:space="preserve"> Nat Rev Genet, 2013. </w:t>
      </w:r>
      <w:r w:rsidRPr="00DA630B">
        <w:rPr>
          <w:b/>
        </w:rPr>
        <w:t>14</w:t>
      </w:r>
      <w:r w:rsidRPr="00DA630B">
        <w:t>(8): p. 585-94.</w:t>
      </w:r>
      <w:bookmarkEnd w:id="64"/>
    </w:p>
    <w:p w14:paraId="2531DF0A" w14:textId="77777777" w:rsidR="00DA630B" w:rsidRPr="00DA630B" w:rsidRDefault="00DA630B" w:rsidP="00DA630B">
      <w:pPr>
        <w:pStyle w:val="EndNoteBibliography"/>
        <w:spacing w:after="0"/>
        <w:ind w:left="720" w:hanging="720"/>
      </w:pPr>
      <w:bookmarkStart w:id="65" w:name="_ENREF_38"/>
      <w:r w:rsidRPr="00DA630B">
        <w:t>38.</w:t>
      </w:r>
      <w:r w:rsidRPr="00DA630B">
        <w:tab/>
        <w:t xml:space="preserve">Jones, P.A., </w:t>
      </w:r>
      <w:r w:rsidRPr="00DA630B">
        <w:rPr>
          <w:i/>
        </w:rPr>
        <w:t>Functions of DNA methylation: islands, start sites, gene bodies and beyond.</w:t>
      </w:r>
      <w:r w:rsidRPr="00DA630B">
        <w:t xml:space="preserve"> Nat Rev Genet, 2012. </w:t>
      </w:r>
      <w:r w:rsidRPr="00DA630B">
        <w:rPr>
          <w:b/>
        </w:rPr>
        <w:t>13</w:t>
      </w:r>
      <w:r w:rsidRPr="00DA630B">
        <w:t>(7): p. 484-492.</w:t>
      </w:r>
      <w:bookmarkEnd w:id="65"/>
    </w:p>
    <w:p w14:paraId="7791DD42" w14:textId="77777777" w:rsidR="00DA630B" w:rsidRPr="00DA630B" w:rsidRDefault="00DA630B" w:rsidP="00DA630B">
      <w:pPr>
        <w:pStyle w:val="EndNoteBibliography"/>
        <w:spacing w:after="0"/>
        <w:ind w:left="720" w:hanging="720"/>
      </w:pPr>
      <w:bookmarkStart w:id="66" w:name="_ENREF_39"/>
      <w:r w:rsidRPr="00DA630B">
        <w:t>39.</w:t>
      </w:r>
      <w:r w:rsidRPr="00DA630B">
        <w:tab/>
        <w:t xml:space="preserve">Nordlund, J., C. Backlin, P. Wahlberg, S. Busche, E. Berglund, M.-L. Eloranta, T. Flaegstad, E. Forestier, B.-M. Frost, A. Harila-Saari, M. Heyman, O. Jonsson, R. Larsson, J. Palle, L. Ronnblom, K. Schmiegelow, D. Sinnett, S. Soderhall, T. Pastinen, M. Gustafsson, G. Lonnerholm, and A.-C. Syvanen, </w:t>
      </w:r>
      <w:r w:rsidRPr="00DA630B">
        <w:rPr>
          <w:i/>
        </w:rPr>
        <w:t>Genome-wide signatures of differential DNA methylation in pediatric acute lymphoblastic leukemia.</w:t>
      </w:r>
      <w:r w:rsidRPr="00DA630B">
        <w:t xml:space="preserve"> Genome Biology, 2013. </w:t>
      </w:r>
      <w:r w:rsidRPr="00DA630B">
        <w:rPr>
          <w:b/>
        </w:rPr>
        <w:t>14</w:t>
      </w:r>
      <w:r w:rsidRPr="00DA630B">
        <w:t>(9): p. r105.</w:t>
      </w:r>
      <w:bookmarkEnd w:id="66"/>
    </w:p>
    <w:p w14:paraId="4C0B43D9" w14:textId="77777777" w:rsidR="00DA630B" w:rsidRPr="00DA630B" w:rsidRDefault="00DA630B" w:rsidP="00DA630B">
      <w:pPr>
        <w:pStyle w:val="EndNoteBibliography"/>
        <w:spacing w:after="0"/>
        <w:ind w:left="720" w:hanging="720"/>
      </w:pPr>
      <w:bookmarkStart w:id="67" w:name="_ENREF_40"/>
      <w:r w:rsidRPr="00DA630B">
        <w:t>40.</w:t>
      </w:r>
      <w:r w:rsidRPr="00DA630B">
        <w:tab/>
        <w:t xml:space="preserve">Xu, C.-J., M.J. Bonder, C. Söderhäll, M. Bustamante, N. Baïz, U. Gehring, S.A. Jankipersadsing, P. van der Vlies, C.C. van Diemen, B. van Rijkom, J. Just, I. Kull, J. Kere, J.M. Antó, J. Bousquet, A. Zhernakova, C. Wijmenga, I. Annesi-Maesano, J. Sunyer, E. Melén, Y. Li, D.S. Postma, and G.H. Koppelman, </w:t>
      </w:r>
      <w:r w:rsidRPr="00DA630B">
        <w:rPr>
          <w:i/>
        </w:rPr>
        <w:t>The emerging landscape of dynamic DNA methylation in early childhood.</w:t>
      </w:r>
      <w:r w:rsidRPr="00DA630B">
        <w:t xml:space="preserve"> BMC Genomics, 2017. </w:t>
      </w:r>
      <w:r w:rsidRPr="00DA630B">
        <w:rPr>
          <w:b/>
        </w:rPr>
        <w:t>18</w:t>
      </w:r>
      <w:r w:rsidRPr="00DA630B">
        <w:t>(1): p. 25.</w:t>
      </w:r>
      <w:bookmarkEnd w:id="67"/>
    </w:p>
    <w:p w14:paraId="002E7073" w14:textId="77777777" w:rsidR="00DA630B" w:rsidRPr="00DA630B" w:rsidRDefault="00DA630B" w:rsidP="00DA630B">
      <w:pPr>
        <w:pStyle w:val="EndNoteBibliography"/>
        <w:spacing w:after="0"/>
        <w:ind w:left="720" w:hanging="720"/>
      </w:pPr>
      <w:bookmarkStart w:id="68" w:name="_ENREF_41"/>
      <w:r w:rsidRPr="00DA630B">
        <w:t>41.</w:t>
      </w:r>
      <w:r w:rsidRPr="00DA630B">
        <w:tab/>
        <w:t xml:space="preserve">Dolinoy, D.C., R. Das, J.R. Weidman, and R.L. Jirtle, </w:t>
      </w:r>
      <w:r w:rsidRPr="00DA630B">
        <w:rPr>
          <w:i/>
        </w:rPr>
        <w:t>Metastable epialleles, imprinting, and the fetal origins of adult diseases.</w:t>
      </w:r>
      <w:r w:rsidRPr="00DA630B">
        <w:t xml:space="preserve"> Pediatr Res, 2007. </w:t>
      </w:r>
      <w:r w:rsidRPr="00DA630B">
        <w:rPr>
          <w:b/>
        </w:rPr>
        <w:t>61</w:t>
      </w:r>
      <w:r w:rsidRPr="00DA630B">
        <w:t>(5 Pt 2): p. 30r-37r.</w:t>
      </w:r>
      <w:bookmarkEnd w:id="68"/>
    </w:p>
    <w:p w14:paraId="655F5DB9" w14:textId="77777777" w:rsidR="00DA630B" w:rsidRPr="00DA630B" w:rsidRDefault="00DA630B" w:rsidP="00DA630B">
      <w:pPr>
        <w:pStyle w:val="EndNoteBibliography"/>
        <w:spacing w:after="0"/>
        <w:ind w:left="720" w:hanging="720"/>
      </w:pPr>
      <w:bookmarkStart w:id="69" w:name="_ENREF_42"/>
      <w:r w:rsidRPr="00DA630B">
        <w:t>42.</w:t>
      </w:r>
      <w:r w:rsidRPr="00DA630B">
        <w:tab/>
        <w:t xml:space="preserve">Mathers, J.C. and J.A. McKay, </w:t>
      </w:r>
      <w:r w:rsidRPr="00DA630B">
        <w:rPr>
          <w:i/>
        </w:rPr>
        <w:t>Epigenetics - potential contribution to fetal programming.</w:t>
      </w:r>
      <w:r w:rsidRPr="00DA630B">
        <w:t xml:space="preserve"> Adv Exp Med Biol, 2009. </w:t>
      </w:r>
      <w:r w:rsidRPr="00DA630B">
        <w:rPr>
          <w:b/>
        </w:rPr>
        <w:t>646</w:t>
      </w:r>
      <w:r w:rsidRPr="00DA630B">
        <w:t>: p. 119-23.</w:t>
      </w:r>
      <w:bookmarkEnd w:id="69"/>
    </w:p>
    <w:p w14:paraId="6DFB5BA8" w14:textId="77777777" w:rsidR="00DA630B" w:rsidRPr="00DA630B" w:rsidRDefault="00DA630B" w:rsidP="00DA630B">
      <w:pPr>
        <w:pStyle w:val="EndNoteBibliography"/>
        <w:spacing w:after="0"/>
        <w:ind w:left="720" w:hanging="720"/>
      </w:pPr>
      <w:bookmarkStart w:id="70" w:name="_ENREF_43"/>
      <w:r w:rsidRPr="00DA630B">
        <w:t>43.</w:t>
      </w:r>
      <w:r w:rsidRPr="00DA630B">
        <w:tab/>
        <w:t xml:space="preserve">Wong, N.C., D. Ashley, Z. Chatterton, M. Parkinson-Bates, H.K. Ng, M.S. Halemba, A. Kowalczyk, J. Bedo, Q. Wang, K. Bell, E. Algar, J.M. Craig, and R. Saffery, </w:t>
      </w:r>
      <w:r w:rsidRPr="00DA630B">
        <w:rPr>
          <w:i/>
        </w:rPr>
        <w:t>A distinct DNA methylation signature defines pediatric pre-B cell acute lymphoblastic leukemia.</w:t>
      </w:r>
      <w:r w:rsidRPr="00DA630B">
        <w:t xml:space="preserve"> Epigenetics, 2012. </w:t>
      </w:r>
      <w:r w:rsidRPr="00DA630B">
        <w:rPr>
          <w:b/>
        </w:rPr>
        <w:t>7</w:t>
      </w:r>
      <w:r w:rsidRPr="00DA630B">
        <w:t>(6): p. 535-41.</w:t>
      </w:r>
      <w:bookmarkEnd w:id="70"/>
    </w:p>
    <w:p w14:paraId="681CDC5F" w14:textId="77777777" w:rsidR="00DA630B" w:rsidRPr="00DA630B" w:rsidRDefault="00DA630B" w:rsidP="00DA630B">
      <w:pPr>
        <w:pStyle w:val="EndNoteBibliography"/>
        <w:spacing w:after="0"/>
        <w:ind w:left="720" w:hanging="720"/>
      </w:pPr>
      <w:bookmarkStart w:id="71" w:name="_ENREF_44"/>
      <w:r w:rsidRPr="00DA630B">
        <w:t>44.</w:t>
      </w:r>
      <w:r w:rsidRPr="00DA630B">
        <w:tab/>
        <w:t xml:space="preserve">Dunwell, T., L. Hesson, T.A. Rauch, L. Wang, R.E. Clark, A. Dallol, D. Gentle, D. Catchpoole, E.R. Maher, G.P. Pfeifer, and F. Latif, </w:t>
      </w:r>
      <w:r w:rsidRPr="00DA630B">
        <w:rPr>
          <w:i/>
        </w:rPr>
        <w:t>A genome-wide screen identifies frequently methylated genes in haematological and epithelial cancers.</w:t>
      </w:r>
      <w:r w:rsidRPr="00DA630B">
        <w:t xml:space="preserve"> Mol Cancer, 2010. </w:t>
      </w:r>
      <w:r w:rsidRPr="00DA630B">
        <w:rPr>
          <w:b/>
        </w:rPr>
        <w:t>9</w:t>
      </w:r>
      <w:r w:rsidRPr="00DA630B">
        <w:t>: p. 44.</w:t>
      </w:r>
      <w:bookmarkEnd w:id="71"/>
    </w:p>
    <w:p w14:paraId="2C2CF2A4" w14:textId="77777777" w:rsidR="00DA630B" w:rsidRPr="00DA630B" w:rsidRDefault="00DA630B" w:rsidP="00DA630B">
      <w:pPr>
        <w:pStyle w:val="EndNoteBibliography"/>
        <w:spacing w:after="0"/>
        <w:ind w:left="720" w:hanging="720"/>
      </w:pPr>
      <w:bookmarkStart w:id="72" w:name="_ENREF_45"/>
      <w:r w:rsidRPr="00DA630B">
        <w:t>45.</w:t>
      </w:r>
      <w:r w:rsidRPr="00DA630B">
        <w:tab/>
        <w:t xml:space="preserve">Davidsson, J., H. Lilljebjorn, A. Andersson, S. Veerla, J. Heldrup, M. Behrendtz, T. Fioretos, and B. Johansson, </w:t>
      </w:r>
      <w:r w:rsidRPr="00DA630B">
        <w:rPr>
          <w:i/>
        </w:rPr>
        <w:t>The DNA methylome of pediatric acute lymphoblastic leukemia.</w:t>
      </w:r>
      <w:r w:rsidRPr="00DA630B">
        <w:t xml:space="preserve"> Hum Mol Genet, 2009. </w:t>
      </w:r>
      <w:r w:rsidRPr="00DA630B">
        <w:rPr>
          <w:b/>
        </w:rPr>
        <w:t>18</w:t>
      </w:r>
      <w:r w:rsidRPr="00DA630B">
        <w:t>(21): p. 4054-65.</w:t>
      </w:r>
      <w:bookmarkEnd w:id="72"/>
    </w:p>
    <w:p w14:paraId="0584C62B" w14:textId="77777777" w:rsidR="00DA630B" w:rsidRPr="00DA630B" w:rsidRDefault="00DA630B" w:rsidP="00DA630B">
      <w:pPr>
        <w:pStyle w:val="EndNoteBibliography"/>
        <w:spacing w:after="0"/>
        <w:ind w:left="720" w:hanging="720"/>
      </w:pPr>
      <w:bookmarkStart w:id="73" w:name="_ENREF_46"/>
      <w:r w:rsidRPr="00DA630B">
        <w:t>46.</w:t>
      </w:r>
      <w:r w:rsidRPr="00DA630B">
        <w:tab/>
        <w:t xml:space="preserve">Garcia-Manero, G., H. Yang, S.-Q. Kuang, S. O’Brien, D. Thomas, and H. Kantarjian, </w:t>
      </w:r>
      <w:r w:rsidRPr="00DA630B">
        <w:rPr>
          <w:i/>
        </w:rPr>
        <w:t>Epigenetics of acute lymphocytic leukemia.</w:t>
      </w:r>
      <w:r w:rsidRPr="00DA630B">
        <w:t xml:space="preserve"> Seminars in hematology, 2009. </w:t>
      </w:r>
      <w:r w:rsidRPr="00DA630B">
        <w:rPr>
          <w:b/>
        </w:rPr>
        <w:t>46</w:t>
      </w:r>
      <w:r w:rsidRPr="00DA630B">
        <w:t>(1): p. 10.1053/j.seminhematol.2008.09.008.</w:t>
      </w:r>
      <w:bookmarkEnd w:id="73"/>
    </w:p>
    <w:p w14:paraId="6D344D43" w14:textId="77777777" w:rsidR="00DA630B" w:rsidRPr="00DA630B" w:rsidRDefault="00DA630B" w:rsidP="00DA630B">
      <w:pPr>
        <w:pStyle w:val="EndNoteBibliography"/>
        <w:spacing w:after="0"/>
        <w:ind w:left="720" w:hanging="720"/>
      </w:pPr>
      <w:bookmarkStart w:id="74" w:name="_ENREF_47"/>
      <w:r w:rsidRPr="00DA630B">
        <w:t>47.</w:t>
      </w:r>
      <w:r w:rsidRPr="00DA630B">
        <w:tab/>
        <w:t xml:space="preserve">Nordlund, J., C.L. Backlin, V. Zachariadis, L. Cavelier, J. Dahlberg, I. Ofverholm, G. Barbany, A. Nordgren, E. Overnas, J. Abrahamsson, T. Flaegstad, M.M. Heyman, O.G. Jonsson, J. Kanerva, R. Larsson, J. Palle, K. Schmiegelow, M.G. Gustafsson, G. Lonnerholm, E. Forestier, and A.C. Syvanen, </w:t>
      </w:r>
      <w:r w:rsidRPr="00DA630B">
        <w:rPr>
          <w:i/>
        </w:rPr>
        <w:t>DNA methylation-based subtype prediction for pediatric acute lymphoblastic leukemia.</w:t>
      </w:r>
      <w:r w:rsidRPr="00DA630B">
        <w:t xml:space="preserve"> Clin Epigenetics, 2015. </w:t>
      </w:r>
      <w:r w:rsidRPr="00DA630B">
        <w:rPr>
          <w:b/>
        </w:rPr>
        <w:t>7</w:t>
      </w:r>
      <w:r w:rsidRPr="00DA630B">
        <w:t>(1): p. 11.</w:t>
      </w:r>
      <w:bookmarkEnd w:id="74"/>
    </w:p>
    <w:p w14:paraId="7EB035AE" w14:textId="77777777" w:rsidR="00DA630B" w:rsidRPr="00DA630B" w:rsidRDefault="00DA630B" w:rsidP="00DA630B">
      <w:pPr>
        <w:pStyle w:val="EndNoteBibliography"/>
        <w:spacing w:after="0"/>
        <w:ind w:left="720" w:hanging="720"/>
      </w:pPr>
      <w:bookmarkStart w:id="75" w:name="_ENREF_48"/>
      <w:r w:rsidRPr="00DA630B">
        <w:t>48.</w:t>
      </w:r>
      <w:r w:rsidRPr="00DA630B">
        <w:tab/>
        <w:t xml:space="preserve">Vineis, P. and F. Perera, </w:t>
      </w:r>
      <w:r w:rsidRPr="00DA630B">
        <w:rPr>
          <w:i/>
        </w:rPr>
        <w:t>Molecular epidemiology and biomarkers in etiologic cancer research: the new in light of the old.</w:t>
      </w:r>
      <w:r w:rsidRPr="00DA630B">
        <w:t xml:space="preserve"> Cancer Epidemiol Biomarkers Prev, 2007. </w:t>
      </w:r>
      <w:r w:rsidRPr="00DA630B">
        <w:rPr>
          <w:b/>
        </w:rPr>
        <w:t>16</w:t>
      </w:r>
      <w:r w:rsidRPr="00DA630B">
        <w:t>(10): p. 1954-65.</w:t>
      </w:r>
      <w:bookmarkEnd w:id="75"/>
    </w:p>
    <w:p w14:paraId="44F25A02" w14:textId="77777777" w:rsidR="00DA630B" w:rsidRPr="00DA630B" w:rsidRDefault="00DA630B" w:rsidP="00DA630B">
      <w:pPr>
        <w:pStyle w:val="EndNoteBibliography"/>
        <w:spacing w:after="0"/>
        <w:ind w:left="720" w:hanging="720"/>
      </w:pPr>
      <w:bookmarkStart w:id="76" w:name="_ENREF_49"/>
      <w:r w:rsidRPr="00DA630B">
        <w:t>49.</w:t>
      </w:r>
      <w:r w:rsidRPr="00DA630B">
        <w:tab/>
        <w:t xml:space="preserve">Timms, J.A., C.L. Relton, J. Rankin, G. Strathdee, and J.A. McKay, </w:t>
      </w:r>
      <w:r w:rsidRPr="00DA630B">
        <w:rPr>
          <w:i/>
        </w:rPr>
        <w:t>DNA methylation as a potential mediator of environmental risks in the development of childhood acute lymphoblastic leukemia.</w:t>
      </w:r>
      <w:r w:rsidRPr="00DA630B">
        <w:t xml:space="preserve"> Epigenomics, 2016. </w:t>
      </w:r>
      <w:r w:rsidRPr="00DA630B">
        <w:rPr>
          <w:b/>
        </w:rPr>
        <w:t>8</w:t>
      </w:r>
      <w:r w:rsidRPr="00DA630B">
        <w:t>(4): p. 519-36.</w:t>
      </w:r>
      <w:bookmarkEnd w:id="76"/>
    </w:p>
    <w:p w14:paraId="330EF2D9" w14:textId="77777777" w:rsidR="00DA630B" w:rsidRPr="00DA630B" w:rsidRDefault="00DA630B" w:rsidP="00DA630B">
      <w:pPr>
        <w:pStyle w:val="EndNoteBibliography"/>
        <w:spacing w:after="0"/>
        <w:ind w:left="720" w:hanging="720"/>
      </w:pPr>
      <w:bookmarkStart w:id="77" w:name="_ENREF_50"/>
      <w:r w:rsidRPr="00DA630B">
        <w:t>50.</w:t>
      </w:r>
      <w:r w:rsidRPr="00DA630B">
        <w:tab/>
        <w:t xml:space="preserve">Boyd, A., J. Golding, J. Macleod, D.A. Lawlor, A. Fraser, J. Henderson, L. Molloy, A. Ness, S. Ring, and G. Davey Smith, </w:t>
      </w:r>
      <w:r w:rsidRPr="00DA630B">
        <w:rPr>
          <w:i/>
        </w:rPr>
        <w:t>Cohort Profile: the 'children of the 90s'--the index offspring of the Avon Longitudinal Study of Parents and Children.</w:t>
      </w:r>
      <w:r w:rsidRPr="00DA630B">
        <w:t xml:space="preserve"> Int J Epidemiol, 2013. </w:t>
      </w:r>
      <w:r w:rsidRPr="00DA630B">
        <w:rPr>
          <w:b/>
        </w:rPr>
        <w:t>42</w:t>
      </w:r>
      <w:r w:rsidRPr="00DA630B">
        <w:t>(1): p. 111-27.</w:t>
      </w:r>
      <w:bookmarkEnd w:id="77"/>
    </w:p>
    <w:p w14:paraId="4266067F" w14:textId="77777777" w:rsidR="00DA630B" w:rsidRPr="00DA630B" w:rsidRDefault="00DA630B" w:rsidP="00DA630B">
      <w:pPr>
        <w:pStyle w:val="EndNoteBibliography"/>
        <w:spacing w:after="0"/>
        <w:ind w:left="720" w:hanging="720"/>
      </w:pPr>
      <w:bookmarkStart w:id="78" w:name="_ENREF_51"/>
      <w:r w:rsidRPr="00DA630B">
        <w:t>51.</w:t>
      </w:r>
      <w:r w:rsidRPr="00DA630B">
        <w:tab/>
        <w:t xml:space="preserve">Fraser, A., C. Macdonald-Wallis, K. Tilling, A. Boyd, J. Golding, G. Davey Smith, J. Henderson, J. Macleod, L. Molloy, A. Ness, S. Ring, S.M. Nelson, and D.A. Lawlor, </w:t>
      </w:r>
      <w:r w:rsidRPr="00DA630B">
        <w:rPr>
          <w:i/>
        </w:rPr>
        <w:t>Cohort Profile: the Avon Longitudinal Study of Parents and Children: ALSPAC mothers cohort.</w:t>
      </w:r>
      <w:r w:rsidRPr="00DA630B">
        <w:t xml:space="preserve"> Int J Epidemiol, 2013. </w:t>
      </w:r>
      <w:r w:rsidRPr="00DA630B">
        <w:rPr>
          <w:b/>
        </w:rPr>
        <w:t>42</w:t>
      </w:r>
      <w:r w:rsidRPr="00DA630B">
        <w:t>(1): p. 97-110.</w:t>
      </w:r>
      <w:bookmarkEnd w:id="78"/>
    </w:p>
    <w:p w14:paraId="31F07E00" w14:textId="77777777" w:rsidR="00DA630B" w:rsidRPr="00DA630B" w:rsidRDefault="00DA630B" w:rsidP="00DA630B">
      <w:pPr>
        <w:pStyle w:val="EndNoteBibliography"/>
        <w:spacing w:after="0"/>
        <w:ind w:left="720" w:hanging="720"/>
      </w:pPr>
      <w:bookmarkStart w:id="79" w:name="_ENREF_52"/>
      <w:r w:rsidRPr="00DA630B">
        <w:t>52.</w:t>
      </w:r>
      <w:r w:rsidRPr="00DA630B">
        <w:tab/>
        <w:t xml:space="preserve">Golding, J., M. Pembrey, and R. Jones, </w:t>
      </w:r>
      <w:r w:rsidRPr="00DA630B">
        <w:rPr>
          <w:i/>
        </w:rPr>
        <w:t>ALSPAC--the Avon Longitudinal Study of Parents and Children. I. Study methodology.</w:t>
      </w:r>
      <w:r w:rsidRPr="00DA630B">
        <w:t xml:space="preserve"> Paediatr Perinat Epidemiol, 2001. </w:t>
      </w:r>
      <w:r w:rsidRPr="00DA630B">
        <w:rPr>
          <w:b/>
        </w:rPr>
        <w:t>15</w:t>
      </w:r>
      <w:r w:rsidRPr="00DA630B">
        <w:t>(1): p. 74-87.</w:t>
      </w:r>
      <w:bookmarkEnd w:id="79"/>
    </w:p>
    <w:p w14:paraId="4D815DEC" w14:textId="77777777" w:rsidR="00DA630B" w:rsidRPr="00DA630B" w:rsidRDefault="00DA630B" w:rsidP="00DA630B">
      <w:pPr>
        <w:pStyle w:val="EndNoteBibliography"/>
        <w:spacing w:after="0"/>
        <w:ind w:left="720" w:hanging="720"/>
      </w:pPr>
      <w:bookmarkStart w:id="80" w:name="_ENREF_53"/>
      <w:r w:rsidRPr="00DA630B">
        <w:t>53.</w:t>
      </w:r>
      <w:r w:rsidRPr="00DA630B">
        <w:tab/>
        <w:t xml:space="preserve">Relton, C.L., T. Gaunt, W. McArdle, K. Ho, A. Duggirala, H. Shihab, G. Woodward, O. Lyttleton, D.M. Evans, W. Reik, Y.L. Paul, G. Ficz, S.E. Ozanne, A. Wipat, K. Flanagan, A. Lister, B.T. Heijmans, S.M. Ring, and G. Davey Smith, </w:t>
      </w:r>
      <w:r w:rsidRPr="00DA630B">
        <w:rPr>
          <w:i/>
        </w:rPr>
        <w:t>Data Resource Profile: Accessible Resource for Integrated Epigenomic Studies (ARIES).</w:t>
      </w:r>
      <w:r w:rsidRPr="00DA630B">
        <w:t xml:space="preserve"> Int J Epidemiol, 2015.</w:t>
      </w:r>
      <w:bookmarkEnd w:id="80"/>
    </w:p>
    <w:p w14:paraId="3F3E6101" w14:textId="77777777" w:rsidR="00DA630B" w:rsidRPr="00DA630B" w:rsidRDefault="00DA630B" w:rsidP="00DA630B">
      <w:pPr>
        <w:pStyle w:val="EndNoteBibliography"/>
        <w:spacing w:after="0"/>
        <w:ind w:left="720" w:hanging="720"/>
      </w:pPr>
      <w:bookmarkStart w:id="81" w:name="_ENREF_54"/>
      <w:r w:rsidRPr="00DA630B">
        <w:t>54.</w:t>
      </w:r>
      <w:r w:rsidRPr="00DA630B">
        <w:tab/>
        <w:t xml:space="preserve">Chatterton, Z., L. Morenos, F. Mechinaud, D.M. Ashley, J.M. Craig, A. Sexton-Oates, M.S. Halemba, M. Parkinson-Bates, J. Ng, D. Morrison, W.L. Carroll, R. Saffery, and N.C. Wong, </w:t>
      </w:r>
      <w:r w:rsidRPr="00DA630B">
        <w:rPr>
          <w:i/>
        </w:rPr>
        <w:t>Epigenetic deregulation in pediatric acute lymphoblastic leukemia.</w:t>
      </w:r>
      <w:r w:rsidRPr="00DA630B">
        <w:t xml:space="preserve"> Epigenetics, 2014. </w:t>
      </w:r>
      <w:r w:rsidRPr="00DA630B">
        <w:rPr>
          <w:b/>
        </w:rPr>
        <w:t>9</w:t>
      </w:r>
      <w:r w:rsidRPr="00DA630B">
        <w:t>(3): p. 459-67.</w:t>
      </w:r>
      <w:bookmarkEnd w:id="81"/>
    </w:p>
    <w:p w14:paraId="1B1861AE" w14:textId="77777777" w:rsidR="00DA630B" w:rsidRPr="00DA630B" w:rsidRDefault="00DA630B" w:rsidP="00DA630B">
      <w:pPr>
        <w:pStyle w:val="EndNoteBibliography"/>
        <w:spacing w:after="0"/>
        <w:ind w:left="720" w:hanging="720"/>
      </w:pPr>
      <w:bookmarkStart w:id="82" w:name="_ENREF_55"/>
      <w:r w:rsidRPr="00DA630B">
        <w:t>55.</w:t>
      </w:r>
      <w:r w:rsidRPr="00DA630B">
        <w:tab/>
        <w:t xml:space="preserve">Figueroa, M.E., S.C. Chen, A.K. Andersson, L.A. Phillips, Y. Li, J. Sotzen, M. Kundu, J.R. Downing, A. Melnick, and C.G. Mullighan, </w:t>
      </w:r>
      <w:r w:rsidRPr="00DA630B">
        <w:rPr>
          <w:i/>
        </w:rPr>
        <w:t>Integrated genetic and epigenetic analysis of childhood acute lymphoblastic leukemia.</w:t>
      </w:r>
      <w:r w:rsidRPr="00DA630B">
        <w:t xml:space="preserve"> J Clin Invest, 2013. </w:t>
      </w:r>
      <w:r w:rsidRPr="00DA630B">
        <w:rPr>
          <w:b/>
        </w:rPr>
        <w:t>123</w:t>
      </w:r>
      <w:r w:rsidRPr="00DA630B">
        <w:t>(7): p. 3099-111.</w:t>
      </w:r>
      <w:bookmarkEnd w:id="82"/>
    </w:p>
    <w:p w14:paraId="1AEF8BF1" w14:textId="77777777" w:rsidR="00DA630B" w:rsidRPr="00DA630B" w:rsidRDefault="00DA630B" w:rsidP="00DA630B">
      <w:pPr>
        <w:pStyle w:val="EndNoteBibliography"/>
        <w:spacing w:after="0"/>
        <w:ind w:left="720" w:hanging="720"/>
      </w:pPr>
      <w:bookmarkStart w:id="83" w:name="_ENREF_56"/>
      <w:r w:rsidRPr="00DA630B">
        <w:t>56.</w:t>
      </w:r>
      <w:r w:rsidRPr="00DA630B">
        <w:tab/>
        <w:t xml:space="preserve">Sandoval, J., H. Heyn, J. Mendez-Gonzalez, A. Gomez, S. Moran, M. Baiget, M. Melo, I. Badell, J.F. Nomdedeu, and M. Esteller, </w:t>
      </w:r>
      <w:r w:rsidRPr="00DA630B">
        <w:rPr>
          <w:i/>
        </w:rPr>
        <w:t>Genome-wide DNA methylation profiling predicts relapse in childhood B-cell acute lymphoblastic leukaemia.</w:t>
      </w:r>
      <w:r w:rsidRPr="00DA630B">
        <w:t xml:space="preserve"> Br J Haematol, 2013. </w:t>
      </w:r>
      <w:r w:rsidRPr="00DA630B">
        <w:rPr>
          <w:b/>
        </w:rPr>
        <w:t>160</w:t>
      </w:r>
      <w:r w:rsidRPr="00DA630B">
        <w:t>(3): p. 406-9.</w:t>
      </w:r>
      <w:bookmarkEnd w:id="83"/>
    </w:p>
    <w:p w14:paraId="655B41C7" w14:textId="77777777" w:rsidR="00DA630B" w:rsidRPr="00DA630B" w:rsidRDefault="00DA630B" w:rsidP="00DA630B">
      <w:pPr>
        <w:pStyle w:val="EndNoteBibliography"/>
        <w:spacing w:after="0"/>
        <w:ind w:left="720" w:hanging="720"/>
      </w:pPr>
      <w:bookmarkStart w:id="84" w:name="_ENREF_57"/>
      <w:r w:rsidRPr="00DA630B">
        <w:t>57.</w:t>
      </w:r>
      <w:r w:rsidRPr="00DA630B">
        <w:tab/>
        <w:t xml:space="preserve">Almamun, M., B.T. Levinson, A.C. van Swaay, N.T. Johnson, S.D. McKay, G.L. Arthur, J.W. Davis, and K.H. Taylor, </w:t>
      </w:r>
      <w:r w:rsidRPr="00DA630B">
        <w:rPr>
          <w:i/>
        </w:rPr>
        <w:t>Integrated methylome and transcriptome analysis reveals novel regulatory elements in pediatric acute lymphoblastic leukemia.</w:t>
      </w:r>
      <w:r w:rsidRPr="00DA630B">
        <w:t xml:space="preserve"> Epigenetics, 2015. </w:t>
      </w:r>
      <w:r w:rsidRPr="00DA630B">
        <w:rPr>
          <w:b/>
        </w:rPr>
        <w:t>10</w:t>
      </w:r>
      <w:r w:rsidRPr="00DA630B">
        <w:t>(9): p. 882-90.</w:t>
      </w:r>
      <w:bookmarkEnd w:id="84"/>
    </w:p>
    <w:p w14:paraId="01A6950A" w14:textId="77777777" w:rsidR="00DA630B" w:rsidRPr="00DA630B" w:rsidRDefault="00DA630B" w:rsidP="00DA630B">
      <w:pPr>
        <w:pStyle w:val="EndNoteBibliography"/>
        <w:spacing w:after="0"/>
        <w:ind w:left="720" w:hanging="720"/>
      </w:pPr>
      <w:bookmarkStart w:id="85" w:name="_ENREF_58"/>
      <w:r w:rsidRPr="00DA630B">
        <w:t>58.</w:t>
      </w:r>
      <w:r w:rsidRPr="00DA630B">
        <w:tab/>
        <w:t xml:space="preserve">Schafer, E., R. Irizarry, S. Negi, E. McIntyre, D. Small, M.E. Figueroa, A. Melnick, and P. Brown, </w:t>
      </w:r>
      <w:r w:rsidRPr="00DA630B">
        <w:rPr>
          <w:i/>
        </w:rPr>
        <w:t>Promoter hypermethylation in MLL-r infant acute lymphoblastic leukemia: biology and therapeutic targeting.</w:t>
      </w:r>
      <w:r w:rsidRPr="00DA630B">
        <w:t xml:space="preserve"> Blood, 2010. </w:t>
      </w:r>
      <w:r w:rsidRPr="00DA630B">
        <w:rPr>
          <w:b/>
        </w:rPr>
        <w:t>115</w:t>
      </w:r>
      <w:r w:rsidRPr="00DA630B">
        <w:t>(23): p. 4798-809.</w:t>
      </w:r>
      <w:bookmarkEnd w:id="85"/>
    </w:p>
    <w:p w14:paraId="0679E4A4" w14:textId="77777777" w:rsidR="00DA630B" w:rsidRPr="00DA630B" w:rsidRDefault="00DA630B" w:rsidP="00DA630B">
      <w:pPr>
        <w:pStyle w:val="EndNoteBibliography"/>
        <w:spacing w:after="0"/>
        <w:ind w:left="720" w:hanging="720"/>
      </w:pPr>
      <w:bookmarkStart w:id="86" w:name="_ENREF_59"/>
      <w:r w:rsidRPr="00DA630B">
        <w:t>59.</w:t>
      </w:r>
      <w:r w:rsidRPr="00DA630B">
        <w:tab/>
        <w:t xml:space="preserve">Pidsley, R., Y.W. CC, M. Volta, K. Lunnon, J. Mill, and L.C. Schalkwyk, </w:t>
      </w:r>
      <w:r w:rsidRPr="00DA630B">
        <w:rPr>
          <w:i/>
        </w:rPr>
        <w:t>A data-driven approach to preprocessing Illumina 450K methylation array data.</w:t>
      </w:r>
      <w:r w:rsidRPr="00DA630B">
        <w:t xml:space="preserve"> BMC Genomics, 2013. </w:t>
      </w:r>
      <w:r w:rsidRPr="00DA630B">
        <w:rPr>
          <w:b/>
        </w:rPr>
        <w:t>14</w:t>
      </w:r>
      <w:r w:rsidRPr="00DA630B">
        <w:t>: p. 293.</w:t>
      </w:r>
      <w:bookmarkEnd w:id="86"/>
    </w:p>
    <w:p w14:paraId="089999ED" w14:textId="77777777" w:rsidR="00DA630B" w:rsidRPr="00DA630B" w:rsidRDefault="00DA630B" w:rsidP="00DA630B">
      <w:pPr>
        <w:pStyle w:val="EndNoteBibliography"/>
        <w:spacing w:after="0"/>
        <w:ind w:left="720" w:hanging="720"/>
      </w:pPr>
      <w:bookmarkStart w:id="87" w:name="_ENREF_60"/>
      <w:r w:rsidRPr="00DA630B">
        <w:t>60.</w:t>
      </w:r>
      <w:r w:rsidRPr="00DA630B">
        <w:tab/>
        <w:t xml:space="preserve">Touleimat, N. and J. Tost, </w:t>
      </w:r>
      <w:r w:rsidRPr="00DA630B">
        <w:rPr>
          <w:i/>
        </w:rPr>
        <w:t>Complete pipeline for Infinium((R)) Human Methylation 450K BeadChip data processing using subset quantile normalization for accurate DNA methylation estimation.</w:t>
      </w:r>
      <w:r w:rsidRPr="00DA630B">
        <w:t xml:space="preserve"> Epigenomics, 2012. </w:t>
      </w:r>
      <w:r w:rsidRPr="00DA630B">
        <w:rPr>
          <w:b/>
        </w:rPr>
        <w:t>4</w:t>
      </w:r>
      <w:r w:rsidRPr="00DA630B">
        <w:t>(3): p. 325-41.</w:t>
      </w:r>
      <w:bookmarkEnd w:id="87"/>
    </w:p>
    <w:p w14:paraId="39678390" w14:textId="77777777" w:rsidR="00DA630B" w:rsidRPr="00DA630B" w:rsidRDefault="00DA630B" w:rsidP="00DA630B">
      <w:pPr>
        <w:pStyle w:val="EndNoteBibliography"/>
        <w:spacing w:after="0"/>
        <w:ind w:left="720" w:hanging="720"/>
      </w:pPr>
      <w:bookmarkStart w:id="88" w:name="_ENREF_61"/>
      <w:r w:rsidRPr="00DA630B">
        <w:t>61.</w:t>
      </w:r>
      <w:r w:rsidRPr="00DA630B">
        <w:tab/>
        <w:t xml:space="preserve">Fortin, J.P., A. Labbe, M. Lemire, B.W. Zanke, T.J. Hudson, E.J. Fertig, C.M. Greenwood, and K.D. Hansen, </w:t>
      </w:r>
      <w:r w:rsidRPr="00DA630B">
        <w:rPr>
          <w:i/>
        </w:rPr>
        <w:t>Functional normalization of 450k methylation array data improves replication in large cancer studies.</w:t>
      </w:r>
      <w:r w:rsidRPr="00DA630B">
        <w:t xml:space="preserve"> Genome Biol, 2014. </w:t>
      </w:r>
      <w:r w:rsidRPr="00DA630B">
        <w:rPr>
          <w:b/>
        </w:rPr>
        <w:t>15</w:t>
      </w:r>
      <w:r w:rsidRPr="00DA630B">
        <w:t>(12): p. 503.</w:t>
      </w:r>
      <w:bookmarkEnd w:id="88"/>
    </w:p>
    <w:p w14:paraId="3323638D" w14:textId="77777777" w:rsidR="00DA630B" w:rsidRPr="00DA630B" w:rsidRDefault="00DA630B" w:rsidP="00DA630B">
      <w:pPr>
        <w:pStyle w:val="EndNoteBibliography"/>
        <w:spacing w:after="0"/>
        <w:ind w:left="720" w:hanging="720"/>
      </w:pPr>
      <w:bookmarkStart w:id="89" w:name="_ENREF_62"/>
      <w:r w:rsidRPr="00DA630B">
        <w:t>62.</w:t>
      </w:r>
      <w:r w:rsidRPr="00DA630B">
        <w:tab/>
        <w:t xml:space="preserve">de Goede, O.M., H.R. Razzaghian, E.M. Price, M.J. Jones, M.S. Kobor, W.P. Robinson, and P.M. Lavoie, </w:t>
      </w:r>
      <w:r w:rsidRPr="00DA630B">
        <w:rPr>
          <w:i/>
        </w:rPr>
        <w:t>Nucleated red blood cells impact DNA methylation and expression analyses of cord blood hematopoietic cells.</w:t>
      </w:r>
      <w:r w:rsidRPr="00DA630B">
        <w:t xml:space="preserve"> Clin Epigenetics, 2015. </w:t>
      </w:r>
      <w:r w:rsidRPr="00DA630B">
        <w:rPr>
          <w:b/>
        </w:rPr>
        <w:t>7</w:t>
      </w:r>
      <w:r w:rsidRPr="00DA630B">
        <w:t>: p. 95.</w:t>
      </w:r>
      <w:bookmarkEnd w:id="89"/>
    </w:p>
    <w:p w14:paraId="174CDEC5" w14:textId="77777777" w:rsidR="00DA630B" w:rsidRPr="00DA630B" w:rsidRDefault="00DA630B" w:rsidP="00DA630B">
      <w:pPr>
        <w:pStyle w:val="EndNoteBibliography"/>
        <w:spacing w:after="0"/>
        <w:ind w:left="720" w:hanging="720"/>
      </w:pPr>
      <w:bookmarkStart w:id="90" w:name="_ENREF_63"/>
      <w:r w:rsidRPr="00DA630B">
        <w:t>63.</w:t>
      </w:r>
      <w:r w:rsidRPr="00DA630B">
        <w:tab/>
        <w:t xml:space="preserve">Aryee, M.J., A.E. Jaffe, H. Corrada-Bravo, C. Ladd-Acosta, A.P. Feinberg, K.D. Hansen, and R.A. Irizarry, </w:t>
      </w:r>
      <w:r w:rsidRPr="00DA630B">
        <w:rPr>
          <w:i/>
        </w:rPr>
        <w:t>Minfi: a flexible and comprehensive Bioconductor package for the analysis of Infinium DNA methylation microarrays.</w:t>
      </w:r>
      <w:r w:rsidRPr="00DA630B">
        <w:t xml:space="preserve"> Bioinformatics, 2014. </w:t>
      </w:r>
      <w:r w:rsidRPr="00DA630B">
        <w:rPr>
          <w:b/>
        </w:rPr>
        <w:t>30</w:t>
      </w:r>
      <w:r w:rsidRPr="00DA630B">
        <w:t>(10): p. 1363-9.</w:t>
      </w:r>
      <w:bookmarkEnd w:id="90"/>
    </w:p>
    <w:p w14:paraId="01FBBEB6" w14:textId="77777777" w:rsidR="00DA630B" w:rsidRPr="00DA630B" w:rsidRDefault="00DA630B" w:rsidP="00DA630B">
      <w:pPr>
        <w:pStyle w:val="EndNoteBibliography"/>
        <w:spacing w:after="0"/>
        <w:ind w:left="720" w:hanging="720"/>
      </w:pPr>
      <w:bookmarkStart w:id="91" w:name="_ENREF_64"/>
      <w:r w:rsidRPr="00DA630B">
        <w:t>64.</w:t>
      </w:r>
      <w:r w:rsidRPr="00DA630B">
        <w:tab/>
        <w:t xml:space="preserve">Houseman, E.A., W.P. Accomando, D.C. Koestler, B.C. Christensen, C.J. Marsit, H.H. Nelson, J.K. Wiencke, and K.T. Kelsey, </w:t>
      </w:r>
      <w:r w:rsidRPr="00DA630B">
        <w:rPr>
          <w:i/>
        </w:rPr>
        <w:t>DNA methylation arrays as surrogate measures of cell mixture distribution.</w:t>
      </w:r>
      <w:r w:rsidRPr="00DA630B">
        <w:t xml:space="preserve"> BMC Bioinformatics, 2012. </w:t>
      </w:r>
      <w:r w:rsidRPr="00DA630B">
        <w:rPr>
          <w:b/>
        </w:rPr>
        <w:t>13</w:t>
      </w:r>
      <w:r w:rsidRPr="00DA630B">
        <w:t>: p. 86.</w:t>
      </w:r>
      <w:bookmarkEnd w:id="91"/>
    </w:p>
    <w:p w14:paraId="4FB2B670" w14:textId="77777777" w:rsidR="00DA630B" w:rsidRPr="00DA630B" w:rsidRDefault="00DA630B" w:rsidP="00DA630B">
      <w:pPr>
        <w:pStyle w:val="EndNoteBibliography"/>
        <w:spacing w:after="0"/>
        <w:ind w:left="720" w:hanging="720"/>
      </w:pPr>
      <w:bookmarkStart w:id="92" w:name="_ENREF_65"/>
      <w:r w:rsidRPr="00DA630B">
        <w:t>65.</w:t>
      </w:r>
      <w:r w:rsidRPr="00DA630B">
        <w:tab/>
        <w:t xml:space="preserve">Benjamini, Y. and Y. Hochberg, </w:t>
      </w:r>
      <w:r w:rsidRPr="00DA630B">
        <w:rPr>
          <w:i/>
        </w:rPr>
        <w:t>Controlling the False Discovery Rate: A Practical and Powerful Approach to Multiple Testing.</w:t>
      </w:r>
      <w:r w:rsidRPr="00DA630B">
        <w:t xml:space="preserve"> Journal of the Royal Statistical Society. Series B (Methodological), 1995. </w:t>
      </w:r>
      <w:r w:rsidRPr="00DA630B">
        <w:rPr>
          <w:b/>
        </w:rPr>
        <w:t>57</w:t>
      </w:r>
      <w:r w:rsidRPr="00DA630B">
        <w:t>(1): p. 289-300.</w:t>
      </w:r>
      <w:bookmarkEnd w:id="92"/>
    </w:p>
    <w:p w14:paraId="6FA6DD28" w14:textId="77777777" w:rsidR="00DA630B" w:rsidRPr="00DA630B" w:rsidRDefault="00DA630B" w:rsidP="00DA630B">
      <w:pPr>
        <w:pStyle w:val="EndNoteBibliography"/>
        <w:spacing w:after="0"/>
        <w:ind w:left="720" w:hanging="720"/>
      </w:pPr>
      <w:bookmarkStart w:id="93" w:name="_ENREF_66"/>
      <w:r w:rsidRPr="00DA630B">
        <w:t>66.</w:t>
      </w:r>
      <w:r w:rsidRPr="00DA630B">
        <w:tab/>
        <w:t xml:space="preserve">Sharp, G.C., D.A. Lawlor, R.C. Richmond, A. Fraser, A. Simpkin, M. Suderman, H.A. Shihab, O. Lyttleton, W. McArdle, S.M. Ring, T.R. Gaunt, G. Davey Smith, and C.L. Relton, </w:t>
      </w:r>
      <w:r w:rsidRPr="00DA630B">
        <w:rPr>
          <w:i/>
        </w:rPr>
        <w:t>Maternal pre-pregnancy BMI and gestational weight gain, offspring DNA methylation and later offspring adiposity: findings from the Avon Longitudinal Study of Parents and Children.</w:t>
      </w:r>
      <w:r w:rsidRPr="00DA630B">
        <w:t xml:space="preserve"> Int J Epidemiol, 2015. </w:t>
      </w:r>
      <w:r w:rsidRPr="00DA630B">
        <w:rPr>
          <w:b/>
        </w:rPr>
        <w:t>44</w:t>
      </w:r>
      <w:r w:rsidRPr="00DA630B">
        <w:t>(4): p. 1288-304.</w:t>
      </w:r>
      <w:bookmarkEnd w:id="93"/>
    </w:p>
    <w:p w14:paraId="6E8926A8" w14:textId="77777777" w:rsidR="00DA630B" w:rsidRPr="00DA630B" w:rsidRDefault="00DA630B" w:rsidP="00DA630B">
      <w:pPr>
        <w:pStyle w:val="EndNoteBibliography"/>
        <w:spacing w:after="0"/>
        <w:ind w:left="720" w:hanging="720"/>
      </w:pPr>
      <w:bookmarkStart w:id="94" w:name="_ENREF_67"/>
      <w:r w:rsidRPr="00DA630B">
        <w:t>67.</w:t>
      </w:r>
      <w:r w:rsidRPr="00DA630B">
        <w:tab/>
        <w:t xml:space="preserve">Sherman, B.T., W. Huang da, Q. Tan, Y. Guo, S. Bour, D. Liu, R. Stephens, M.W. Baseler, H.C. Lane, and R.A. Lempicki, </w:t>
      </w:r>
      <w:r w:rsidRPr="00DA630B">
        <w:rPr>
          <w:i/>
        </w:rPr>
        <w:t>DAVID Knowledgebase: a gene-centered database integrating heterogeneous gene annotation resources to facilitate high-throughput gene functional analysis.</w:t>
      </w:r>
      <w:r w:rsidRPr="00DA630B">
        <w:t xml:space="preserve"> BMC Bioinformatics, 2007. </w:t>
      </w:r>
      <w:r w:rsidRPr="00DA630B">
        <w:rPr>
          <w:b/>
        </w:rPr>
        <w:t>8</w:t>
      </w:r>
      <w:r w:rsidRPr="00DA630B">
        <w:t>: p. 426.</w:t>
      </w:r>
      <w:bookmarkEnd w:id="94"/>
    </w:p>
    <w:p w14:paraId="4DED0AFB" w14:textId="77777777" w:rsidR="00DA630B" w:rsidRPr="00DA630B" w:rsidRDefault="00DA630B" w:rsidP="00DA630B">
      <w:pPr>
        <w:pStyle w:val="EndNoteBibliography"/>
        <w:spacing w:after="0"/>
        <w:ind w:left="720" w:hanging="720"/>
      </w:pPr>
      <w:bookmarkStart w:id="95" w:name="_ENREF_68"/>
      <w:r w:rsidRPr="00DA630B">
        <w:t>68.</w:t>
      </w:r>
      <w:r w:rsidRPr="00DA630B">
        <w:tab/>
        <w:t xml:space="preserve">Joubert, Bonnie R., Janine F. Felix, P. Yousefi, Kelly M. Bakulski, Allan C. Just, C. Breton, S.E. Reese, Christina A. Markunas, Rebecca C. Richmond, C.-J. Xu, Leanne K. Küpers, Sam S. Oh, C. Hoyo, O. Gruzieva, C. Söderhäll, Lucas A. Salas, N. Baïz, H. Zhang, J. Lepeule, C. Ruiz, S. Ligthart, T. Wang, Jack A. Taylor, L. Duijts, Gemma C. Sharp, Soesma A. Jankipersadsing, Roy M. Nilsen, A. Vaez, M.D. Fallin, D. Hu, Augusto A. Litonjua, Bernard F. Fuemmeler, K. Huen, J. Kere, I. Kull, Monica C. Munthe-Kaas, U. Gehring, M. Bustamante, Marie J. Saurel-Coubizolles, Bilal M. Quraishi, J. Ren, J. Tost, Juan R. Gonzalez, Marjolein J. Peters, Siri E. Håberg, Z. Xu, Joyce B. van Meurs, Tom R. Gaunt, M. Kerkhof, E. Corpeleijn, Andrew P. Feinberg, C. Eng, Andrea A. Baccarelli, Sara E. Benjamin Neelon, A. Bradman, Simon K. Merid, A. Bergström, Z. Herceg, H. Hernandez-Vargas, B. Brunekreef, M. Pinart, B. Heude, S. Ewart, J. Yao, N. Lemonnier, Oscar H. Franco, Michael C. Wu, A. Hofman, W. McArdle, P. Van der Vlies, F. Falahi, Matthew W. Gillman, Lisa F. Barcellos, A. Kumar, M. Wickman, S. Guerra, M.-A. Charles, J. Holloway, C. Auffray, Henning W. Tiemeier, George D. Smith, D. Postma, M.-F. Hivert, B. Eskenazi, M. Vrijheid, H. Arshad, Josep M. Antó, A. Dehghan, W. Karmaus, I. Annesi-Maesano, J. Sunyer, A. Ghantous, G. Pershagen, N. Holland, Susan K. Murphy, Dawn L. DeMeo, Esteban G. Burchard, C. Ladd-Acosta, H. Snieder, W. Nystad, Gerard H. Koppelman, Caroline L. Relton, Vincent W.V. Jaddoe, A. Wilcox, E. Melén and Stephanie J. London, </w:t>
      </w:r>
      <w:r w:rsidRPr="00DA630B">
        <w:rPr>
          <w:i/>
        </w:rPr>
        <w:t>DNA Methylation in Newborns and Maternal Smoking in Pregnancy: Genome-wide Consortium Meta-analysis.</w:t>
      </w:r>
      <w:r w:rsidRPr="00DA630B">
        <w:t xml:space="preserve"> The American Journal of Human Genetics, 2016. </w:t>
      </w:r>
      <w:r w:rsidRPr="00DA630B">
        <w:rPr>
          <w:b/>
        </w:rPr>
        <w:t>98</w:t>
      </w:r>
      <w:r w:rsidRPr="00DA630B">
        <w:t>(4): p. 680-696.</w:t>
      </w:r>
      <w:bookmarkEnd w:id="95"/>
    </w:p>
    <w:p w14:paraId="560E16EE" w14:textId="77777777" w:rsidR="00DA630B" w:rsidRPr="00DA630B" w:rsidRDefault="00DA630B" w:rsidP="00DA630B">
      <w:pPr>
        <w:pStyle w:val="EndNoteBibliography"/>
        <w:spacing w:after="0"/>
        <w:ind w:left="720" w:hanging="720"/>
      </w:pPr>
      <w:bookmarkStart w:id="96" w:name="_ENREF_69"/>
      <w:r w:rsidRPr="00DA630B">
        <w:t>69.</w:t>
      </w:r>
      <w:r w:rsidRPr="00DA630B">
        <w:tab/>
        <w:t xml:space="preserve">Joubert, B.R., H.T. den Dekker, J.F. Felix, J. Bohlin, S. Ligthart, E. Beckett, H. Tiemeier, J.B. van Meurs, A.G. Uitterlinden, A. Hofman, S.E. Haberg, S.E. Reese, M.J. Peters, B.K. Andreassen, E.A. Steegers, R.M. Nilsen, S.E. Vollset, O. Midttun, P.M. Ueland, O.H. Franco, A. Dehghan, J.C. de Jongste, M.C. Wu, T. Wang, S.D. Peddada, V.W. Jaddoe, W. Nystad, L. Duijts, and S.J. London, </w:t>
      </w:r>
      <w:r w:rsidRPr="00DA630B">
        <w:rPr>
          <w:i/>
        </w:rPr>
        <w:t>Maternal plasma folate impacts differential DNA methylation in an epigenome-wide meta-analysis of newborns.</w:t>
      </w:r>
      <w:r w:rsidRPr="00DA630B">
        <w:t xml:space="preserve"> Nat Commun, 2016. </w:t>
      </w:r>
      <w:r w:rsidRPr="00DA630B">
        <w:rPr>
          <w:b/>
        </w:rPr>
        <w:t>7</w:t>
      </w:r>
      <w:r w:rsidRPr="00DA630B">
        <w:t>: p. 10577.</w:t>
      </w:r>
      <w:bookmarkEnd w:id="96"/>
    </w:p>
    <w:p w14:paraId="22571818" w14:textId="77777777" w:rsidR="00DA630B" w:rsidRPr="00DA630B" w:rsidRDefault="00DA630B" w:rsidP="00DA630B">
      <w:pPr>
        <w:pStyle w:val="EndNoteBibliography"/>
        <w:spacing w:after="0"/>
        <w:ind w:left="720" w:hanging="720"/>
      </w:pPr>
      <w:bookmarkStart w:id="97" w:name="_ENREF_70"/>
      <w:r w:rsidRPr="00DA630B">
        <w:t>70.</w:t>
      </w:r>
      <w:r w:rsidRPr="00DA630B">
        <w:tab/>
        <w:t xml:space="preserve">Greaves, M., </w:t>
      </w:r>
      <w:r w:rsidRPr="00DA630B">
        <w:rPr>
          <w:i/>
        </w:rPr>
        <w:t>Infection, immune responses and the aetiology of childhood leukaemia.</w:t>
      </w:r>
      <w:r w:rsidRPr="00DA630B">
        <w:t xml:space="preserve"> Nat Rev Cancer, 2006. </w:t>
      </w:r>
      <w:r w:rsidRPr="00DA630B">
        <w:rPr>
          <w:b/>
        </w:rPr>
        <w:t>6</w:t>
      </w:r>
      <w:r w:rsidRPr="00DA630B">
        <w:t>(3): p. 193-203.</w:t>
      </w:r>
      <w:bookmarkEnd w:id="97"/>
    </w:p>
    <w:p w14:paraId="068CE1E6" w14:textId="77777777" w:rsidR="00DA630B" w:rsidRPr="00DA630B" w:rsidRDefault="00DA630B" w:rsidP="00DA630B">
      <w:pPr>
        <w:pStyle w:val="EndNoteBibliography"/>
        <w:spacing w:after="0"/>
        <w:ind w:left="720" w:hanging="720"/>
      </w:pPr>
      <w:bookmarkStart w:id="98" w:name="_ENREF_71"/>
      <w:r w:rsidRPr="00DA630B">
        <w:t>71.</w:t>
      </w:r>
      <w:r w:rsidRPr="00DA630B">
        <w:tab/>
        <w:t xml:space="preserve">Greaves, M., </w:t>
      </w:r>
      <w:r w:rsidRPr="00DA630B">
        <w:rPr>
          <w:i/>
        </w:rPr>
        <w:t>A causal mechanism for childhood acute lymphoblastic leukaemia.</w:t>
      </w:r>
      <w:r w:rsidRPr="00DA630B">
        <w:t xml:space="preserve"> Nat Rev Cancer, 2018.</w:t>
      </w:r>
      <w:bookmarkEnd w:id="98"/>
    </w:p>
    <w:p w14:paraId="0DAA9457" w14:textId="77777777" w:rsidR="00DA630B" w:rsidRPr="00DA630B" w:rsidRDefault="00DA630B" w:rsidP="00DA630B">
      <w:pPr>
        <w:pStyle w:val="EndNoteBibliography"/>
        <w:spacing w:after="0"/>
        <w:ind w:left="720" w:hanging="720"/>
      </w:pPr>
      <w:bookmarkStart w:id="99" w:name="_ENREF_72"/>
      <w:r w:rsidRPr="00DA630B">
        <w:t>72.</w:t>
      </w:r>
      <w:r w:rsidRPr="00DA630B">
        <w:tab/>
        <w:t xml:space="preserve">Hall, K., B. Frederiksen, M. Rewers, and J.M. Norris, </w:t>
      </w:r>
      <w:r w:rsidRPr="00DA630B">
        <w:rPr>
          <w:i/>
        </w:rPr>
        <w:t>Daycare Attendance, Breastfeeding, and the Development of Type 1 Diabetes: The Diabetes Autoimmunity Study in the Young.</w:t>
      </w:r>
      <w:r w:rsidRPr="00DA630B">
        <w:t xml:space="preserve"> BioMed Research International, 2015. </w:t>
      </w:r>
      <w:r w:rsidRPr="00DA630B">
        <w:rPr>
          <w:b/>
        </w:rPr>
        <w:t>2015</w:t>
      </w:r>
      <w:r w:rsidRPr="00DA630B">
        <w:t>: p. 203947.</w:t>
      </w:r>
      <w:bookmarkEnd w:id="99"/>
    </w:p>
    <w:p w14:paraId="288CA2A4" w14:textId="77777777" w:rsidR="00DA630B" w:rsidRPr="00DA630B" w:rsidRDefault="00DA630B" w:rsidP="00DA630B">
      <w:pPr>
        <w:pStyle w:val="EndNoteBibliography"/>
        <w:spacing w:after="0"/>
        <w:ind w:left="720" w:hanging="720"/>
      </w:pPr>
      <w:bookmarkStart w:id="100" w:name="_ENREF_73"/>
      <w:r w:rsidRPr="00DA630B">
        <w:t>73.</w:t>
      </w:r>
      <w:r w:rsidRPr="00DA630B">
        <w:tab/>
        <w:t xml:space="preserve">Crosnoe, R., K.M. Purtell, P. Davis-Kean, A. Ansari, and A.D. Benner, </w:t>
      </w:r>
      <w:r w:rsidRPr="00DA630B">
        <w:rPr>
          <w:i/>
        </w:rPr>
        <w:t>The Selection of Children from Low-Income Families into Preschool.</w:t>
      </w:r>
      <w:r w:rsidRPr="00DA630B">
        <w:t xml:space="preserve"> Developmental psychology, 2016. </w:t>
      </w:r>
      <w:r w:rsidRPr="00DA630B">
        <w:rPr>
          <w:b/>
        </w:rPr>
        <w:t>52</w:t>
      </w:r>
      <w:r w:rsidRPr="00DA630B">
        <w:t>(4): p. 599-612.</w:t>
      </w:r>
      <w:bookmarkEnd w:id="100"/>
    </w:p>
    <w:p w14:paraId="7E795227" w14:textId="77777777" w:rsidR="00DA630B" w:rsidRPr="00DA630B" w:rsidRDefault="00DA630B" w:rsidP="00DA630B">
      <w:pPr>
        <w:pStyle w:val="EndNoteBibliography"/>
        <w:spacing w:after="0"/>
        <w:ind w:left="720" w:hanging="720"/>
      </w:pPr>
      <w:bookmarkStart w:id="101" w:name="_ENREF_74"/>
      <w:r w:rsidRPr="00DA630B">
        <w:t>74.</w:t>
      </w:r>
      <w:r w:rsidRPr="00DA630B">
        <w:tab/>
        <w:t xml:space="preserve">Hrušák, O., J. Trka, J. Zuna, A. Poloučková, T. Kalina, and J. Starý, </w:t>
      </w:r>
      <w:r w:rsidRPr="00DA630B">
        <w:rPr>
          <w:i/>
        </w:rPr>
        <w:t>Acute lymphoblastic leukemia incidence during socioeconomic transition: selective increase in children from 1 to 4 years.</w:t>
      </w:r>
      <w:r w:rsidRPr="00DA630B">
        <w:t xml:space="preserve"> Leukemia, 2002. </w:t>
      </w:r>
      <w:r w:rsidRPr="00DA630B">
        <w:rPr>
          <w:b/>
        </w:rPr>
        <w:t>16</w:t>
      </w:r>
      <w:r w:rsidRPr="00DA630B">
        <w:t>: p. 720.</w:t>
      </w:r>
      <w:bookmarkEnd w:id="101"/>
    </w:p>
    <w:p w14:paraId="0639A791" w14:textId="77777777" w:rsidR="00DA630B" w:rsidRPr="00DA630B" w:rsidRDefault="00DA630B" w:rsidP="00DA630B">
      <w:pPr>
        <w:pStyle w:val="EndNoteBibliography"/>
        <w:spacing w:after="0"/>
        <w:ind w:left="720" w:hanging="720"/>
      </w:pPr>
      <w:bookmarkStart w:id="102" w:name="_ENREF_75"/>
      <w:r w:rsidRPr="00DA630B">
        <w:t>75.</w:t>
      </w:r>
      <w:r w:rsidRPr="00DA630B">
        <w:tab/>
        <w:t xml:space="preserve">Needham, B.L., J.A. Smith, W. Zhao, X. Wang, B. Mukherjee, S.L. Kardia, C.A. Shively, T.E. Seeman, Y. Liu, and A.V. Diez Roux, </w:t>
      </w:r>
      <w:r w:rsidRPr="00DA630B">
        <w:rPr>
          <w:i/>
        </w:rPr>
        <w:t>Life course socioeconomic status and DNA methylation in genes related to stress reactivity and inflammation: The multi-ethnic study of atherosclerosis.</w:t>
      </w:r>
      <w:r w:rsidRPr="00DA630B">
        <w:t xml:space="preserve"> Epigenetics, 2015. </w:t>
      </w:r>
      <w:r w:rsidRPr="00DA630B">
        <w:rPr>
          <w:b/>
        </w:rPr>
        <w:t>10</w:t>
      </w:r>
      <w:r w:rsidRPr="00DA630B">
        <w:t>(10): p. 958-69.</w:t>
      </w:r>
      <w:bookmarkEnd w:id="102"/>
    </w:p>
    <w:p w14:paraId="2C6DEB47" w14:textId="77777777" w:rsidR="00DA630B" w:rsidRPr="00DA630B" w:rsidRDefault="00DA630B" w:rsidP="00DA630B">
      <w:pPr>
        <w:pStyle w:val="EndNoteBibliography"/>
        <w:spacing w:after="0"/>
        <w:ind w:left="720" w:hanging="720"/>
      </w:pPr>
      <w:bookmarkStart w:id="103" w:name="_ENREF_76"/>
      <w:r w:rsidRPr="00DA630B">
        <w:t>76.</w:t>
      </w:r>
      <w:r w:rsidRPr="00DA630B">
        <w:tab/>
        <w:t xml:space="preserve">Connor Gorber, S., S. Schofield-Hurwitz, J. Hardt, G. Levasseur, and M. Tremblay, </w:t>
      </w:r>
      <w:r w:rsidRPr="00DA630B">
        <w:rPr>
          <w:i/>
        </w:rPr>
        <w:t>The accuracy of self-reported smoking: a systematic review of the relationship between self-reported and cotinine-assessed smoking status.</w:t>
      </w:r>
      <w:r w:rsidRPr="00DA630B">
        <w:t xml:space="preserve"> Nicotine Tob Res, 2009. </w:t>
      </w:r>
      <w:r w:rsidRPr="00DA630B">
        <w:rPr>
          <w:b/>
        </w:rPr>
        <w:t>11</w:t>
      </w:r>
      <w:r w:rsidRPr="00DA630B">
        <w:t>(1): p. 12-24.</w:t>
      </w:r>
      <w:bookmarkEnd w:id="103"/>
    </w:p>
    <w:p w14:paraId="51C067EC" w14:textId="77777777" w:rsidR="00DA630B" w:rsidRPr="00DA630B" w:rsidRDefault="00DA630B" w:rsidP="00DA630B">
      <w:pPr>
        <w:pStyle w:val="EndNoteBibliography"/>
        <w:spacing w:after="0"/>
        <w:ind w:left="720" w:hanging="720"/>
      </w:pPr>
      <w:bookmarkStart w:id="104" w:name="_ENREF_77"/>
      <w:r w:rsidRPr="00DA630B">
        <w:t>77.</w:t>
      </w:r>
      <w:r w:rsidRPr="00DA630B">
        <w:tab/>
        <w:t xml:space="preserve">Estey, M.P., C. Di Ciano-Oliveira, C.D. Froese, M.T. Bejide, and W.S. Trimble, </w:t>
      </w:r>
      <w:r w:rsidRPr="00DA630B">
        <w:rPr>
          <w:i/>
        </w:rPr>
        <w:t>Distinct roles of septins in cytokinesis: SEPT9 mediates midbody abscission.</w:t>
      </w:r>
      <w:r w:rsidRPr="00DA630B">
        <w:t xml:space="preserve"> J Cell Biol, 2010. </w:t>
      </w:r>
      <w:r w:rsidRPr="00DA630B">
        <w:rPr>
          <w:b/>
        </w:rPr>
        <w:t>191</w:t>
      </w:r>
      <w:r w:rsidRPr="00DA630B">
        <w:t>(4): p. 741-9.</w:t>
      </w:r>
      <w:bookmarkEnd w:id="104"/>
    </w:p>
    <w:p w14:paraId="733A498B" w14:textId="77777777" w:rsidR="00DA630B" w:rsidRPr="00DA630B" w:rsidRDefault="00DA630B" w:rsidP="00DA630B">
      <w:pPr>
        <w:pStyle w:val="EndNoteBibliography"/>
        <w:spacing w:after="0"/>
        <w:ind w:left="720" w:hanging="720"/>
      </w:pPr>
      <w:bookmarkStart w:id="105" w:name="_ENREF_78"/>
      <w:r w:rsidRPr="00DA630B">
        <w:t>78.</w:t>
      </w:r>
      <w:r w:rsidRPr="00DA630B">
        <w:tab/>
        <w:t xml:space="preserve">Costa, O., P. Schneider, L. Coquet, P. Chan, D. Penther, E. Legrand, T. Jouenne, M. Vasse, and J.-P. Vannier, </w:t>
      </w:r>
      <w:r w:rsidRPr="00DA630B">
        <w:rPr>
          <w:i/>
        </w:rPr>
        <w:t>Proteomic profile of pre - B2 lymphoblasts from children with acute lymphoblastic leukemia (ALL) in relation with the translocation (12; 21).</w:t>
      </w:r>
      <w:r w:rsidRPr="00DA630B">
        <w:t xml:space="preserve"> Clinical Proteomics, 2014. </w:t>
      </w:r>
      <w:r w:rsidRPr="00DA630B">
        <w:rPr>
          <w:b/>
        </w:rPr>
        <w:t>11</w:t>
      </w:r>
      <w:r w:rsidRPr="00DA630B">
        <w:t>(1): p. 31-31.</w:t>
      </w:r>
      <w:bookmarkEnd w:id="105"/>
    </w:p>
    <w:p w14:paraId="742A52D8" w14:textId="77777777" w:rsidR="00DA630B" w:rsidRPr="00DA630B" w:rsidRDefault="00DA630B" w:rsidP="00DA630B">
      <w:pPr>
        <w:pStyle w:val="EndNoteBibliography"/>
        <w:spacing w:after="0"/>
        <w:ind w:left="720" w:hanging="720"/>
      </w:pPr>
      <w:bookmarkStart w:id="106" w:name="_ENREF_79"/>
      <w:r w:rsidRPr="00DA630B">
        <w:t>79.</w:t>
      </w:r>
      <w:r w:rsidRPr="00DA630B">
        <w:tab/>
        <w:t xml:space="preserve">Bilican, B. and C.R. Goding, </w:t>
      </w:r>
      <w:r w:rsidRPr="00DA630B">
        <w:rPr>
          <w:i/>
        </w:rPr>
        <w:t>Cell cycle regulation of the T-box transcription factor tbx2.</w:t>
      </w:r>
      <w:r w:rsidRPr="00DA630B">
        <w:t xml:space="preserve"> Experimental Cell Research, 2006. </w:t>
      </w:r>
      <w:r w:rsidRPr="00DA630B">
        <w:rPr>
          <w:b/>
        </w:rPr>
        <w:t>312</w:t>
      </w:r>
      <w:r w:rsidRPr="00DA630B">
        <w:t>(12): p. 2358-2366.</w:t>
      </w:r>
      <w:bookmarkEnd w:id="106"/>
    </w:p>
    <w:p w14:paraId="134AE523" w14:textId="77777777" w:rsidR="00DA630B" w:rsidRPr="00DA630B" w:rsidRDefault="00DA630B" w:rsidP="00DA630B">
      <w:pPr>
        <w:pStyle w:val="EndNoteBibliography"/>
        <w:ind w:left="720" w:hanging="720"/>
      </w:pPr>
      <w:bookmarkStart w:id="107" w:name="_ENREF_80"/>
      <w:r w:rsidRPr="00DA630B">
        <w:t>80.</w:t>
      </w:r>
      <w:r w:rsidRPr="00DA630B">
        <w:tab/>
        <w:t xml:space="preserve">Lee, S.-T., M.O. Muench, M.E. Fomin, J. Xiao, M. Zhou, A. de Smith, J.I. Martín-Subero, S. Heath, E.A. Houseman, R. Roy, M. Wrensch, J. Wiencke, C. Metayer, and J.L. Wiemels, </w:t>
      </w:r>
      <w:r w:rsidRPr="00DA630B">
        <w:rPr>
          <w:i/>
        </w:rPr>
        <w:t>Epigenetic remodeling in B-cell acute lymphoblastic leukemia occurs in two tracks and employs embryonic stem cell-like signatures.</w:t>
      </w:r>
      <w:r w:rsidRPr="00DA630B">
        <w:t xml:space="preserve"> Nucleic Acids Research, 2015. </w:t>
      </w:r>
      <w:r w:rsidRPr="00DA630B">
        <w:rPr>
          <w:b/>
        </w:rPr>
        <w:t>43</w:t>
      </w:r>
      <w:r w:rsidRPr="00DA630B">
        <w:t>(5): p. 2590-2602.</w:t>
      </w:r>
      <w:bookmarkEnd w:id="107"/>
    </w:p>
    <w:p w14:paraId="70C9235E" w14:textId="65D8EA32" w:rsidR="007B6AB2" w:rsidRPr="002B36AF" w:rsidRDefault="007B6AB2">
      <w:r w:rsidRPr="002B36AF">
        <w:fldChar w:fldCharType="end"/>
      </w:r>
    </w:p>
    <w:sectPr w:rsidR="007B6AB2" w:rsidRPr="002B36AF" w:rsidSect="00C9011D">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0A4349" w14:textId="77777777" w:rsidR="003001D1" w:rsidRDefault="003001D1" w:rsidP="00F24B5A">
      <w:pPr>
        <w:spacing w:after="0" w:line="240" w:lineRule="auto"/>
      </w:pPr>
      <w:r>
        <w:separator/>
      </w:r>
    </w:p>
  </w:endnote>
  <w:endnote w:type="continuationSeparator" w:id="0">
    <w:p w14:paraId="7B26E4C4" w14:textId="77777777" w:rsidR="003001D1" w:rsidRDefault="003001D1" w:rsidP="00F24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77db9845">
    <w:panose1 w:val="00000000000000000000"/>
    <w:charset w:val="00"/>
    <w:family w:val="roman"/>
    <w:notTrueType/>
    <w:pitch w:val="default"/>
    <w:sig w:usb0="00000003" w:usb1="00000000" w:usb2="00000000" w:usb3="00000000" w:csb0="00000001" w:csb1="00000000"/>
  </w:font>
  <w:font w:name="AdvOT77db9845+2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918363"/>
      <w:docPartObj>
        <w:docPartGallery w:val="Page Numbers (Bottom of Page)"/>
        <w:docPartUnique/>
      </w:docPartObj>
    </w:sdtPr>
    <w:sdtEndPr>
      <w:rPr>
        <w:noProof/>
      </w:rPr>
    </w:sdtEndPr>
    <w:sdtContent>
      <w:p w14:paraId="24174C71" w14:textId="4A901A05" w:rsidR="00883028" w:rsidRDefault="00883028">
        <w:pPr>
          <w:pStyle w:val="Footer"/>
          <w:jc w:val="center"/>
        </w:pPr>
        <w:r>
          <w:fldChar w:fldCharType="begin"/>
        </w:r>
        <w:r>
          <w:instrText xml:space="preserve"> PAGE   \* MERGEFORMAT </w:instrText>
        </w:r>
        <w:r>
          <w:fldChar w:fldCharType="separate"/>
        </w:r>
        <w:r w:rsidR="00DE1955">
          <w:rPr>
            <w:noProof/>
          </w:rPr>
          <w:t>1</w:t>
        </w:r>
        <w:r>
          <w:rPr>
            <w:noProof/>
          </w:rPr>
          <w:fldChar w:fldCharType="end"/>
        </w:r>
      </w:p>
    </w:sdtContent>
  </w:sdt>
  <w:p w14:paraId="15679CD5" w14:textId="77777777" w:rsidR="00883028" w:rsidRDefault="00883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59686B" w14:textId="77777777" w:rsidR="003001D1" w:rsidRDefault="003001D1" w:rsidP="00F24B5A">
      <w:pPr>
        <w:spacing w:after="0" w:line="240" w:lineRule="auto"/>
      </w:pPr>
      <w:r>
        <w:separator/>
      </w:r>
    </w:p>
  </w:footnote>
  <w:footnote w:type="continuationSeparator" w:id="0">
    <w:p w14:paraId="246082F5" w14:textId="77777777" w:rsidR="003001D1" w:rsidRDefault="003001D1" w:rsidP="00F24B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ED315C"/>
    <w:multiLevelType w:val="hybridMultilevel"/>
    <w:tmpl w:val="B52E4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1860122"/>
    <w:multiLevelType w:val="hybridMultilevel"/>
    <w:tmpl w:val="85244F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IJ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9rx5zattxxreezx02vsrzj0z9d0sepv9rx&quot;&gt;PhD Year 1 Copy&lt;record-ids&gt;&lt;item&gt;3&lt;/item&gt;&lt;item&gt;55&lt;/item&gt;&lt;item&gt;60&lt;/item&gt;&lt;item&gt;72&lt;/item&gt;&lt;item&gt;83&lt;/item&gt;&lt;item&gt;132&lt;/item&gt;&lt;item&gt;150&lt;/item&gt;&lt;item&gt;190&lt;/item&gt;&lt;item&gt;208&lt;/item&gt;&lt;item&gt;217&lt;/item&gt;&lt;item&gt;224&lt;/item&gt;&lt;item&gt;225&lt;/item&gt;&lt;item&gt;234&lt;/item&gt;&lt;item&gt;235&lt;/item&gt;&lt;item&gt;237&lt;/item&gt;&lt;item&gt;245&lt;/item&gt;&lt;item&gt;250&lt;/item&gt;&lt;item&gt;266&lt;/item&gt;&lt;item&gt;280&lt;/item&gt;&lt;item&gt;291&lt;/item&gt;&lt;item&gt;293&lt;/item&gt;&lt;item&gt;314&lt;/item&gt;&lt;item&gt;322&lt;/item&gt;&lt;item&gt;327&lt;/item&gt;&lt;item&gt;329&lt;/item&gt;&lt;item&gt;355&lt;/item&gt;&lt;item&gt;364&lt;/item&gt;&lt;item&gt;367&lt;/item&gt;&lt;item&gt;377&lt;/item&gt;&lt;item&gt;391&lt;/item&gt;&lt;item&gt;428&lt;/item&gt;&lt;item&gt;436&lt;/item&gt;&lt;item&gt;453&lt;/item&gt;&lt;item&gt;460&lt;/item&gt;&lt;item&gt;463&lt;/item&gt;&lt;item&gt;465&lt;/item&gt;&lt;item&gt;466&lt;/item&gt;&lt;item&gt;473&lt;/item&gt;&lt;item&gt;481&lt;/item&gt;&lt;item&gt;483&lt;/item&gt;&lt;item&gt;507&lt;/item&gt;&lt;item&gt;512&lt;/item&gt;&lt;item&gt;513&lt;/item&gt;&lt;item&gt;522&lt;/item&gt;&lt;item&gt;548&lt;/item&gt;&lt;item&gt;549&lt;/item&gt;&lt;item&gt;550&lt;/item&gt;&lt;item&gt;555&lt;/item&gt;&lt;item&gt;556&lt;/item&gt;&lt;item&gt;561&lt;/item&gt;&lt;item&gt;562&lt;/item&gt;&lt;item&gt;563&lt;/item&gt;&lt;item&gt;564&lt;/item&gt;&lt;item&gt;565&lt;/item&gt;&lt;item&gt;567&lt;/item&gt;&lt;item&gt;568&lt;/item&gt;&lt;item&gt;569&lt;/item&gt;&lt;item&gt;589&lt;/item&gt;&lt;item&gt;590&lt;/item&gt;&lt;item&gt;591&lt;/item&gt;&lt;item&gt;592&lt;/item&gt;&lt;item&gt;594&lt;/item&gt;&lt;item&gt;595&lt;/item&gt;&lt;item&gt;598&lt;/item&gt;&lt;item&gt;599&lt;/item&gt;&lt;item&gt;600&lt;/item&gt;&lt;item&gt;601&lt;/item&gt;&lt;item&gt;609&lt;/item&gt;&lt;item&gt;610&lt;/item&gt;&lt;/record-ids&gt;&lt;/item&gt;&lt;/Libraries&gt;"/>
  </w:docVars>
  <w:rsids>
    <w:rsidRoot w:val="00580C7F"/>
    <w:rsid w:val="0000177C"/>
    <w:rsid w:val="00005360"/>
    <w:rsid w:val="000071EF"/>
    <w:rsid w:val="00007765"/>
    <w:rsid w:val="0001019C"/>
    <w:rsid w:val="00011FE3"/>
    <w:rsid w:val="000226E5"/>
    <w:rsid w:val="00025CD8"/>
    <w:rsid w:val="00036A01"/>
    <w:rsid w:val="00036F7A"/>
    <w:rsid w:val="00040A99"/>
    <w:rsid w:val="00044219"/>
    <w:rsid w:val="00047380"/>
    <w:rsid w:val="00050DA7"/>
    <w:rsid w:val="00052197"/>
    <w:rsid w:val="00057770"/>
    <w:rsid w:val="00060106"/>
    <w:rsid w:val="00061A60"/>
    <w:rsid w:val="000625D8"/>
    <w:rsid w:val="000647DD"/>
    <w:rsid w:val="00066916"/>
    <w:rsid w:val="00071C1A"/>
    <w:rsid w:val="0008223C"/>
    <w:rsid w:val="000832FD"/>
    <w:rsid w:val="00087393"/>
    <w:rsid w:val="00092C49"/>
    <w:rsid w:val="000953AD"/>
    <w:rsid w:val="00096C23"/>
    <w:rsid w:val="00097643"/>
    <w:rsid w:val="00097C1F"/>
    <w:rsid w:val="000A0023"/>
    <w:rsid w:val="000A531A"/>
    <w:rsid w:val="000A5D25"/>
    <w:rsid w:val="000B3BBE"/>
    <w:rsid w:val="000C3A1C"/>
    <w:rsid w:val="000C7C92"/>
    <w:rsid w:val="000D35A1"/>
    <w:rsid w:val="000D59A5"/>
    <w:rsid w:val="000D656A"/>
    <w:rsid w:val="000E469C"/>
    <w:rsid w:val="000F0A3F"/>
    <w:rsid w:val="000F233D"/>
    <w:rsid w:val="000F23C4"/>
    <w:rsid w:val="000F382C"/>
    <w:rsid w:val="001006AA"/>
    <w:rsid w:val="001012B9"/>
    <w:rsid w:val="00112C1E"/>
    <w:rsid w:val="00113B15"/>
    <w:rsid w:val="00120030"/>
    <w:rsid w:val="00120D1B"/>
    <w:rsid w:val="001248FD"/>
    <w:rsid w:val="00126022"/>
    <w:rsid w:val="0012625C"/>
    <w:rsid w:val="00131666"/>
    <w:rsid w:val="00132C19"/>
    <w:rsid w:val="00132C62"/>
    <w:rsid w:val="00132FF5"/>
    <w:rsid w:val="00134DE1"/>
    <w:rsid w:val="001358BD"/>
    <w:rsid w:val="001362C6"/>
    <w:rsid w:val="00136D55"/>
    <w:rsid w:val="00140801"/>
    <w:rsid w:val="00141F25"/>
    <w:rsid w:val="001421F0"/>
    <w:rsid w:val="001440B0"/>
    <w:rsid w:val="00145D16"/>
    <w:rsid w:val="00145FD5"/>
    <w:rsid w:val="00147A49"/>
    <w:rsid w:val="0015012C"/>
    <w:rsid w:val="001525F0"/>
    <w:rsid w:val="0015484B"/>
    <w:rsid w:val="001548B3"/>
    <w:rsid w:val="00155E28"/>
    <w:rsid w:val="00161507"/>
    <w:rsid w:val="0016179F"/>
    <w:rsid w:val="001617B7"/>
    <w:rsid w:val="001622F8"/>
    <w:rsid w:val="001752D4"/>
    <w:rsid w:val="001757C9"/>
    <w:rsid w:val="00177E24"/>
    <w:rsid w:val="00183984"/>
    <w:rsid w:val="001839C5"/>
    <w:rsid w:val="001965CA"/>
    <w:rsid w:val="001975DF"/>
    <w:rsid w:val="001A0CDF"/>
    <w:rsid w:val="001A3B7F"/>
    <w:rsid w:val="001A417C"/>
    <w:rsid w:val="001A64C0"/>
    <w:rsid w:val="001A7013"/>
    <w:rsid w:val="001A7E35"/>
    <w:rsid w:val="001B3479"/>
    <w:rsid w:val="001B3BD7"/>
    <w:rsid w:val="001B4DCF"/>
    <w:rsid w:val="001B5575"/>
    <w:rsid w:val="001C2613"/>
    <w:rsid w:val="001C3DFF"/>
    <w:rsid w:val="001C583A"/>
    <w:rsid w:val="001C5AA1"/>
    <w:rsid w:val="001C69B3"/>
    <w:rsid w:val="001D1B03"/>
    <w:rsid w:val="001D7D12"/>
    <w:rsid w:val="001E00D2"/>
    <w:rsid w:val="001E047A"/>
    <w:rsid w:val="001E0AA8"/>
    <w:rsid w:val="001E164F"/>
    <w:rsid w:val="001E187C"/>
    <w:rsid w:val="001E29A3"/>
    <w:rsid w:val="001E3DF6"/>
    <w:rsid w:val="001E491D"/>
    <w:rsid w:val="001E5209"/>
    <w:rsid w:val="001F0DD0"/>
    <w:rsid w:val="001F1C9E"/>
    <w:rsid w:val="001F3528"/>
    <w:rsid w:val="001F4FFE"/>
    <w:rsid w:val="001F7DB6"/>
    <w:rsid w:val="002025B3"/>
    <w:rsid w:val="00202640"/>
    <w:rsid w:val="00207BA8"/>
    <w:rsid w:val="00210029"/>
    <w:rsid w:val="00210F41"/>
    <w:rsid w:val="00211BD0"/>
    <w:rsid w:val="00212025"/>
    <w:rsid w:val="002125A3"/>
    <w:rsid w:val="00212E11"/>
    <w:rsid w:val="00212F52"/>
    <w:rsid w:val="002144AC"/>
    <w:rsid w:val="002161C7"/>
    <w:rsid w:val="00220BD4"/>
    <w:rsid w:val="00221C7E"/>
    <w:rsid w:val="00222B1F"/>
    <w:rsid w:val="00226B08"/>
    <w:rsid w:val="00231779"/>
    <w:rsid w:val="002324E6"/>
    <w:rsid w:val="00232A5B"/>
    <w:rsid w:val="00234468"/>
    <w:rsid w:val="00237D1C"/>
    <w:rsid w:val="00240814"/>
    <w:rsid w:val="00241BA5"/>
    <w:rsid w:val="002435E1"/>
    <w:rsid w:val="00246A46"/>
    <w:rsid w:val="002472A5"/>
    <w:rsid w:val="002508BD"/>
    <w:rsid w:val="00251F3A"/>
    <w:rsid w:val="00252475"/>
    <w:rsid w:val="00252F9B"/>
    <w:rsid w:val="00255462"/>
    <w:rsid w:val="00262A2E"/>
    <w:rsid w:val="00265B15"/>
    <w:rsid w:val="00267166"/>
    <w:rsid w:val="0027042E"/>
    <w:rsid w:val="0027321E"/>
    <w:rsid w:val="00275663"/>
    <w:rsid w:val="002809AC"/>
    <w:rsid w:val="00293044"/>
    <w:rsid w:val="002931AE"/>
    <w:rsid w:val="002950D8"/>
    <w:rsid w:val="002958B0"/>
    <w:rsid w:val="002A0663"/>
    <w:rsid w:val="002A50A7"/>
    <w:rsid w:val="002A650B"/>
    <w:rsid w:val="002A7938"/>
    <w:rsid w:val="002B0D25"/>
    <w:rsid w:val="002B36AF"/>
    <w:rsid w:val="002B79C1"/>
    <w:rsid w:val="002C158C"/>
    <w:rsid w:val="002C2141"/>
    <w:rsid w:val="002C41DD"/>
    <w:rsid w:val="002C79D8"/>
    <w:rsid w:val="002C7C0B"/>
    <w:rsid w:val="002D0A4C"/>
    <w:rsid w:val="002D2A33"/>
    <w:rsid w:val="002D3411"/>
    <w:rsid w:val="002D5905"/>
    <w:rsid w:val="002D6479"/>
    <w:rsid w:val="002E2926"/>
    <w:rsid w:val="002E6FE4"/>
    <w:rsid w:val="002E755A"/>
    <w:rsid w:val="002F02FB"/>
    <w:rsid w:val="002F046E"/>
    <w:rsid w:val="002F6E1D"/>
    <w:rsid w:val="003001D1"/>
    <w:rsid w:val="00300ECB"/>
    <w:rsid w:val="00301BE9"/>
    <w:rsid w:val="00305093"/>
    <w:rsid w:val="0030595A"/>
    <w:rsid w:val="0030692F"/>
    <w:rsid w:val="003107FA"/>
    <w:rsid w:val="00311929"/>
    <w:rsid w:val="00312C09"/>
    <w:rsid w:val="00313F48"/>
    <w:rsid w:val="00314768"/>
    <w:rsid w:val="003208EF"/>
    <w:rsid w:val="00321E42"/>
    <w:rsid w:val="00322439"/>
    <w:rsid w:val="003267FA"/>
    <w:rsid w:val="0033058F"/>
    <w:rsid w:val="003333A8"/>
    <w:rsid w:val="00340C33"/>
    <w:rsid w:val="00342F80"/>
    <w:rsid w:val="00343108"/>
    <w:rsid w:val="00345A60"/>
    <w:rsid w:val="0034613B"/>
    <w:rsid w:val="003462C0"/>
    <w:rsid w:val="0034680E"/>
    <w:rsid w:val="00351784"/>
    <w:rsid w:val="00352469"/>
    <w:rsid w:val="00352E9D"/>
    <w:rsid w:val="0035487C"/>
    <w:rsid w:val="00355AA9"/>
    <w:rsid w:val="00357126"/>
    <w:rsid w:val="00357ADE"/>
    <w:rsid w:val="00360844"/>
    <w:rsid w:val="00365AFD"/>
    <w:rsid w:val="00366963"/>
    <w:rsid w:val="00367762"/>
    <w:rsid w:val="00370082"/>
    <w:rsid w:val="003720F2"/>
    <w:rsid w:val="00372993"/>
    <w:rsid w:val="003737AF"/>
    <w:rsid w:val="00374A78"/>
    <w:rsid w:val="00375179"/>
    <w:rsid w:val="00376E05"/>
    <w:rsid w:val="00390ED9"/>
    <w:rsid w:val="00392888"/>
    <w:rsid w:val="00394686"/>
    <w:rsid w:val="00395943"/>
    <w:rsid w:val="003A0606"/>
    <w:rsid w:val="003A0AEC"/>
    <w:rsid w:val="003A30D1"/>
    <w:rsid w:val="003A3CA8"/>
    <w:rsid w:val="003A435A"/>
    <w:rsid w:val="003A5BD7"/>
    <w:rsid w:val="003B00F8"/>
    <w:rsid w:val="003B16C1"/>
    <w:rsid w:val="003B2815"/>
    <w:rsid w:val="003B5C47"/>
    <w:rsid w:val="003B5EB3"/>
    <w:rsid w:val="003C0947"/>
    <w:rsid w:val="003C3600"/>
    <w:rsid w:val="003C3F2E"/>
    <w:rsid w:val="003C6F97"/>
    <w:rsid w:val="003D1D94"/>
    <w:rsid w:val="003D6D54"/>
    <w:rsid w:val="003D76D3"/>
    <w:rsid w:val="003E1592"/>
    <w:rsid w:val="003E16B2"/>
    <w:rsid w:val="003E1E9E"/>
    <w:rsid w:val="003E25A9"/>
    <w:rsid w:val="003E7B93"/>
    <w:rsid w:val="003F2089"/>
    <w:rsid w:val="003F5C73"/>
    <w:rsid w:val="003F5FCA"/>
    <w:rsid w:val="003F7197"/>
    <w:rsid w:val="00410E46"/>
    <w:rsid w:val="00416375"/>
    <w:rsid w:val="00417F9E"/>
    <w:rsid w:val="004203B4"/>
    <w:rsid w:val="00431D41"/>
    <w:rsid w:val="00437D8D"/>
    <w:rsid w:val="00440212"/>
    <w:rsid w:val="00443434"/>
    <w:rsid w:val="00444477"/>
    <w:rsid w:val="00446AF7"/>
    <w:rsid w:val="004500A4"/>
    <w:rsid w:val="00450303"/>
    <w:rsid w:val="00450A20"/>
    <w:rsid w:val="00455059"/>
    <w:rsid w:val="0045665B"/>
    <w:rsid w:val="0046019C"/>
    <w:rsid w:val="004601B5"/>
    <w:rsid w:val="00460C24"/>
    <w:rsid w:val="00461188"/>
    <w:rsid w:val="00462D9C"/>
    <w:rsid w:val="004648E1"/>
    <w:rsid w:val="00464976"/>
    <w:rsid w:val="0046534C"/>
    <w:rsid w:val="0046596E"/>
    <w:rsid w:val="00465989"/>
    <w:rsid w:val="00466D89"/>
    <w:rsid w:val="00466FE1"/>
    <w:rsid w:val="00471163"/>
    <w:rsid w:val="004808FC"/>
    <w:rsid w:val="004878AF"/>
    <w:rsid w:val="00492364"/>
    <w:rsid w:val="00494D72"/>
    <w:rsid w:val="004A0E71"/>
    <w:rsid w:val="004A2475"/>
    <w:rsid w:val="004A354F"/>
    <w:rsid w:val="004A3809"/>
    <w:rsid w:val="004A6A63"/>
    <w:rsid w:val="004A7FB6"/>
    <w:rsid w:val="004B091A"/>
    <w:rsid w:val="004B2EA0"/>
    <w:rsid w:val="004B5125"/>
    <w:rsid w:val="004B5698"/>
    <w:rsid w:val="004B7CED"/>
    <w:rsid w:val="004C5432"/>
    <w:rsid w:val="004C67EE"/>
    <w:rsid w:val="004D00EF"/>
    <w:rsid w:val="004D3009"/>
    <w:rsid w:val="004D57E8"/>
    <w:rsid w:val="004D7D2A"/>
    <w:rsid w:val="004E2118"/>
    <w:rsid w:val="004E334A"/>
    <w:rsid w:val="004E6014"/>
    <w:rsid w:val="004F0476"/>
    <w:rsid w:val="004F2A80"/>
    <w:rsid w:val="004F2F6C"/>
    <w:rsid w:val="004F4B38"/>
    <w:rsid w:val="004F4F3B"/>
    <w:rsid w:val="004F744F"/>
    <w:rsid w:val="00504649"/>
    <w:rsid w:val="005073CE"/>
    <w:rsid w:val="0051256F"/>
    <w:rsid w:val="00512F49"/>
    <w:rsid w:val="005136FE"/>
    <w:rsid w:val="005144A3"/>
    <w:rsid w:val="005150FD"/>
    <w:rsid w:val="00522B01"/>
    <w:rsid w:val="00522BF9"/>
    <w:rsid w:val="00524DA0"/>
    <w:rsid w:val="00527B52"/>
    <w:rsid w:val="00531C8B"/>
    <w:rsid w:val="005328F0"/>
    <w:rsid w:val="00541078"/>
    <w:rsid w:val="005415B8"/>
    <w:rsid w:val="00542EE9"/>
    <w:rsid w:val="00545FEA"/>
    <w:rsid w:val="00546674"/>
    <w:rsid w:val="00552E97"/>
    <w:rsid w:val="005530A8"/>
    <w:rsid w:val="005540FF"/>
    <w:rsid w:val="00555021"/>
    <w:rsid w:val="00556006"/>
    <w:rsid w:val="0056126F"/>
    <w:rsid w:val="005621D1"/>
    <w:rsid w:val="00567DE7"/>
    <w:rsid w:val="00570674"/>
    <w:rsid w:val="00571139"/>
    <w:rsid w:val="005715D1"/>
    <w:rsid w:val="00573651"/>
    <w:rsid w:val="00573F2F"/>
    <w:rsid w:val="00580C7F"/>
    <w:rsid w:val="00583DBD"/>
    <w:rsid w:val="00585066"/>
    <w:rsid w:val="00590CBD"/>
    <w:rsid w:val="00591222"/>
    <w:rsid w:val="00592185"/>
    <w:rsid w:val="005A2D32"/>
    <w:rsid w:val="005B27D7"/>
    <w:rsid w:val="005B2D9D"/>
    <w:rsid w:val="005B4F1B"/>
    <w:rsid w:val="005B6FB5"/>
    <w:rsid w:val="005B7350"/>
    <w:rsid w:val="005C2312"/>
    <w:rsid w:val="005C6661"/>
    <w:rsid w:val="005C7506"/>
    <w:rsid w:val="005D02E7"/>
    <w:rsid w:val="005D2BBD"/>
    <w:rsid w:val="005D3EA8"/>
    <w:rsid w:val="005D778A"/>
    <w:rsid w:val="005D788C"/>
    <w:rsid w:val="005E520A"/>
    <w:rsid w:val="005E7A88"/>
    <w:rsid w:val="005F0739"/>
    <w:rsid w:val="005F2EF9"/>
    <w:rsid w:val="005F3FB3"/>
    <w:rsid w:val="005F4F2D"/>
    <w:rsid w:val="00600297"/>
    <w:rsid w:val="006022E5"/>
    <w:rsid w:val="00602640"/>
    <w:rsid w:val="0061460F"/>
    <w:rsid w:val="006177B8"/>
    <w:rsid w:val="00620DBD"/>
    <w:rsid w:val="00621A9A"/>
    <w:rsid w:val="00624B81"/>
    <w:rsid w:val="00631C91"/>
    <w:rsid w:val="00632D28"/>
    <w:rsid w:val="0063601A"/>
    <w:rsid w:val="006376EC"/>
    <w:rsid w:val="00637FD2"/>
    <w:rsid w:val="00643CAD"/>
    <w:rsid w:val="006442C9"/>
    <w:rsid w:val="00644B2D"/>
    <w:rsid w:val="00645367"/>
    <w:rsid w:val="00645B03"/>
    <w:rsid w:val="00646A61"/>
    <w:rsid w:val="00647779"/>
    <w:rsid w:val="00647DC0"/>
    <w:rsid w:val="006506EB"/>
    <w:rsid w:val="006510BC"/>
    <w:rsid w:val="00651209"/>
    <w:rsid w:val="0065223B"/>
    <w:rsid w:val="00653F9C"/>
    <w:rsid w:val="00655F49"/>
    <w:rsid w:val="0065684E"/>
    <w:rsid w:val="00661B17"/>
    <w:rsid w:val="00662E41"/>
    <w:rsid w:val="00663268"/>
    <w:rsid w:val="00663A59"/>
    <w:rsid w:val="006645A8"/>
    <w:rsid w:val="006647B8"/>
    <w:rsid w:val="006657BD"/>
    <w:rsid w:val="00666B59"/>
    <w:rsid w:val="00667492"/>
    <w:rsid w:val="00677066"/>
    <w:rsid w:val="00681DC2"/>
    <w:rsid w:val="00682431"/>
    <w:rsid w:val="006900A3"/>
    <w:rsid w:val="006903C8"/>
    <w:rsid w:val="0069067A"/>
    <w:rsid w:val="006A1D47"/>
    <w:rsid w:val="006A35EE"/>
    <w:rsid w:val="006A4E7B"/>
    <w:rsid w:val="006A7215"/>
    <w:rsid w:val="006B0C67"/>
    <w:rsid w:val="006B4798"/>
    <w:rsid w:val="006B4DDE"/>
    <w:rsid w:val="006C27DE"/>
    <w:rsid w:val="006C29E7"/>
    <w:rsid w:val="006C3C66"/>
    <w:rsid w:val="006C5B56"/>
    <w:rsid w:val="006C6246"/>
    <w:rsid w:val="006C65FC"/>
    <w:rsid w:val="006C7306"/>
    <w:rsid w:val="006C7816"/>
    <w:rsid w:val="006D5252"/>
    <w:rsid w:val="006D5763"/>
    <w:rsid w:val="006D6BD4"/>
    <w:rsid w:val="006D72B8"/>
    <w:rsid w:val="006D7E53"/>
    <w:rsid w:val="006E1E28"/>
    <w:rsid w:val="006E37C4"/>
    <w:rsid w:val="006E3F91"/>
    <w:rsid w:val="006E6F52"/>
    <w:rsid w:val="006E7546"/>
    <w:rsid w:val="006F3560"/>
    <w:rsid w:val="006F4019"/>
    <w:rsid w:val="006F47AF"/>
    <w:rsid w:val="006F5E3B"/>
    <w:rsid w:val="006F66A8"/>
    <w:rsid w:val="00702442"/>
    <w:rsid w:val="00710AEC"/>
    <w:rsid w:val="00712C87"/>
    <w:rsid w:val="00713F1F"/>
    <w:rsid w:val="00714058"/>
    <w:rsid w:val="007148A9"/>
    <w:rsid w:val="00716255"/>
    <w:rsid w:val="00717E9D"/>
    <w:rsid w:val="00717FE0"/>
    <w:rsid w:val="00721147"/>
    <w:rsid w:val="00721354"/>
    <w:rsid w:val="007229FE"/>
    <w:rsid w:val="00722C6B"/>
    <w:rsid w:val="0072359F"/>
    <w:rsid w:val="007257D7"/>
    <w:rsid w:val="00727A22"/>
    <w:rsid w:val="007306D2"/>
    <w:rsid w:val="00730FEF"/>
    <w:rsid w:val="00733004"/>
    <w:rsid w:val="00735475"/>
    <w:rsid w:val="00735D59"/>
    <w:rsid w:val="007374DB"/>
    <w:rsid w:val="0073774E"/>
    <w:rsid w:val="0074663E"/>
    <w:rsid w:val="007470B0"/>
    <w:rsid w:val="00752B62"/>
    <w:rsid w:val="00752C62"/>
    <w:rsid w:val="007565E3"/>
    <w:rsid w:val="00756A34"/>
    <w:rsid w:val="00757951"/>
    <w:rsid w:val="0076079E"/>
    <w:rsid w:val="00761938"/>
    <w:rsid w:val="00765F3E"/>
    <w:rsid w:val="00767769"/>
    <w:rsid w:val="0077201F"/>
    <w:rsid w:val="00773316"/>
    <w:rsid w:val="00776A2A"/>
    <w:rsid w:val="00776DCC"/>
    <w:rsid w:val="007776B4"/>
    <w:rsid w:val="00781B29"/>
    <w:rsid w:val="0078479A"/>
    <w:rsid w:val="007872C5"/>
    <w:rsid w:val="00790FE5"/>
    <w:rsid w:val="0079161D"/>
    <w:rsid w:val="00791C5A"/>
    <w:rsid w:val="00797B4D"/>
    <w:rsid w:val="007A1330"/>
    <w:rsid w:val="007A3B93"/>
    <w:rsid w:val="007A588F"/>
    <w:rsid w:val="007A72CB"/>
    <w:rsid w:val="007B2750"/>
    <w:rsid w:val="007B37CB"/>
    <w:rsid w:val="007B5300"/>
    <w:rsid w:val="007B6AB2"/>
    <w:rsid w:val="007C331C"/>
    <w:rsid w:val="007C33EE"/>
    <w:rsid w:val="007C447E"/>
    <w:rsid w:val="007C7063"/>
    <w:rsid w:val="007D0037"/>
    <w:rsid w:val="007D0567"/>
    <w:rsid w:val="007D1740"/>
    <w:rsid w:val="007D447D"/>
    <w:rsid w:val="007D6E3E"/>
    <w:rsid w:val="007E05AE"/>
    <w:rsid w:val="007E3ECC"/>
    <w:rsid w:val="007F2502"/>
    <w:rsid w:val="008000A7"/>
    <w:rsid w:val="00800108"/>
    <w:rsid w:val="008009CF"/>
    <w:rsid w:val="00800C0C"/>
    <w:rsid w:val="008021AB"/>
    <w:rsid w:val="00802A86"/>
    <w:rsid w:val="008032DE"/>
    <w:rsid w:val="00804B3F"/>
    <w:rsid w:val="00805F95"/>
    <w:rsid w:val="00807CD8"/>
    <w:rsid w:val="00812770"/>
    <w:rsid w:val="00817C2E"/>
    <w:rsid w:val="00817E64"/>
    <w:rsid w:val="00825CBD"/>
    <w:rsid w:val="0082614E"/>
    <w:rsid w:val="0082634C"/>
    <w:rsid w:val="00830227"/>
    <w:rsid w:val="008366AE"/>
    <w:rsid w:val="00840D30"/>
    <w:rsid w:val="00845256"/>
    <w:rsid w:val="008461DE"/>
    <w:rsid w:val="008467D1"/>
    <w:rsid w:val="00860203"/>
    <w:rsid w:val="008606A3"/>
    <w:rsid w:val="00861EAE"/>
    <w:rsid w:val="00863AA3"/>
    <w:rsid w:val="008646FD"/>
    <w:rsid w:val="00865443"/>
    <w:rsid w:val="00872D3B"/>
    <w:rsid w:val="008760A7"/>
    <w:rsid w:val="0087642B"/>
    <w:rsid w:val="00883028"/>
    <w:rsid w:val="00891249"/>
    <w:rsid w:val="00894E06"/>
    <w:rsid w:val="00895610"/>
    <w:rsid w:val="00897FC2"/>
    <w:rsid w:val="008A1122"/>
    <w:rsid w:val="008A28AE"/>
    <w:rsid w:val="008A294B"/>
    <w:rsid w:val="008A4D63"/>
    <w:rsid w:val="008A6F1D"/>
    <w:rsid w:val="008B4C6E"/>
    <w:rsid w:val="008C0F41"/>
    <w:rsid w:val="008C422E"/>
    <w:rsid w:val="008C6348"/>
    <w:rsid w:val="008C6CA2"/>
    <w:rsid w:val="008D1629"/>
    <w:rsid w:val="008D4079"/>
    <w:rsid w:val="008D45D1"/>
    <w:rsid w:val="008E1C72"/>
    <w:rsid w:val="008E3E62"/>
    <w:rsid w:val="008E4690"/>
    <w:rsid w:val="008E4758"/>
    <w:rsid w:val="008E5445"/>
    <w:rsid w:val="008F3640"/>
    <w:rsid w:val="009008E7"/>
    <w:rsid w:val="00900F42"/>
    <w:rsid w:val="0090351A"/>
    <w:rsid w:val="009068B4"/>
    <w:rsid w:val="009069E8"/>
    <w:rsid w:val="00910367"/>
    <w:rsid w:val="009106B5"/>
    <w:rsid w:val="00913224"/>
    <w:rsid w:val="00920183"/>
    <w:rsid w:val="00921133"/>
    <w:rsid w:val="00923E13"/>
    <w:rsid w:val="00926306"/>
    <w:rsid w:val="009301F6"/>
    <w:rsid w:val="0093113D"/>
    <w:rsid w:val="009334E7"/>
    <w:rsid w:val="009342EE"/>
    <w:rsid w:val="0093710D"/>
    <w:rsid w:val="00941235"/>
    <w:rsid w:val="00942743"/>
    <w:rsid w:val="0094352E"/>
    <w:rsid w:val="009450CD"/>
    <w:rsid w:val="00946EEA"/>
    <w:rsid w:val="0095068D"/>
    <w:rsid w:val="00950A3D"/>
    <w:rsid w:val="00954396"/>
    <w:rsid w:val="0095539A"/>
    <w:rsid w:val="009556C6"/>
    <w:rsid w:val="00961226"/>
    <w:rsid w:val="009612A8"/>
    <w:rsid w:val="00962EE3"/>
    <w:rsid w:val="00963D0A"/>
    <w:rsid w:val="009640B1"/>
    <w:rsid w:val="0096579F"/>
    <w:rsid w:val="009667CF"/>
    <w:rsid w:val="00971B8F"/>
    <w:rsid w:val="00971E5B"/>
    <w:rsid w:val="00972332"/>
    <w:rsid w:val="00972E11"/>
    <w:rsid w:val="0097354C"/>
    <w:rsid w:val="0097500A"/>
    <w:rsid w:val="00976ED7"/>
    <w:rsid w:val="00977051"/>
    <w:rsid w:val="009777C4"/>
    <w:rsid w:val="00981FE4"/>
    <w:rsid w:val="009841EC"/>
    <w:rsid w:val="00984446"/>
    <w:rsid w:val="00985E03"/>
    <w:rsid w:val="00991669"/>
    <w:rsid w:val="00996231"/>
    <w:rsid w:val="00997462"/>
    <w:rsid w:val="009A01A2"/>
    <w:rsid w:val="009B3DEF"/>
    <w:rsid w:val="009B757D"/>
    <w:rsid w:val="009C0F53"/>
    <w:rsid w:val="009C2DA6"/>
    <w:rsid w:val="009C4611"/>
    <w:rsid w:val="009C5119"/>
    <w:rsid w:val="009D1F5F"/>
    <w:rsid w:val="009D2441"/>
    <w:rsid w:val="009D3F88"/>
    <w:rsid w:val="009D7CEF"/>
    <w:rsid w:val="009E0C37"/>
    <w:rsid w:val="009E3728"/>
    <w:rsid w:val="009E5A83"/>
    <w:rsid w:val="009F0EB8"/>
    <w:rsid w:val="009F137E"/>
    <w:rsid w:val="009F2FFE"/>
    <w:rsid w:val="009F4B9D"/>
    <w:rsid w:val="00A11143"/>
    <w:rsid w:val="00A121AF"/>
    <w:rsid w:val="00A12A1B"/>
    <w:rsid w:val="00A14A72"/>
    <w:rsid w:val="00A1597B"/>
    <w:rsid w:val="00A1674C"/>
    <w:rsid w:val="00A170DE"/>
    <w:rsid w:val="00A21B99"/>
    <w:rsid w:val="00A23327"/>
    <w:rsid w:val="00A23366"/>
    <w:rsid w:val="00A26031"/>
    <w:rsid w:val="00A30129"/>
    <w:rsid w:val="00A3291D"/>
    <w:rsid w:val="00A361AC"/>
    <w:rsid w:val="00A4099F"/>
    <w:rsid w:val="00A43591"/>
    <w:rsid w:val="00A51435"/>
    <w:rsid w:val="00A531C4"/>
    <w:rsid w:val="00A5474D"/>
    <w:rsid w:val="00A605A2"/>
    <w:rsid w:val="00A638F2"/>
    <w:rsid w:val="00A669FE"/>
    <w:rsid w:val="00A6722A"/>
    <w:rsid w:val="00A70E2C"/>
    <w:rsid w:val="00A7123A"/>
    <w:rsid w:val="00A7242A"/>
    <w:rsid w:val="00A7355D"/>
    <w:rsid w:val="00A7368D"/>
    <w:rsid w:val="00A81576"/>
    <w:rsid w:val="00A832A1"/>
    <w:rsid w:val="00A902D8"/>
    <w:rsid w:val="00A9226F"/>
    <w:rsid w:val="00A9352C"/>
    <w:rsid w:val="00A94187"/>
    <w:rsid w:val="00A97656"/>
    <w:rsid w:val="00AA15E9"/>
    <w:rsid w:val="00AA320F"/>
    <w:rsid w:val="00AB104A"/>
    <w:rsid w:val="00AB33EF"/>
    <w:rsid w:val="00AB7D93"/>
    <w:rsid w:val="00AB7DF3"/>
    <w:rsid w:val="00AB7E26"/>
    <w:rsid w:val="00AC0F68"/>
    <w:rsid w:val="00AC1083"/>
    <w:rsid w:val="00AC1246"/>
    <w:rsid w:val="00AC4508"/>
    <w:rsid w:val="00AC4656"/>
    <w:rsid w:val="00AC62B4"/>
    <w:rsid w:val="00AC6A7A"/>
    <w:rsid w:val="00AC6B59"/>
    <w:rsid w:val="00AD0638"/>
    <w:rsid w:val="00AD3101"/>
    <w:rsid w:val="00AD7930"/>
    <w:rsid w:val="00AD7C34"/>
    <w:rsid w:val="00AE0655"/>
    <w:rsid w:val="00AE0EF9"/>
    <w:rsid w:val="00AE1BF2"/>
    <w:rsid w:val="00AE5DCB"/>
    <w:rsid w:val="00AE7ABA"/>
    <w:rsid w:val="00AF5B90"/>
    <w:rsid w:val="00AF5BFD"/>
    <w:rsid w:val="00B013D0"/>
    <w:rsid w:val="00B04D10"/>
    <w:rsid w:val="00B04E82"/>
    <w:rsid w:val="00B05D78"/>
    <w:rsid w:val="00B141C3"/>
    <w:rsid w:val="00B14DB7"/>
    <w:rsid w:val="00B14EC9"/>
    <w:rsid w:val="00B2617E"/>
    <w:rsid w:val="00B32F63"/>
    <w:rsid w:val="00B3346E"/>
    <w:rsid w:val="00B353B9"/>
    <w:rsid w:val="00B37B36"/>
    <w:rsid w:val="00B44AC5"/>
    <w:rsid w:val="00B51A9D"/>
    <w:rsid w:val="00B52073"/>
    <w:rsid w:val="00B572F7"/>
    <w:rsid w:val="00B57FB5"/>
    <w:rsid w:val="00B622FE"/>
    <w:rsid w:val="00B64723"/>
    <w:rsid w:val="00B64CC5"/>
    <w:rsid w:val="00B6513C"/>
    <w:rsid w:val="00B66DA7"/>
    <w:rsid w:val="00B725F2"/>
    <w:rsid w:val="00B83002"/>
    <w:rsid w:val="00B838F7"/>
    <w:rsid w:val="00B857C4"/>
    <w:rsid w:val="00B87627"/>
    <w:rsid w:val="00B8776F"/>
    <w:rsid w:val="00B90C32"/>
    <w:rsid w:val="00B90D1F"/>
    <w:rsid w:val="00B944B1"/>
    <w:rsid w:val="00B95901"/>
    <w:rsid w:val="00B95D17"/>
    <w:rsid w:val="00BA513A"/>
    <w:rsid w:val="00BA6AC0"/>
    <w:rsid w:val="00BA6E90"/>
    <w:rsid w:val="00BB1D9D"/>
    <w:rsid w:val="00BB54D1"/>
    <w:rsid w:val="00BB570E"/>
    <w:rsid w:val="00BC7CA5"/>
    <w:rsid w:val="00BD2A51"/>
    <w:rsid w:val="00BD2C9A"/>
    <w:rsid w:val="00BD340F"/>
    <w:rsid w:val="00BD4AA3"/>
    <w:rsid w:val="00BD6342"/>
    <w:rsid w:val="00BD7921"/>
    <w:rsid w:val="00BD7E3D"/>
    <w:rsid w:val="00BE011D"/>
    <w:rsid w:val="00BE3FEE"/>
    <w:rsid w:val="00BE51DE"/>
    <w:rsid w:val="00BE56B6"/>
    <w:rsid w:val="00BF008B"/>
    <w:rsid w:val="00BF1408"/>
    <w:rsid w:val="00BF1D41"/>
    <w:rsid w:val="00BF20B7"/>
    <w:rsid w:val="00BF4495"/>
    <w:rsid w:val="00BF6C26"/>
    <w:rsid w:val="00C03B37"/>
    <w:rsid w:val="00C04F38"/>
    <w:rsid w:val="00C07D4E"/>
    <w:rsid w:val="00C10557"/>
    <w:rsid w:val="00C164E9"/>
    <w:rsid w:val="00C2099A"/>
    <w:rsid w:val="00C21349"/>
    <w:rsid w:val="00C21648"/>
    <w:rsid w:val="00C24BEA"/>
    <w:rsid w:val="00C267BC"/>
    <w:rsid w:val="00C36C79"/>
    <w:rsid w:val="00C4699B"/>
    <w:rsid w:val="00C46E2C"/>
    <w:rsid w:val="00C534D3"/>
    <w:rsid w:val="00C55143"/>
    <w:rsid w:val="00C570C3"/>
    <w:rsid w:val="00C63250"/>
    <w:rsid w:val="00C63C01"/>
    <w:rsid w:val="00C657AC"/>
    <w:rsid w:val="00C66808"/>
    <w:rsid w:val="00C71362"/>
    <w:rsid w:val="00C73468"/>
    <w:rsid w:val="00C738D2"/>
    <w:rsid w:val="00C748FE"/>
    <w:rsid w:val="00C74B08"/>
    <w:rsid w:val="00C778D6"/>
    <w:rsid w:val="00C831C3"/>
    <w:rsid w:val="00C837B6"/>
    <w:rsid w:val="00C87390"/>
    <w:rsid w:val="00C9011D"/>
    <w:rsid w:val="00C91263"/>
    <w:rsid w:val="00C92B0D"/>
    <w:rsid w:val="00C92FF5"/>
    <w:rsid w:val="00C95602"/>
    <w:rsid w:val="00C9566A"/>
    <w:rsid w:val="00C971B3"/>
    <w:rsid w:val="00CA07D0"/>
    <w:rsid w:val="00CB0BC4"/>
    <w:rsid w:val="00CB31AC"/>
    <w:rsid w:val="00CB488B"/>
    <w:rsid w:val="00CB589F"/>
    <w:rsid w:val="00CB73E7"/>
    <w:rsid w:val="00CC08B7"/>
    <w:rsid w:val="00CC7AA8"/>
    <w:rsid w:val="00CD3BC5"/>
    <w:rsid w:val="00CD41DD"/>
    <w:rsid w:val="00CD5A12"/>
    <w:rsid w:val="00CE475F"/>
    <w:rsid w:val="00CE4789"/>
    <w:rsid w:val="00CE7987"/>
    <w:rsid w:val="00CF2315"/>
    <w:rsid w:val="00CF27F4"/>
    <w:rsid w:val="00CF40A4"/>
    <w:rsid w:val="00CF5688"/>
    <w:rsid w:val="00D00CD1"/>
    <w:rsid w:val="00D0121B"/>
    <w:rsid w:val="00D0546B"/>
    <w:rsid w:val="00D109C3"/>
    <w:rsid w:val="00D11090"/>
    <w:rsid w:val="00D12264"/>
    <w:rsid w:val="00D13433"/>
    <w:rsid w:val="00D1425E"/>
    <w:rsid w:val="00D16325"/>
    <w:rsid w:val="00D213F9"/>
    <w:rsid w:val="00D2164A"/>
    <w:rsid w:val="00D22EB2"/>
    <w:rsid w:val="00D271C7"/>
    <w:rsid w:val="00D32C1E"/>
    <w:rsid w:val="00D4164F"/>
    <w:rsid w:val="00D4464E"/>
    <w:rsid w:val="00D50FF1"/>
    <w:rsid w:val="00D54832"/>
    <w:rsid w:val="00D5563E"/>
    <w:rsid w:val="00D56578"/>
    <w:rsid w:val="00D60DE7"/>
    <w:rsid w:val="00D6454E"/>
    <w:rsid w:val="00D72642"/>
    <w:rsid w:val="00D74913"/>
    <w:rsid w:val="00D77812"/>
    <w:rsid w:val="00D77A1B"/>
    <w:rsid w:val="00D83B6D"/>
    <w:rsid w:val="00D83C44"/>
    <w:rsid w:val="00D907FF"/>
    <w:rsid w:val="00D9365D"/>
    <w:rsid w:val="00D945B7"/>
    <w:rsid w:val="00D96A70"/>
    <w:rsid w:val="00DA09BD"/>
    <w:rsid w:val="00DA1021"/>
    <w:rsid w:val="00DA3DD0"/>
    <w:rsid w:val="00DA44C7"/>
    <w:rsid w:val="00DA630B"/>
    <w:rsid w:val="00DA64B6"/>
    <w:rsid w:val="00DA6BBD"/>
    <w:rsid w:val="00DB04E1"/>
    <w:rsid w:val="00DB0DCA"/>
    <w:rsid w:val="00DB2169"/>
    <w:rsid w:val="00DB3210"/>
    <w:rsid w:val="00DB3B25"/>
    <w:rsid w:val="00DB3D95"/>
    <w:rsid w:val="00DB3E78"/>
    <w:rsid w:val="00DB5AEB"/>
    <w:rsid w:val="00DB7024"/>
    <w:rsid w:val="00DC16C1"/>
    <w:rsid w:val="00DC78B3"/>
    <w:rsid w:val="00DE1521"/>
    <w:rsid w:val="00DE15DA"/>
    <w:rsid w:val="00DE1955"/>
    <w:rsid w:val="00DE2940"/>
    <w:rsid w:val="00DE698B"/>
    <w:rsid w:val="00DF477D"/>
    <w:rsid w:val="00DF4DAB"/>
    <w:rsid w:val="00DF516B"/>
    <w:rsid w:val="00DF56E8"/>
    <w:rsid w:val="00DF65EE"/>
    <w:rsid w:val="00E01A86"/>
    <w:rsid w:val="00E02492"/>
    <w:rsid w:val="00E03E0D"/>
    <w:rsid w:val="00E04B7D"/>
    <w:rsid w:val="00E051FB"/>
    <w:rsid w:val="00E06FC4"/>
    <w:rsid w:val="00E11B31"/>
    <w:rsid w:val="00E123AC"/>
    <w:rsid w:val="00E14019"/>
    <w:rsid w:val="00E1416D"/>
    <w:rsid w:val="00E15DFC"/>
    <w:rsid w:val="00E173E1"/>
    <w:rsid w:val="00E20562"/>
    <w:rsid w:val="00E21076"/>
    <w:rsid w:val="00E238E6"/>
    <w:rsid w:val="00E23C61"/>
    <w:rsid w:val="00E24503"/>
    <w:rsid w:val="00E24D2F"/>
    <w:rsid w:val="00E2511A"/>
    <w:rsid w:val="00E253E2"/>
    <w:rsid w:val="00E30062"/>
    <w:rsid w:val="00E303F6"/>
    <w:rsid w:val="00E30A33"/>
    <w:rsid w:val="00E31552"/>
    <w:rsid w:val="00E32EDA"/>
    <w:rsid w:val="00E379EA"/>
    <w:rsid w:val="00E4016F"/>
    <w:rsid w:val="00E41E71"/>
    <w:rsid w:val="00E43BD3"/>
    <w:rsid w:val="00E4457B"/>
    <w:rsid w:val="00E44730"/>
    <w:rsid w:val="00E45FFC"/>
    <w:rsid w:val="00E52547"/>
    <w:rsid w:val="00E53560"/>
    <w:rsid w:val="00E570D5"/>
    <w:rsid w:val="00E572FF"/>
    <w:rsid w:val="00E60280"/>
    <w:rsid w:val="00E60849"/>
    <w:rsid w:val="00E6458F"/>
    <w:rsid w:val="00E651CF"/>
    <w:rsid w:val="00E678F7"/>
    <w:rsid w:val="00E72010"/>
    <w:rsid w:val="00E72A0F"/>
    <w:rsid w:val="00E74C76"/>
    <w:rsid w:val="00E77E80"/>
    <w:rsid w:val="00E843FB"/>
    <w:rsid w:val="00E8489C"/>
    <w:rsid w:val="00E87424"/>
    <w:rsid w:val="00E97575"/>
    <w:rsid w:val="00EA09F3"/>
    <w:rsid w:val="00EA6D4D"/>
    <w:rsid w:val="00EA72BA"/>
    <w:rsid w:val="00EB0ED2"/>
    <w:rsid w:val="00EB1854"/>
    <w:rsid w:val="00EB1855"/>
    <w:rsid w:val="00EB417B"/>
    <w:rsid w:val="00EB5723"/>
    <w:rsid w:val="00EB5ECD"/>
    <w:rsid w:val="00EC68B8"/>
    <w:rsid w:val="00EC7173"/>
    <w:rsid w:val="00ED10F4"/>
    <w:rsid w:val="00ED18F9"/>
    <w:rsid w:val="00ED5B81"/>
    <w:rsid w:val="00ED725F"/>
    <w:rsid w:val="00EE0695"/>
    <w:rsid w:val="00EE4800"/>
    <w:rsid w:val="00EE4B3A"/>
    <w:rsid w:val="00EF72DB"/>
    <w:rsid w:val="00EF746B"/>
    <w:rsid w:val="00F06D99"/>
    <w:rsid w:val="00F100C0"/>
    <w:rsid w:val="00F10243"/>
    <w:rsid w:val="00F10BC6"/>
    <w:rsid w:val="00F146B3"/>
    <w:rsid w:val="00F21AB9"/>
    <w:rsid w:val="00F2388C"/>
    <w:rsid w:val="00F24B5A"/>
    <w:rsid w:val="00F278A5"/>
    <w:rsid w:val="00F31759"/>
    <w:rsid w:val="00F32F55"/>
    <w:rsid w:val="00F33DAE"/>
    <w:rsid w:val="00F347A2"/>
    <w:rsid w:val="00F375D7"/>
    <w:rsid w:val="00F40F9E"/>
    <w:rsid w:val="00F41BED"/>
    <w:rsid w:val="00F428DE"/>
    <w:rsid w:val="00F42C31"/>
    <w:rsid w:val="00F4376B"/>
    <w:rsid w:val="00F44AC5"/>
    <w:rsid w:val="00F4582F"/>
    <w:rsid w:val="00F4588F"/>
    <w:rsid w:val="00F45A27"/>
    <w:rsid w:val="00F46542"/>
    <w:rsid w:val="00F4736D"/>
    <w:rsid w:val="00F515EC"/>
    <w:rsid w:val="00F52E11"/>
    <w:rsid w:val="00F56DDB"/>
    <w:rsid w:val="00F57FF4"/>
    <w:rsid w:val="00F60762"/>
    <w:rsid w:val="00F60B81"/>
    <w:rsid w:val="00F625B1"/>
    <w:rsid w:val="00F64026"/>
    <w:rsid w:val="00F64436"/>
    <w:rsid w:val="00F66EAE"/>
    <w:rsid w:val="00F6717C"/>
    <w:rsid w:val="00F674EC"/>
    <w:rsid w:val="00F6751C"/>
    <w:rsid w:val="00F70D10"/>
    <w:rsid w:val="00F71116"/>
    <w:rsid w:val="00F71274"/>
    <w:rsid w:val="00F7507A"/>
    <w:rsid w:val="00F75275"/>
    <w:rsid w:val="00F75FA9"/>
    <w:rsid w:val="00F77D8C"/>
    <w:rsid w:val="00F80B8A"/>
    <w:rsid w:val="00F817F2"/>
    <w:rsid w:val="00F8401C"/>
    <w:rsid w:val="00F84E63"/>
    <w:rsid w:val="00F86974"/>
    <w:rsid w:val="00F874BA"/>
    <w:rsid w:val="00F94E55"/>
    <w:rsid w:val="00FA487D"/>
    <w:rsid w:val="00FA4959"/>
    <w:rsid w:val="00FA57B8"/>
    <w:rsid w:val="00FA60D7"/>
    <w:rsid w:val="00FB02FE"/>
    <w:rsid w:val="00FB08FD"/>
    <w:rsid w:val="00FB1A79"/>
    <w:rsid w:val="00FB46BA"/>
    <w:rsid w:val="00FB4D09"/>
    <w:rsid w:val="00FB53E0"/>
    <w:rsid w:val="00FB724D"/>
    <w:rsid w:val="00FC1786"/>
    <w:rsid w:val="00FC199A"/>
    <w:rsid w:val="00FC2C37"/>
    <w:rsid w:val="00FC5293"/>
    <w:rsid w:val="00FC6B27"/>
    <w:rsid w:val="00FD34C2"/>
    <w:rsid w:val="00FD5AC3"/>
    <w:rsid w:val="00FD6DCA"/>
    <w:rsid w:val="00FE14AD"/>
    <w:rsid w:val="00FE1D2A"/>
    <w:rsid w:val="00FE1E9A"/>
    <w:rsid w:val="00FE1EEB"/>
    <w:rsid w:val="00FE3ED1"/>
    <w:rsid w:val="00FE594E"/>
    <w:rsid w:val="00FF0FD1"/>
    <w:rsid w:val="00FF4CAD"/>
    <w:rsid w:val="00FF5F12"/>
    <w:rsid w:val="00FF64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A21250"/>
  <w15:chartTrackingRefBased/>
  <w15:docId w15:val="{C1DC86AD-DB5D-40CC-B833-2B6658CED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974"/>
  </w:style>
  <w:style w:type="paragraph" w:styleId="Heading1">
    <w:name w:val="heading 1"/>
    <w:basedOn w:val="Normal"/>
    <w:link w:val="Heading1Char"/>
    <w:uiPriority w:val="9"/>
    <w:qFormat/>
    <w:rsid w:val="00666B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0C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0C7F"/>
    <w:rPr>
      <w:rFonts w:ascii="Calibri" w:hAnsi="Calibri" w:cs="Calibri"/>
      <w:noProof/>
      <w:lang w:val="en-US"/>
    </w:rPr>
  </w:style>
  <w:style w:type="paragraph" w:customStyle="1" w:styleId="EndNoteBibliography">
    <w:name w:val="EndNote Bibliography"/>
    <w:basedOn w:val="Normal"/>
    <w:link w:val="EndNoteBibliographyChar"/>
    <w:rsid w:val="00580C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0C7F"/>
    <w:rPr>
      <w:rFonts w:ascii="Calibri" w:hAnsi="Calibri" w:cs="Calibri"/>
      <w:noProof/>
      <w:lang w:val="en-US"/>
    </w:rPr>
  </w:style>
  <w:style w:type="table" w:styleId="TableGrid">
    <w:name w:val="Table Grid"/>
    <w:basedOn w:val="TableNormal"/>
    <w:uiPriority w:val="39"/>
    <w:rsid w:val="00FE1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F94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44B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5A2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97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57770"/>
    <w:rPr>
      <w:color w:val="0563C1" w:themeColor="hyperlink"/>
      <w:u w:val="single"/>
    </w:rPr>
  </w:style>
  <w:style w:type="table" w:customStyle="1" w:styleId="TableGrid1">
    <w:name w:val="Table Grid1"/>
    <w:basedOn w:val="TableNormal"/>
    <w:next w:val="TableGrid"/>
    <w:uiPriority w:val="39"/>
    <w:rsid w:val="004B2E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013D0"/>
    <w:rPr>
      <w:sz w:val="16"/>
      <w:szCs w:val="16"/>
    </w:rPr>
  </w:style>
  <w:style w:type="paragraph" w:styleId="CommentText">
    <w:name w:val="annotation text"/>
    <w:basedOn w:val="Normal"/>
    <w:link w:val="CommentTextChar"/>
    <w:uiPriority w:val="99"/>
    <w:unhideWhenUsed/>
    <w:rsid w:val="00B013D0"/>
    <w:pPr>
      <w:spacing w:line="240" w:lineRule="auto"/>
    </w:pPr>
    <w:rPr>
      <w:sz w:val="20"/>
      <w:szCs w:val="20"/>
    </w:rPr>
  </w:style>
  <w:style w:type="character" w:customStyle="1" w:styleId="CommentTextChar">
    <w:name w:val="Comment Text Char"/>
    <w:basedOn w:val="DefaultParagraphFont"/>
    <w:link w:val="CommentText"/>
    <w:uiPriority w:val="99"/>
    <w:rsid w:val="00B013D0"/>
    <w:rPr>
      <w:sz w:val="20"/>
      <w:szCs w:val="20"/>
    </w:rPr>
  </w:style>
  <w:style w:type="paragraph" w:styleId="CommentSubject">
    <w:name w:val="annotation subject"/>
    <w:basedOn w:val="CommentText"/>
    <w:next w:val="CommentText"/>
    <w:link w:val="CommentSubjectChar"/>
    <w:uiPriority w:val="99"/>
    <w:semiHidden/>
    <w:unhideWhenUsed/>
    <w:rsid w:val="00B013D0"/>
    <w:rPr>
      <w:b/>
      <w:bCs/>
    </w:rPr>
  </w:style>
  <w:style w:type="character" w:customStyle="1" w:styleId="CommentSubjectChar">
    <w:name w:val="Comment Subject Char"/>
    <w:basedOn w:val="CommentTextChar"/>
    <w:link w:val="CommentSubject"/>
    <w:uiPriority w:val="99"/>
    <w:semiHidden/>
    <w:rsid w:val="00B013D0"/>
    <w:rPr>
      <w:b/>
      <w:bCs/>
      <w:sz w:val="20"/>
      <w:szCs w:val="20"/>
    </w:rPr>
  </w:style>
  <w:style w:type="paragraph" w:styleId="BalloonText">
    <w:name w:val="Balloon Text"/>
    <w:basedOn w:val="Normal"/>
    <w:link w:val="BalloonTextChar"/>
    <w:uiPriority w:val="99"/>
    <w:semiHidden/>
    <w:unhideWhenUsed/>
    <w:rsid w:val="00B013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13D0"/>
    <w:rPr>
      <w:rFonts w:ascii="Segoe UI" w:hAnsi="Segoe UI" w:cs="Segoe UI"/>
      <w:sz w:val="18"/>
      <w:szCs w:val="18"/>
    </w:rPr>
  </w:style>
  <w:style w:type="character" w:customStyle="1" w:styleId="Heading1Char">
    <w:name w:val="Heading 1 Char"/>
    <w:basedOn w:val="DefaultParagraphFont"/>
    <w:link w:val="Heading1"/>
    <w:uiPriority w:val="9"/>
    <w:rsid w:val="00666B59"/>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666B59"/>
  </w:style>
  <w:style w:type="paragraph" w:styleId="Header">
    <w:name w:val="header"/>
    <w:basedOn w:val="Normal"/>
    <w:link w:val="HeaderChar"/>
    <w:uiPriority w:val="99"/>
    <w:unhideWhenUsed/>
    <w:rsid w:val="00F24B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B5A"/>
  </w:style>
  <w:style w:type="paragraph" w:styleId="Footer">
    <w:name w:val="footer"/>
    <w:basedOn w:val="Normal"/>
    <w:link w:val="FooterChar"/>
    <w:uiPriority w:val="99"/>
    <w:unhideWhenUsed/>
    <w:rsid w:val="00F24B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B5A"/>
  </w:style>
  <w:style w:type="paragraph" w:styleId="Revision">
    <w:name w:val="Revision"/>
    <w:hidden/>
    <w:uiPriority w:val="99"/>
    <w:semiHidden/>
    <w:rsid w:val="00D1425E"/>
    <w:pPr>
      <w:spacing w:after="0" w:line="240" w:lineRule="auto"/>
    </w:pPr>
  </w:style>
  <w:style w:type="paragraph" w:styleId="PlainText">
    <w:name w:val="Plain Text"/>
    <w:basedOn w:val="Normal"/>
    <w:link w:val="PlainTextChar"/>
    <w:uiPriority w:val="99"/>
    <w:unhideWhenUsed/>
    <w:rsid w:val="00FC199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C199A"/>
    <w:rPr>
      <w:rFonts w:ascii="Calibri" w:hAnsi="Calibri"/>
      <w:szCs w:val="21"/>
    </w:rPr>
  </w:style>
  <w:style w:type="paragraph" w:styleId="DocumentMap">
    <w:name w:val="Document Map"/>
    <w:basedOn w:val="Normal"/>
    <w:link w:val="DocumentMapChar"/>
    <w:uiPriority w:val="99"/>
    <w:semiHidden/>
    <w:unhideWhenUsed/>
    <w:rsid w:val="00C92B0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2B0D"/>
    <w:rPr>
      <w:rFonts w:ascii="Times New Roman" w:hAnsi="Times New Roman" w:cs="Times New Roman"/>
      <w:sz w:val="24"/>
      <w:szCs w:val="24"/>
    </w:rPr>
  </w:style>
  <w:style w:type="character" w:styleId="LineNumber">
    <w:name w:val="line number"/>
    <w:basedOn w:val="DefaultParagraphFont"/>
    <w:uiPriority w:val="99"/>
    <w:semiHidden/>
    <w:unhideWhenUsed/>
    <w:rsid w:val="005F4F2D"/>
  </w:style>
  <w:style w:type="paragraph" w:styleId="ListParagraph">
    <w:name w:val="List Paragraph"/>
    <w:basedOn w:val="Normal"/>
    <w:uiPriority w:val="34"/>
    <w:qFormat/>
    <w:rsid w:val="00BA6AC0"/>
    <w:pPr>
      <w:ind w:left="720"/>
      <w:contextualSpacing/>
    </w:pPr>
  </w:style>
  <w:style w:type="character" w:customStyle="1" w:styleId="UnresolvedMention">
    <w:name w:val="Unresolved Mention"/>
    <w:basedOn w:val="DefaultParagraphFont"/>
    <w:uiPriority w:val="99"/>
    <w:semiHidden/>
    <w:unhideWhenUsed/>
    <w:rsid w:val="00C46E2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990186">
      <w:bodyDiv w:val="1"/>
      <w:marLeft w:val="0"/>
      <w:marRight w:val="0"/>
      <w:marTop w:val="0"/>
      <w:marBottom w:val="0"/>
      <w:divBdr>
        <w:top w:val="none" w:sz="0" w:space="0" w:color="auto"/>
        <w:left w:val="none" w:sz="0" w:space="0" w:color="auto"/>
        <w:bottom w:val="none" w:sz="0" w:space="0" w:color="auto"/>
        <w:right w:val="none" w:sz="0" w:space="0" w:color="auto"/>
      </w:divBdr>
      <w:divsChild>
        <w:div w:id="500588304">
          <w:marLeft w:val="0"/>
          <w:marRight w:val="0"/>
          <w:marTop w:val="0"/>
          <w:marBottom w:val="0"/>
          <w:divBdr>
            <w:top w:val="none" w:sz="0" w:space="0" w:color="auto"/>
            <w:left w:val="none" w:sz="0" w:space="0" w:color="auto"/>
            <w:bottom w:val="none" w:sz="0" w:space="0" w:color="auto"/>
            <w:right w:val="none" w:sz="0" w:space="0" w:color="auto"/>
          </w:divBdr>
        </w:div>
        <w:div w:id="157691105">
          <w:marLeft w:val="0"/>
          <w:marRight w:val="0"/>
          <w:marTop w:val="0"/>
          <w:marBottom w:val="0"/>
          <w:divBdr>
            <w:top w:val="none" w:sz="0" w:space="0" w:color="auto"/>
            <w:left w:val="none" w:sz="0" w:space="0" w:color="auto"/>
            <w:bottom w:val="none" w:sz="0" w:space="0" w:color="auto"/>
            <w:right w:val="none" w:sz="0" w:space="0" w:color="auto"/>
          </w:divBdr>
        </w:div>
        <w:div w:id="1133719639">
          <w:marLeft w:val="0"/>
          <w:marRight w:val="0"/>
          <w:marTop w:val="0"/>
          <w:marBottom w:val="0"/>
          <w:divBdr>
            <w:top w:val="none" w:sz="0" w:space="0" w:color="auto"/>
            <w:left w:val="none" w:sz="0" w:space="0" w:color="auto"/>
            <w:bottom w:val="none" w:sz="0" w:space="0" w:color="auto"/>
            <w:right w:val="none" w:sz="0" w:space="0" w:color="auto"/>
          </w:divBdr>
        </w:div>
      </w:divsChild>
    </w:div>
    <w:div w:id="632370235">
      <w:bodyDiv w:val="1"/>
      <w:marLeft w:val="0"/>
      <w:marRight w:val="0"/>
      <w:marTop w:val="0"/>
      <w:marBottom w:val="0"/>
      <w:divBdr>
        <w:top w:val="none" w:sz="0" w:space="0" w:color="auto"/>
        <w:left w:val="none" w:sz="0" w:space="0" w:color="auto"/>
        <w:bottom w:val="none" w:sz="0" w:space="0" w:color="auto"/>
        <w:right w:val="none" w:sz="0" w:space="0" w:color="auto"/>
      </w:divBdr>
    </w:div>
    <w:div w:id="706833957">
      <w:bodyDiv w:val="1"/>
      <w:marLeft w:val="0"/>
      <w:marRight w:val="0"/>
      <w:marTop w:val="0"/>
      <w:marBottom w:val="0"/>
      <w:divBdr>
        <w:top w:val="none" w:sz="0" w:space="0" w:color="auto"/>
        <w:left w:val="none" w:sz="0" w:space="0" w:color="auto"/>
        <w:bottom w:val="none" w:sz="0" w:space="0" w:color="auto"/>
        <w:right w:val="none" w:sz="0" w:space="0" w:color="auto"/>
      </w:divBdr>
    </w:div>
    <w:div w:id="895702562">
      <w:bodyDiv w:val="1"/>
      <w:marLeft w:val="0"/>
      <w:marRight w:val="0"/>
      <w:marTop w:val="0"/>
      <w:marBottom w:val="0"/>
      <w:divBdr>
        <w:top w:val="none" w:sz="0" w:space="0" w:color="auto"/>
        <w:left w:val="none" w:sz="0" w:space="0" w:color="auto"/>
        <w:bottom w:val="none" w:sz="0" w:space="0" w:color="auto"/>
        <w:right w:val="none" w:sz="0" w:space="0" w:color="auto"/>
      </w:divBdr>
    </w:div>
    <w:div w:id="1095202654">
      <w:bodyDiv w:val="1"/>
      <w:marLeft w:val="0"/>
      <w:marRight w:val="0"/>
      <w:marTop w:val="0"/>
      <w:marBottom w:val="0"/>
      <w:divBdr>
        <w:top w:val="none" w:sz="0" w:space="0" w:color="auto"/>
        <w:left w:val="none" w:sz="0" w:space="0" w:color="auto"/>
        <w:bottom w:val="none" w:sz="0" w:space="0" w:color="auto"/>
        <w:right w:val="none" w:sz="0" w:space="0" w:color="auto"/>
      </w:divBdr>
      <w:divsChild>
        <w:div w:id="1260597173">
          <w:marLeft w:val="0"/>
          <w:marRight w:val="0"/>
          <w:marTop w:val="0"/>
          <w:marBottom w:val="0"/>
          <w:divBdr>
            <w:top w:val="none" w:sz="0" w:space="0" w:color="auto"/>
            <w:left w:val="none" w:sz="0" w:space="0" w:color="auto"/>
            <w:bottom w:val="none" w:sz="0" w:space="0" w:color="auto"/>
            <w:right w:val="none" w:sz="0" w:space="0" w:color="auto"/>
          </w:divBdr>
        </w:div>
        <w:div w:id="1468426407">
          <w:marLeft w:val="0"/>
          <w:marRight w:val="0"/>
          <w:marTop w:val="0"/>
          <w:marBottom w:val="0"/>
          <w:divBdr>
            <w:top w:val="none" w:sz="0" w:space="0" w:color="auto"/>
            <w:left w:val="none" w:sz="0" w:space="0" w:color="auto"/>
            <w:bottom w:val="none" w:sz="0" w:space="0" w:color="auto"/>
            <w:right w:val="none" w:sz="0" w:space="0" w:color="auto"/>
          </w:divBdr>
        </w:div>
        <w:div w:id="2089113901">
          <w:marLeft w:val="0"/>
          <w:marRight w:val="0"/>
          <w:marTop w:val="0"/>
          <w:marBottom w:val="0"/>
          <w:divBdr>
            <w:top w:val="none" w:sz="0" w:space="0" w:color="auto"/>
            <w:left w:val="none" w:sz="0" w:space="0" w:color="auto"/>
            <w:bottom w:val="none" w:sz="0" w:space="0" w:color="auto"/>
            <w:right w:val="none" w:sz="0" w:space="0" w:color="auto"/>
          </w:divBdr>
        </w:div>
        <w:div w:id="1162352882">
          <w:marLeft w:val="0"/>
          <w:marRight w:val="0"/>
          <w:marTop w:val="0"/>
          <w:marBottom w:val="0"/>
          <w:divBdr>
            <w:top w:val="none" w:sz="0" w:space="0" w:color="auto"/>
            <w:left w:val="none" w:sz="0" w:space="0" w:color="auto"/>
            <w:bottom w:val="none" w:sz="0" w:space="0" w:color="auto"/>
            <w:right w:val="none" w:sz="0" w:space="0" w:color="auto"/>
          </w:divBdr>
        </w:div>
        <w:div w:id="494300311">
          <w:marLeft w:val="0"/>
          <w:marRight w:val="0"/>
          <w:marTop w:val="0"/>
          <w:marBottom w:val="0"/>
          <w:divBdr>
            <w:top w:val="none" w:sz="0" w:space="0" w:color="auto"/>
            <w:left w:val="none" w:sz="0" w:space="0" w:color="auto"/>
            <w:bottom w:val="none" w:sz="0" w:space="0" w:color="auto"/>
            <w:right w:val="none" w:sz="0" w:space="0" w:color="auto"/>
          </w:divBdr>
        </w:div>
        <w:div w:id="1932926569">
          <w:marLeft w:val="0"/>
          <w:marRight w:val="0"/>
          <w:marTop w:val="0"/>
          <w:marBottom w:val="0"/>
          <w:divBdr>
            <w:top w:val="none" w:sz="0" w:space="0" w:color="auto"/>
            <w:left w:val="none" w:sz="0" w:space="0" w:color="auto"/>
            <w:bottom w:val="none" w:sz="0" w:space="0" w:color="auto"/>
            <w:right w:val="none" w:sz="0" w:space="0" w:color="auto"/>
          </w:divBdr>
        </w:div>
      </w:divsChild>
    </w:div>
    <w:div w:id="1415543483">
      <w:bodyDiv w:val="1"/>
      <w:marLeft w:val="0"/>
      <w:marRight w:val="0"/>
      <w:marTop w:val="0"/>
      <w:marBottom w:val="0"/>
      <w:divBdr>
        <w:top w:val="none" w:sz="0" w:space="0" w:color="auto"/>
        <w:left w:val="none" w:sz="0" w:space="0" w:color="auto"/>
        <w:bottom w:val="none" w:sz="0" w:space="0" w:color="auto"/>
        <w:right w:val="none" w:sz="0" w:space="0" w:color="auto"/>
      </w:divBdr>
    </w:div>
    <w:div w:id="1655718320">
      <w:bodyDiv w:val="1"/>
      <w:marLeft w:val="0"/>
      <w:marRight w:val="0"/>
      <w:marTop w:val="0"/>
      <w:marBottom w:val="0"/>
      <w:divBdr>
        <w:top w:val="none" w:sz="0" w:space="0" w:color="auto"/>
        <w:left w:val="none" w:sz="0" w:space="0" w:color="auto"/>
        <w:bottom w:val="none" w:sz="0" w:space="0" w:color="auto"/>
        <w:right w:val="none" w:sz="0" w:space="0" w:color="auto"/>
      </w:divBdr>
    </w:div>
    <w:div w:id="1694722686">
      <w:bodyDiv w:val="1"/>
      <w:marLeft w:val="0"/>
      <w:marRight w:val="0"/>
      <w:marTop w:val="0"/>
      <w:marBottom w:val="0"/>
      <w:divBdr>
        <w:top w:val="none" w:sz="0" w:space="0" w:color="auto"/>
        <w:left w:val="none" w:sz="0" w:space="0" w:color="auto"/>
        <w:bottom w:val="none" w:sz="0" w:space="0" w:color="auto"/>
        <w:right w:val="none" w:sz="0" w:space="0" w:color="auto"/>
      </w:divBdr>
      <w:divsChild>
        <w:div w:id="486870886">
          <w:marLeft w:val="0"/>
          <w:marRight w:val="0"/>
          <w:marTop w:val="0"/>
          <w:marBottom w:val="0"/>
          <w:divBdr>
            <w:top w:val="none" w:sz="0" w:space="0" w:color="auto"/>
            <w:left w:val="none" w:sz="0" w:space="0" w:color="auto"/>
            <w:bottom w:val="none" w:sz="0" w:space="0" w:color="auto"/>
            <w:right w:val="none" w:sz="0" w:space="0" w:color="auto"/>
          </w:divBdr>
        </w:div>
        <w:div w:id="1040587365">
          <w:marLeft w:val="0"/>
          <w:marRight w:val="0"/>
          <w:marTop w:val="0"/>
          <w:marBottom w:val="0"/>
          <w:divBdr>
            <w:top w:val="none" w:sz="0" w:space="0" w:color="auto"/>
            <w:left w:val="none" w:sz="0" w:space="0" w:color="auto"/>
            <w:bottom w:val="none" w:sz="0" w:space="0" w:color="auto"/>
            <w:right w:val="none" w:sz="0" w:space="0" w:color="auto"/>
          </w:divBdr>
        </w:div>
        <w:div w:id="312947445">
          <w:marLeft w:val="0"/>
          <w:marRight w:val="0"/>
          <w:marTop w:val="0"/>
          <w:marBottom w:val="0"/>
          <w:divBdr>
            <w:top w:val="none" w:sz="0" w:space="0" w:color="auto"/>
            <w:left w:val="none" w:sz="0" w:space="0" w:color="auto"/>
            <w:bottom w:val="none" w:sz="0" w:space="0" w:color="auto"/>
            <w:right w:val="none" w:sz="0" w:space="0" w:color="auto"/>
          </w:divBdr>
        </w:div>
      </w:divsChild>
    </w:div>
    <w:div w:id="1839730509">
      <w:bodyDiv w:val="1"/>
      <w:marLeft w:val="0"/>
      <w:marRight w:val="0"/>
      <w:marTop w:val="0"/>
      <w:marBottom w:val="0"/>
      <w:divBdr>
        <w:top w:val="none" w:sz="0" w:space="0" w:color="auto"/>
        <w:left w:val="none" w:sz="0" w:space="0" w:color="auto"/>
        <w:bottom w:val="none" w:sz="0" w:space="0" w:color="auto"/>
        <w:right w:val="none" w:sz="0" w:space="0" w:color="auto"/>
      </w:divBdr>
    </w:div>
    <w:div w:id="1886407463">
      <w:bodyDiv w:val="1"/>
      <w:marLeft w:val="0"/>
      <w:marRight w:val="0"/>
      <w:marTop w:val="0"/>
      <w:marBottom w:val="0"/>
      <w:divBdr>
        <w:top w:val="none" w:sz="0" w:space="0" w:color="auto"/>
        <w:left w:val="none" w:sz="0" w:space="0" w:color="auto"/>
        <w:bottom w:val="none" w:sz="0" w:space="0" w:color="auto"/>
        <w:right w:val="none" w:sz="0" w:space="0" w:color="auto"/>
      </w:divBdr>
    </w:div>
    <w:div w:id="1967201266">
      <w:bodyDiv w:val="1"/>
      <w:marLeft w:val="0"/>
      <w:marRight w:val="0"/>
      <w:marTop w:val="0"/>
      <w:marBottom w:val="0"/>
      <w:divBdr>
        <w:top w:val="none" w:sz="0" w:space="0" w:color="auto"/>
        <w:left w:val="none" w:sz="0" w:space="0" w:color="auto"/>
        <w:bottom w:val="none" w:sz="0" w:space="0" w:color="auto"/>
        <w:right w:val="none" w:sz="0" w:space="0" w:color="auto"/>
      </w:divBdr>
      <w:divsChild>
        <w:div w:id="1944342356">
          <w:marLeft w:val="0"/>
          <w:marRight w:val="0"/>
          <w:marTop w:val="0"/>
          <w:marBottom w:val="0"/>
          <w:divBdr>
            <w:top w:val="none" w:sz="0" w:space="0" w:color="auto"/>
            <w:left w:val="none" w:sz="0" w:space="0" w:color="auto"/>
            <w:bottom w:val="none" w:sz="0" w:space="0" w:color="auto"/>
            <w:right w:val="none" w:sz="0" w:space="0" w:color="auto"/>
          </w:divBdr>
        </w:div>
        <w:div w:id="1951087260">
          <w:marLeft w:val="0"/>
          <w:marRight w:val="0"/>
          <w:marTop w:val="0"/>
          <w:marBottom w:val="0"/>
          <w:divBdr>
            <w:top w:val="none" w:sz="0" w:space="0" w:color="auto"/>
            <w:left w:val="none" w:sz="0" w:space="0" w:color="auto"/>
            <w:bottom w:val="none" w:sz="0" w:space="0" w:color="auto"/>
            <w:right w:val="none" w:sz="0" w:space="0" w:color="auto"/>
          </w:divBdr>
        </w:div>
        <w:div w:id="521210884">
          <w:marLeft w:val="0"/>
          <w:marRight w:val="0"/>
          <w:marTop w:val="0"/>
          <w:marBottom w:val="0"/>
          <w:divBdr>
            <w:top w:val="none" w:sz="0" w:space="0" w:color="auto"/>
            <w:left w:val="none" w:sz="0" w:space="0" w:color="auto"/>
            <w:bottom w:val="none" w:sz="0" w:space="0" w:color="auto"/>
            <w:right w:val="none" w:sz="0" w:space="0" w:color="auto"/>
          </w:divBdr>
        </w:div>
        <w:div w:id="66735361">
          <w:marLeft w:val="0"/>
          <w:marRight w:val="0"/>
          <w:marTop w:val="0"/>
          <w:marBottom w:val="0"/>
          <w:divBdr>
            <w:top w:val="none" w:sz="0" w:space="0" w:color="auto"/>
            <w:left w:val="none" w:sz="0" w:space="0" w:color="auto"/>
            <w:bottom w:val="none" w:sz="0" w:space="0" w:color="auto"/>
            <w:right w:val="none" w:sz="0" w:space="0" w:color="auto"/>
          </w:divBdr>
        </w:div>
        <w:div w:id="982730893">
          <w:marLeft w:val="0"/>
          <w:marRight w:val="0"/>
          <w:marTop w:val="0"/>
          <w:marBottom w:val="0"/>
          <w:divBdr>
            <w:top w:val="none" w:sz="0" w:space="0" w:color="auto"/>
            <w:left w:val="none" w:sz="0" w:space="0" w:color="auto"/>
            <w:bottom w:val="none" w:sz="0" w:space="0" w:color="auto"/>
            <w:right w:val="none" w:sz="0" w:space="0" w:color="auto"/>
          </w:divBdr>
        </w:div>
      </w:divsChild>
    </w:div>
    <w:div w:id="2025862910">
      <w:bodyDiv w:val="1"/>
      <w:marLeft w:val="0"/>
      <w:marRight w:val="0"/>
      <w:marTop w:val="0"/>
      <w:marBottom w:val="0"/>
      <w:divBdr>
        <w:top w:val="none" w:sz="0" w:space="0" w:color="auto"/>
        <w:left w:val="none" w:sz="0" w:space="0" w:color="auto"/>
        <w:bottom w:val="none" w:sz="0" w:space="0" w:color="auto"/>
        <w:right w:val="none" w:sz="0" w:space="0" w:color="auto"/>
      </w:divBdr>
      <w:divsChild>
        <w:div w:id="1109855726">
          <w:marLeft w:val="0"/>
          <w:marRight w:val="0"/>
          <w:marTop w:val="0"/>
          <w:marBottom w:val="0"/>
          <w:divBdr>
            <w:top w:val="none" w:sz="0" w:space="0" w:color="auto"/>
            <w:left w:val="none" w:sz="0" w:space="0" w:color="auto"/>
            <w:bottom w:val="none" w:sz="0" w:space="0" w:color="auto"/>
            <w:right w:val="none" w:sz="0" w:space="0" w:color="auto"/>
          </w:divBdr>
        </w:div>
        <w:div w:id="19103824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geneprof.org" TargetMode="External"/><Relationship Id="rId4" Type="http://schemas.openxmlformats.org/officeDocument/2006/relationships/settings" Target="settings.xml"/><Relationship Id="rId9" Type="http://schemas.openxmlformats.org/officeDocument/2006/relationships/hyperlink" Target="https://www.ncbi.nlm.nih.gov/geo/query/acc.cgi?acc=GSE684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1394B-A41A-45F7-A783-9BE9EF367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7252</Words>
  <Characters>98342</Characters>
  <Application>Microsoft Office Word</Application>
  <DocSecurity>4</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Timms (PGR)</dc:creator>
  <cp:keywords/>
  <dc:description/>
  <cp:lastModifiedBy>Paul Burns</cp:lastModifiedBy>
  <cp:revision>2</cp:revision>
  <cp:lastPrinted>2018-05-14T08:02:00Z</cp:lastPrinted>
  <dcterms:created xsi:type="dcterms:W3CDTF">2019-02-11T16:28:00Z</dcterms:created>
  <dcterms:modified xsi:type="dcterms:W3CDTF">2019-02-11T16:28:00Z</dcterms:modified>
</cp:coreProperties>
</file>